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126895" w14:textId="36006667" w:rsidR="00BE302A" w:rsidRPr="00D3072A" w:rsidRDefault="0045368D" w:rsidP="00D3072A">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6DDE593D" w:rsidR="00431CE2" w:rsidRDefault="00431CE2" w:rsidP="00573B0C">
      <w:pPr>
        <w:pStyle w:val="Heading3"/>
        <w:rPr>
          <w:lang w:val="en-US"/>
        </w:rPr>
      </w:pPr>
      <w:r w:rsidRPr="00372C2B">
        <w:rPr>
          <w:lang w:val="en-US"/>
        </w:rPr>
        <w:t>Abstract</w:t>
      </w:r>
    </w:p>
    <w:p w14:paraId="42310223" w14:textId="00EF69FF" w:rsidR="007F15BE" w:rsidRDefault="00260BD9" w:rsidP="00FA56E6">
      <w:pPr>
        <w:rPr>
          <w:lang w:val="en-US"/>
        </w:rPr>
      </w:pPr>
      <w:bookmarkStart w:id="0" w:name="_Hlk205194858"/>
      <w:r w:rsidRPr="00260BD9">
        <w:rPr>
          <w:highlight w:val="yellow"/>
          <w:lang w:val="en-US"/>
        </w:rPr>
        <w:t xml:space="preserve">Numerous review studies have explored </w:t>
      </w:r>
      <w:r w:rsidR="007549F1">
        <w:rPr>
          <w:highlight w:val="yellow"/>
          <w:lang w:val="en-US"/>
        </w:rPr>
        <w:t>machine learning (</w:t>
      </w:r>
      <w:r w:rsidRPr="00260BD9">
        <w:rPr>
          <w:highlight w:val="yellow"/>
          <w:lang w:val="en-US"/>
        </w:rPr>
        <w:t>ML</w:t>
      </w:r>
      <w:r w:rsidR="007549F1">
        <w:rPr>
          <w:highlight w:val="yellow"/>
          <w:lang w:val="en-US"/>
        </w:rPr>
        <w:t>)</w:t>
      </w:r>
      <w:r w:rsidRPr="00260BD9">
        <w:rPr>
          <w:highlight w:val="yellow"/>
          <w:lang w:val="en-US"/>
        </w:rPr>
        <w:t xml:space="preserve">’s role in predicting academic success. In this paper, we perform three complementary analyses: (1) a systematic review of 33 review articles drawn from Web of Science (WOS), SCOPUS, and Taylor &amp; Francis to identify prevailing methodologies and gaps; (2) a qualitative synthesis of the 10 most cited WOS articles to highlight influential algorithms and interpretability techniques; and (3) a bibliometric analysis of 285 WOS articles to chart publication trends, country-level productivity, and international collaboration networks. Our structured findings reveal an increasing focus on ensemble methods and explainable </w:t>
      </w:r>
      <w:r w:rsidR="007549F1">
        <w:rPr>
          <w:highlight w:val="yellow"/>
          <w:lang w:val="en-US"/>
        </w:rPr>
        <w:t>artificial intelligence (</w:t>
      </w:r>
      <w:proofErr w:type="gramStart"/>
      <w:r w:rsidRPr="00260BD9">
        <w:rPr>
          <w:highlight w:val="yellow"/>
          <w:lang w:val="en-US"/>
        </w:rPr>
        <w:t>AI</w:t>
      </w:r>
      <w:r w:rsidR="007549F1">
        <w:rPr>
          <w:highlight w:val="yellow"/>
          <w:lang w:val="en-US"/>
        </w:rPr>
        <w:t>;</w:t>
      </w:r>
      <w:proofErr w:type="gramEnd"/>
      <w:r w:rsidR="007549F1">
        <w:rPr>
          <w:highlight w:val="yellow"/>
          <w:lang w:val="en-US"/>
        </w:rPr>
        <w:t xml:space="preserve"> </w:t>
      </w:r>
      <w:r w:rsidRPr="00260BD9">
        <w:rPr>
          <w:highlight w:val="yellow"/>
          <w:lang w:val="en-US"/>
        </w:rPr>
        <w:t>e.g., SHAP, LIME), sustained growth in publication volume (2019–2024), and a leading output from China alongside strong collaboration hubs in Australia, India, and Europe. Persistent challenges include inconsistent terminology, data heterogeneity, and limited real-world deployment of ML models.</w:t>
      </w:r>
      <w:bookmarkEnd w:id="0"/>
    </w:p>
    <w:p w14:paraId="2B3C85A1" w14:textId="5A31C3CA" w:rsidR="00431CE2" w:rsidRPr="008C3573" w:rsidRDefault="00431CE2" w:rsidP="00573B0C">
      <w:pPr>
        <w:pStyle w:val="Heading3"/>
        <w:rPr>
          <w:lang w:val="en-US"/>
        </w:rPr>
      </w:pPr>
      <w:r w:rsidRPr="008C3573">
        <w:rPr>
          <w:lang w:val="en-US"/>
        </w:rPr>
        <w:t>Keywords</w:t>
      </w:r>
    </w:p>
    <w:p w14:paraId="4CEDAC2C" w14:textId="01A395F3" w:rsidR="00BE302A" w:rsidRPr="001217F3" w:rsidRDefault="00260BD9" w:rsidP="00331855">
      <w:pPr>
        <w:rPr>
          <w:lang w:val="en-US"/>
        </w:rPr>
      </w:pPr>
      <w:r>
        <w:rPr>
          <w:lang w:val="en-US"/>
        </w:rPr>
        <w:t>D</w:t>
      </w:r>
      <w:r w:rsidR="00587AAD">
        <w:rPr>
          <w:lang w:val="en-US"/>
        </w:rPr>
        <w:t>ata</w:t>
      </w:r>
      <w:r w:rsidR="00587AAD" w:rsidRPr="00587AAD">
        <w:rPr>
          <w:lang w:val="en-US"/>
        </w:rPr>
        <w:t xml:space="preserve"> </w:t>
      </w:r>
      <w:r>
        <w:rPr>
          <w:lang w:val="en-US"/>
        </w:rPr>
        <w:t>M</w:t>
      </w:r>
      <w:r w:rsidR="00587AAD" w:rsidRPr="00587AAD">
        <w:rPr>
          <w:lang w:val="en-US"/>
        </w:rPr>
        <w:t xml:space="preserve">ining; </w:t>
      </w:r>
      <w:r>
        <w:rPr>
          <w:lang w:val="en-US"/>
        </w:rPr>
        <w:t>M</w:t>
      </w:r>
      <w:r w:rsidR="00587AAD" w:rsidRPr="00587AAD">
        <w:rPr>
          <w:lang w:val="en-US"/>
        </w:rPr>
        <w:t xml:space="preserve">achine </w:t>
      </w:r>
      <w:r>
        <w:rPr>
          <w:lang w:val="en-US"/>
        </w:rPr>
        <w:t>L</w:t>
      </w:r>
      <w:r w:rsidR="00587AAD" w:rsidRPr="00587AAD">
        <w:rPr>
          <w:lang w:val="en-US"/>
        </w:rPr>
        <w:t xml:space="preserve">earning; </w:t>
      </w:r>
      <w:r>
        <w:rPr>
          <w:lang w:val="en-US"/>
        </w:rPr>
        <w:t>A</w:t>
      </w:r>
      <w:r w:rsidR="00587AAD">
        <w:rPr>
          <w:lang w:val="en-US"/>
        </w:rPr>
        <w:t xml:space="preserve">cademic </w:t>
      </w:r>
      <w:r>
        <w:rPr>
          <w:lang w:val="en-US"/>
        </w:rPr>
        <w:t>S</w:t>
      </w:r>
      <w:r w:rsidR="00587AAD">
        <w:rPr>
          <w:lang w:val="en-US"/>
        </w:rPr>
        <w:t>uccess</w:t>
      </w:r>
      <w:r w:rsidR="00587AAD" w:rsidRPr="00587AAD">
        <w:rPr>
          <w:lang w:val="en-US"/>
        </w:rPr>
        <w:t xml:space="preserve">; </w:t>
      </w:r>
      <w:r>
        <w:rPr>
          <w:lang w:val="en-US"/>
        </w:rPr>
        <w:t>E</w:t>
      </w:r>
      <w:r w:rsidR="00587AAD">
        <w:rPr>
          <w:lang w:val="en-US"/>
        </w:rPr>
        <w:t xml:space="preserve">ducational </w:t>
      </w:r>
      <w:r>
        <w:rPr>
          <w:lang w:val="en-US"/>
        </w:rPr>
        <w:t>A</w:t>
      </w:r>
      <w:r w:rsidR="00587AAD">
        <w:rPr>
          <w:lang w:val="en-US"/>
        </w:rPr>
        <w:t xml:space="preserve">nalysis; </w:t>
      </w:r>
      <w:r>
        <w:rPr>
          <w:lang w:val="en-US"/>
        </w:rPr>
        <w:t>S</w:t>
      </w:r>
      <w:r w:rsidR="00587AAD" w:rsidRPr="00587AAD">
        <w:rPr>
          <w:lang w:val="en-US"/>
        </w:rPr>
        <w:t xml:space="preserve">ystematic </w:t>
      </w:r>
      <w:r>
        <w:rPr>
          <w:lang w:val="en-US"/>
        </w:rPr>
        <w:t>L</w:t>
      </w:r>
      <w:r w:rsidR="00587AAD" w:rsidRPr="00587AAD">
        <w:rPr>
          <w:lang w:val="en-US"/>
        </w:rPr>
        <w:t xml:space="preserve">iterature </w:t>
      </w:r>
      <w:r>
        <w:rPr>
          <w:lang w:val="en-US"/>
        </w:rPr>
        <w:t>R</w:t>
      </w:r>
      <w:r w:rsidR="00587AAD" w:rsidRPr="00587AAD">
        <w:rPr>
          <w:lang w:val="en-US"/>
        </w:rPr>
        <w:t>eview</w:t>
      </w:r>
      <w:r w:rsidR="00587AAD">
        <w:rPr>
          <w:lang w:val="en-US"/>
        </w:rPr>
        <w:t xml:space="preserve">; </w:t>
      </w:r>
      <w:r>
        <w:rPr>
          <w:lang w:val="en-US"/>
        </w:rPr>
        <w:t>B</w:t>
      </w:r>
      <w:r w:rsidR="00587AAD">
        <w:rPr>
          <w:lang w:val="en-US"/>
        </w:rPr>
        <w:t xml:space="preserve">ibliographical </w:t>
      </w:r>
      <w:r>
        <w:rPr>
          <w:lang w:val="en-US"/>
        </w:rPr>
        <w:t>A</w:t>
      </w:r>
      <w:r w:rsidR="00587AAD">
        <w:rPr>
          <w:lang w:val="en-US"/>
        </w:rPr>
        <w:t>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54F2E86D"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00567D6B">
        <w:rPr>
          <w:lang w:val="en-US"/>
        </w:rPr>
        <w:t xml:space="preserve"> forming </w:t>
      </w:r>
      <w:r w:rsidR="00BE302A">
        <w:rPr>
          <w:lang w:val="en-US"/>
        </w:rPr>
        <w:t xml:space="preserve">a </w:t>
      </w:r>
      <w:r w:rsidR="00567D6B">
        <w:rPr>
          <w:lang w:val="en-US"/>
        </w:rPr>
        <w:t>key research theme in learning analytics (Jovanović et al., 2021)</w:t>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745DC93A" w14:textId="46FBCA64" w:rsidR="0091673A" w:rsidRDefault="00585C14" w:rsidP="0045368D">
      <w:pPr>
        <w:rPr>
          <w:lang w:val="en-US"/>
        </w:rPr>
      </w:pPr>
      <w:r w:rsidRPr="00585C14">
        <w:rPr>
          <w:lang w:val="en-US"/>
        </w:rPr>
        <w:t xml:space="preserve">Student </w:t>
      </w:r>
      <w:r w:rsidR="00696909">
        <w:rPr>
          <w:lang w:val="en-US"/>
        </w:rPr>
        <w:t xml:space="preserve">academic </w:t>
      </w:r>
      <w:r w:rsidRPr="00585C14">
        <w:rPr>
          <w:lang w:val="en-US"/>
        </w:rPr>
        <w:t>success is a key indicator of educational quality</w:t>
      </w:r>
      <w:r w:rsidR="00696909">
        <w:rPr>
          <w:lang w:val="en-US"/>
        </w:rPr>
        <w:t xml:space="preserve"> indicating students’ </w:t>
      </w:r>
      <w:proofErr w:type="spellStart"/>
      <w:r w:rsidR="00696909">
        <w:rPr>
          <w:lang w:val="en-US"/>
        </w:rPr>
        <w:t>behaviours</w:t>
      </w:r>
      <w:proofErr w:type="spellEnd"/>
      <w:r w:rsidR="00696909">
        <w:rPr>
          <w:lang w:val="en-US"/>
        </w:rPr>
        <w:t xml:space="preserve"> aiming at accomplishing academic goals </w:t>
      </w:r>
      <w:r w:rsidR="00C64B13">
        <w:rPr>
          <w:lang w:val="en-US"/>
        </w:rPr>
        <w:t>with</w:t>
      </w:r>
      <w:r w:rsidR="00696909">
        <w:rPr>
          <w:lang w:val="en-US"/>
        </w:rPr>
        <w:t xml:space="preserve"> </w:t>
      </w:r>
      <w:r w:rsidR="00696909" w:rsidRPr="00496CEA">
        <w:rPr>
          <w:lang w:val="en-US"/>
        </w:rPr>
        <w:t xml:space="preserve">persistence in course and degree </w:t>
      </w:r>
      <w:r w:rsidR="00BE302A">
        <w:rPr>
          <w:lang w:val="en-US"/>
        </w:rPr>
        <w:t>completion</w:t>
      </w:r>
      <w:r w:rsidR="00696909" w:rsidRPr="00496CEA">
        <w:rPr>
          <w:lang w:val="en-US"/>
        </w:rPr>
        <w:t xml:space="preserve"> (</w:t>
      </w:r>
      <w:r w:rsidR="00C64B13" w:rsidRPr="00496CEA">
        <w:rPr>
          <w:lang w:val="en-US"/>
        </w:rPr>
        <w:t xml:space="preserve">Crisp et al., 2015; </w:t>
      </w:r>
      <w:r w:rsidR="00696909" w:rsidRPr="00496CEA">
        <w:rPr>
          <w:lang w:val="en-US"/>
        </w:rPr>
        <w:t>Eather et al., 2015).</w:t>
      </w:r>
      <w:r w:rsidR="00B9795C" w:rsidRPr="00496CEA">
        <w:rPr>
          <w:lang w:val="en-US"/>
        </w:rPr>
        <w:t xml:space="preserve"> </w:t>
      </w:r>
      <w:r w:rsidR="00840B39" w:rsidRPr="00496CEA">
        <w:rPr>
          <w:lang w:val="en-US"/>
        </w:rPr>
        <w:t xml:space="preserve">The wide range of factors at educational, psychological, environmental, and social </w:t>
      </w:r>
      <w:r w:rsidR="00BE302A">
        <w:rPr>
          <w:lang w:val="en-US"/>
        </w:rPr>
        <w:t>levels</w:t>
      </w:r>
      <w:r w:rsidR="00840B39" w:rsidRPr="00496CEA">
        <w:rPr>
          <w:lang w:val="en-US"/>
        </w:rPr>
        <w:t xml:space="preserve"> influence academic achievements (Tinto, 1975). </w:t>
      </w:r>
      <w:r w:rsidRPr="00496CEA">
        <w:rPr>
          <w:lang w:val="en-US"/>
        </w:rPr>
        <w:fldChar w:fldCharType="begin"/>
      </w:r>
      <w:r w:rsidR="002F595E" w:rsidRPr="00496CEA">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sidRPr="00496CEA">
        <w:rPr>
          <w:lang w:val="en-US"/>
        </w:rPr>
        <w:fldChar w:fldCharType="separate"/>
      </w:r>
      <w:r w:rsidR="00D40FDF" w:rsidRPr="00496CEA">
        <w:rPr>
          <w:rFonts w:ascii="Calibri" w:hAnsi="Calibri" w:cs="Calibri"/>
        </w:rPr>
        <w:t xml:space="preserve">York et al., </w:t>
      </w:r>
      <w:r w:rsidR="00EB7F74" w:rsidRPr="00496CEA">
        <w:rPr>
          <w:rFonts w:ascii="Calibri" w:hAnsi="Calibri" w:cs="Calibri"/>
        </w:rPr>
        <w:t>(</w:t>
      </w:r>
      <w:r w:rsidR="00D40FDF" w:rsidRPr="00496CEA">
        <w:rPr>
          <w:rFonts w:ascii="Calibri" w:hAnsi="Calibri" w:cs="Calibri"/>
        </w:rPr>
        <w:t>2015)</w:t>
      </w:r>
      <w:r w:rsidRPr="00496CEA">
        <w:rPr>
          <w:lang w:val="en-US"/>
        </w:rPr>
        <w:fldChar w:fldCharType="end"/>
      </w:r>
      <w:r w:rsidRPr="00496CEA">
        <w:rPr>
          <w:lang w:val="en-US"/>
        </w:rPr>
        <w:t xml:space="preserve"> define academic success as a sum of six core components: academic achievement, satisfaction, skill acquisition, persistence, learning objectives, and career success</w:t>
      </w:r>
      <w:r w:rsidR="00496CEA" w:rsidRPr="00496CEA">
        <w:rPr>
          <w:lang w:val="en-US"/>
        </w:rPr>
        <w:t>.</w:t>
      </w:r>
      <w:r w:rsidRPr="00496CEA">
        <w:rPr>
          <w:lang w:val="en-US"/>
        </w:rPr>
        <w:t xml:space="preserve"> </w:t>
      </w:r>
      <w:r w:rsidR="00496CEA" w:rsidRPr="00496CEA">
        <w:rPr>
          <w:lang w:val="en-US"/>
        </w:rPr>
        <w:t>Numerous success factors are</w:t>
      </w:r>
      <w:r w:rsidR="00B9795C" w:rsidRPr="00496CEA">
        <w:rPr>
          <w:lang w:val="en-US"/>
        </w:rPr>
        <w:t xml:space="preserve"> often reduced to g</w:t>
      </w:r>
      <w:r w:rsidRPr="00496CEA">
        <w:rPr>
          <w:lang w:val="en-US"/>
        </w:rPr>
        <w:t xml:space="preserve">rade point average </w:t>
      </w:r>
      <w:r w:rsidR="00B9795C" w:rsidRPr="00496CEA">
        <w:rPr>
          <w:lang w:val="en-US"/>
        </w:rPr>
        <w:t>alone</w:t>
      </w:r>
      <w:r w:rsidRPr="00496CEA">
        <w:rPr>
          <w:lang w:val="en-US"/>
        </w:rPr>
        <w:t xml:space="preserve"> </w:t>
      </w:r>
      <w:r w:rsidRPr="00496CEA">
        <w:rPr>
          <w:lang w:val="en-US"/>
        </w:rPr>
        <w:fldChar w:fldCharType="begin"/>
      </w:r>
      <w:r w:rsidRPr="00496CEA">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sidRPr="00496CEA">
        <w:rPr>
          <w:lang w:val="en-US"/>
        </w:rPr>
        <w:fldChar w:fldCharType="separate"/>
      </w:r>
      <w:r w:rsidRPr="00496CEA">
        <w:rPr>
          <w:rFonts w:ascii="Calibri" w:hAnsi="Calibri" w:cs="Calibri"/>
          <w:kern w:val="0"/>
        </w:rPr>
        <w:t>(Alyahyan &amp; Düştegör, 2020)</w:t>
      </w:r>
      <w:r w:rsidRPr="00496CEA">
        <w:rPr>
          <w:lang w:val="en-US"/>
        </w:rPr>
        <w:fldChar w:fldCharType="end"/>
      </w:r>
      <w:r w:rsidRPr="00496CEA">
        <w:rPr>
          <w:lang w:val="en-US"/>
        </w:rPr>
        <w:t>.</w:t>
      </w:r>
      <w:r w:rsidR="00261780" w:rsidRPr="00496CEA">
        <w:rPr>
          <w:lang w:val="en-US"/>
        </w:rPr>
        <w:t xml:space="preserve"> </w:t>
      </w:r>
      <w:r w:rsidR="00B9795C" w:rsidRPr="00496CEA">
        <w:rPr>
          <w:lang w:val="en-US"/>
        </w:rPr>
        <w:t xml:space="preserve">This overlaps with what students perceive as academic success, </w:t>
      </w:r>
      <w:r w:rsidR="002F595E" w:rsidRPr="00496CEA">
        <w:rPr>
          <w:lang w:val="en-US"/>
        </w:rPr>
        <w:t>i.e. a combination of outcomes including</w:t>
      </w:r>
      <w:r w:rsidR="002F595E" w:rsidRPr="002F595E">
        <w:rPr>
          <w:lang w:val="en-US"/>
        </w:rPr>
        <w:t xml:space="preserve">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w:t>
      </w:r>
      <w:r w:rsidR="002F595E" w:rsidRPr="0091673A">
        <w:rPr>
          <w:lang w:val="en-US"/>
        </w:rPr>
        <w:t xml:space="preserve">environmental factors </w:t>
      </w:r>
      <w:r w:rsidR="007B4BBE" w:rsidRPr="0091673A">
        <w:rPr>
          <w:lang w:val="en-US"/>
        </w:rPr>
        <w:t xml:space="preserve"> </w:t>
      </w:r>
      <w:r w:rsidR="007B4BBE" w:rsidRPr="0091673A">
        <w:rPr>
          <w:lang w:val="en-US"/>
        </w:rPr>
        <w:fldChar w:fldCharType="begin"/>
      </w:r>
      <w:r w:rsidR="007B4BBE" w:rsidRPr="0091673A">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sidRPr="0091673A">
        <w:rPr>
          <w:lang w:val="en-US"/>
        </w:rPr>
        <w:fldChar w:fldCharType="separate"/>
      </w:r>
      <w:r w:rsidR="007B4BBE" w:rsidRPr="0091673A">
        <w:rPr>
          <w:rFonts w:ascii="Calibri" w:hAnsi="Calibri" w:cs="Calibri"/>
        </w:rPr>
        <w:t>(Edgerton &amp; McKechnie, 2023)</w:t>
      </w:r>
      <w:r w:rsidR="007B4BBE" w:rsidRPr="0091673A">
        <w:rPr>
          <w:lang w:val="en-US"/>
        </w:rPr>
        <w:fldChar w:fldCharType="end"/>
      </w:r>
      <w:r w:rsidR="007B4BBE" w:rsidRPr="0091673A">
        <w:rPr>
          <w:lang w:val="en-US"/>
        </w:rPr>
        <w:t xml:space="preserve"> </w:t>
      </w:r>
      <w:r w:rsidR="002F595E" w:rsidRPr="0091673A">
        <w:rPr>
          <w:lang w:val="en-US"/>
        </w:rPr>
        <w:t>like socioeconomic status, school environment, and peer support; and lifestyle factors</w:t>
      </w:r>
      <w:r w:rsidR="007B4BBE" w:rsidRPr="0091673A">
        <w:rPr>
          <w:lang w:val="en-US"/>
        </w:rPr>
        <w:t xml:space="preserve"> </w:t>
      </w:r>
      <w:r w:rsidR="007B4BBE" w:rsidRPr="0091673A">
        <w:rPr>
          <w:lang w:val="en-US"/>
        </w:rPr>
        <w:fldChar w:fldCharType="begin"/>
      </w:r>
      <w:r w:rsidR="007B4BBE" w:rsidRPr="0091673A">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sidRPr="0091673A">
        <w:rPr>
          <w:lang w:val="en-US"/>
        </w:rPr>
        <w:fldChar w:fldCharType="separate"/>
      </w:r>
      <w:r w:rsidR="007B4BBE" w:rsidRPr="0091673A">
        <w:rPr>
          <w:rFonts w:ascii="Calibri" w:hAnsi="Calibri" w:cs="Calibri"/>
        </w:rPr>
        <w:t>(Kassaw &amp; Demareva, 2023)</w:t>
      </w:r>
      <w:r w:rsidR="007B4BBE" w:rsidRPr="0091673A">
        <w:rPr>
          <w:lang w:val="en-US"/>
        </w:rPr>
        <w:fldChar w:fldCharType="end"/>
      </w:r>
      <w:r w:rsidR="002F595E" w:rsidRPr="0091673A">
        <w:rPr>
          <w:lang w:val="en-US"/>
        </w:rPr>
        <w:t xml:space="preserve"> including dietary habits, sleep, and stress management</w:t>
      </w:r>
      <w:r w:rsidR="007B4BBE" w:rsidRPr="0091673A">
        <w:rPr>
          <w:lang w:val="en-US"/>
        </w:rPr>
        <w:t>.</w:t>
      </w:r>
      <w:r w:rsidR="00340ED8" w:rsidRPr="0091673A">
        <w:rPr>
          <w:lang w:val="en-US"/>
        </w:rPr>
        <w:t xml:space="preserve"> </w:t>
      </w:r>
      <w:r w:rsidR="0091673A" w:rsidRPr="0091673A">
        <w:rPr>
          <w:lang w:val="en-US"/>
        </w:rPr>
        <w:t>Predictive models of student academic performance are increasingly being used to identify at-risk students and provide timely interventions to improve retention rates and academic outcomes. These models leverage historical data, including demographic information, pre-academic performance, virtual learning environment (VLE) interactions, and assessment scores, to predict future academic performance</w:t>
      </w:r>
      <w:r w:rsidR="0091673A">
        <w:rPr>
          <w:lang w:val="en-US"/>
        </w:rPr>
        <w:t xml:space="preserve"> </w:t>
      </w:r>
      <w:r w:rsidR="0091673A">
        <w:rPr>
          <w:lang w:val="en-US"/>
        </w:rPr>
        <w:fldChar w:fldCharType="begin"/>
      </w:r>
      <w:r w:rsidR="0091673A">
        <w:rPr>
          <w:lang w:val="en-US"/>
        </w:rPr>
        <w:instrText xml:space="preserve"> ADDIN ZOTERO_ITEM CSL_CITATION {"citationID":"bFC6JeAI","properties":{"formattedCitation":"(Umer et al., 2023)","plainCitation":"(Umer et al., 2023)","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sidR="0091673A">
        <w:rPr>
          <w:lang w:val="en-US"/>
        </w:rPr>
        <w:fldChar w:fldCharType="separate"/>
      </w:r>
      <w:r w:rsidR="0091673A" w:rsidRPr="0091673A">
        <w:rPr>
          <w:rFonts w:ascii="Calibri" w:hAnsi="Calibri" w:cs="Calibri"/>
        </w:rPr>
        <w:t>(Umer et al., 2023)</w:t>
      </w:r>
      <w:r w:rsidR="0091673A">
        <w:rPr>
          <w:lang w:val="en-US"/>
        </w:rPr>
        <w:fldChar w:fldCharType="end"/>
      </w:r>
      <w:r w:rsidR="0091673A">
        <w:rPr>
          <w:lang w:val="en-US"/>
        </w:rPr>
        <w:t>.</w:t>
      </w:r>
    </w:p>
    <w:p w14:paraId="161CB278" w14:textId="26676CE1" w:rsidR="00D3072A" w:rsidRDefault="00D3072A" w:rsidP="00D3072A">
      <w:pPr>
        <w:pStyle w:val="Heading3"/>
        <w:numPr>
          <w:ilvl w:val="1"/>
          <w:numId w:val="11"/>
        </w:numPr>
        <w:rPr>
          <w:lang w:val="en-US"/>
        </w:rPr>
      </w:pPr>
      <w:r w:rsidRPr="00D3072A">
        <w:rPr>
          <w:lang w:val="en-US"/>
        </w:rPr>
        <w:t>Predictive Models and Machine Learning in Education</w:t>
      </w:r>
    </w:p>
    <w:p w14:paraId="2B501502" w14:textId="53198C00" w:rsidR="00585C14" w:rsidRDefault="00870DCB" w:rsidP="0045368D">
      <w:pPr>
        <w:rPr>
          <w:lang w:val="en-US"/>
        </w:rPr>
      </w:pPr>
      <w:r w:rsidRPr="00DC4FB0">
        <w:rPr>
          <w:lang w:val="en-US"/>
        </w:rPr>
        <w:t>Performance prediction has been studied as both a classification and regression problem, each with its own advantages and disadvantages</w:t>
      </w:r>
      <w:r w:rsidR="009B38D3" w:rsidRPr="00DC4FB0">
        <w:rPr>
          <w:lang w:val="en-US"/>
        </w:rPr>
        <w:t xml:space="preserve"> </w:t>
      </w:r>
      <w:r w:rsidR="009B38D3" w:rsidRPr="00DC4FB0">
        <w:rPr>
          <w:lang w:val="en-US"/>
        </w:rPr>
        <w:fldChar w:fldCharType="begin"/>
      </w:r>
      <w:r w:rsidR="009B38D3" w:rsidRPr="00DC4FB0">
        <w:rPr>
          <w:lang w:val="en-US"/>
        </w:rPr>
        <w:instrText xml:space="preserve"> ADDIN ZOTERO_ITEM CSL_CITATION {"citationID":"4JcpJIGg","properties":{"formattedCitation":"(Alshanqiti &amp; Namoun, 2020)","plainCitation":"(Alshanqiti &amp; Namoun, 2020)","noteIndex":0},"citationItems":[{"id":973,"uris":["http://zotero.org/users/local/ZlhuMgGE/items/DN3H4AFM"],"itemData":{"id":973,"type":"article-journal","container-title":"IEEE Access","DOI":"10.1109/ACCESS.2020.3036572","ISSN":"2169-3536","journalAbbreviation":"IEEE Access","license":"https://creativecommons.org/licenses/by/4.0/legalcode","page":"203827-203844","source":"DOI.org (Crossref)","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sidR="009B38D3" w:rsidRPr="00DC4FB0">
        <w:rPr>
          <w:lang w:val="en-US"/>
        </w:rPr>
        <w:fldChar w:fldCharType="separate"/>
      </w:r>
      <w:r w:rsidR="009B38D3" w:rsidRPr="00DC4FB0">
        <w:rPr>
          <w:rFonts w:ascii="Calibri" w:hAnsi="Calibri" w:cs="Calibri"/>
        </w:rPr>
        <w:t>(Alshanqiti &amp; Namoun, 2020)</w:t>
      </w:r>
      <w:r w:rsidR="009B38D3" w:rsidRPr="00DC4FB0">
        <w:rPr>
          <w:lang w:val="en-US"/>
        </w:rPr>
        <w:fldChar w:fldCharType="end"/>
      </w:r>
      <w:r w:rsidRPr="00DC4FB0">
        <w:rPr>
          <w:lang w:val="en-US"/>
        </w:rPr>
        <w:t xml:space="preserve">. </w:t>
      </w:r>
      <w:r w:rsidR="00E84914" w:rsidRPr="00DC4FB0">
        <w:rPr>
          <w:lang w:val="en-US"/>
        </w:rPr>
        <w:t xml:space="preserve">A wide variety of statistical </w:t>
      </w:r>
      <w:r w:rsidR="00E84914" w:rsidRPr="00DC4FB0">
        <w:rPr>
          <w:lang w:val="en-US"/>
        </w:rPr>
        <w:lastRenderedPageBreak/>
        <w:t xml:space="preserve">algorithms and techniques, including Machine Learning (ML), Statistical Analysis, and Deep Learning (DL), have been employed in the literature </w:t>
      </w:r>
      <w:r w:rsidR="00E278DF" w:rsidRPr="00DC4FB0">
        <w:rPr>
          <w:lang w:val="en-US"/>
        </w:rPr>
        <w:fldChar w:fldCharType="begin"/>
      </w:r>
      <w:r w:rsidR="00E278DF" w:rsidRPr="00DC4FB0">
        <w:rPr>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sidRPr="00DC4FB0">
        <w:rPr>
          <w:lang w:val="en-US"/>
        </w:rPr>
        <w:fldChar w:fldCharType="separate"/>
      </w:r>
      <w:r w:rsidR="00E278DF" w:rsidRPr="00DC4FB0">
        <w:rPr>
          <w:rFonts w:ascii="Calibri" w:hAnsi="Calibri" w:cs="Calibri"/>
        </w:rPr>
        <w:t>(Zhao et al., 2021)</w:t>
      </w:r>
      <w:r w:rsidR="00E278DF" w:rsidRPr="00DC4FB0">
        <w:rPr>
          <w:lang w:val="en-US"/>
        </w:rPr>
        <w:fldChar w:fldCharType="end"/>
      </w:r>
      <w:r w:rsidR="00261780" w:rsidRPr="00DC4FB0">
        <w:rPr>
          <w:lang w:val="en-US"/>
        </w:rPr>
        <w:t>.</w:t>
      </w:r>
      <w:r w:rsidR="001172F4" w:rsidRPr="00DC4FB0">
        <w:rPr>
          <w:lang w:val="en-US"/>
        </w:rPr>
        <w:t xml:space="preserve"> </w:t>
      </w:r>
      <w:r w:rsidR="00E84914" w:rsidRPr="00DC4FB0">
        <w:rPr>
          <w:lang w:val="en-US"/>
        </w:rPr>
        <w:t xml:space="preserve">Predictive analytics in education, particularly within learning analytics, refers to the use of these techniques to analyze educational data and forecast student outcomes, such as academic performance or dropout risk. While ML focuses on pattern recognition and prediction using algorithms that learn from data, DL, a subset of ML, employs neural networks to model complex patterns. Statistical analysis, on the other hand, relies on traditional mathematical models to infer relationships. Comparing the performance of these algorithms is challenging due to the </w:t>
      </w:r>
      <w:r w:rsidR="00BE302A">
        <w:rPr>
          <w:lang w:val="en-US"/>
        </w:rPr>
        <w:t>multi-sourced</w:t>
      </w:r>
      <w:r w:rsidR="00E84914" w:rsidRPr="00DC4FB0">
        <w:rPr>
          <w:lang w:val="en-US"/>
        </w:rPr>
        <w:t xml:space="preserve"> nature of the data</w:t>
      </w:r>
      <w:r w:rsidR="00EB7F74" w:rsidRPr="00DC4FB0">
        <w:rPr>
          <w:lang w:val="en-US"/>
        </w:rPr>
        <w:t xml:space="preserve"> </w:t>
      </w:r>
      <w:r w:rsidR="001172F4" w:rsidRPr="00DC4FB0">
        <w:rPr>
          <w:lang w:val="en-US"/>
        </w:rPr>
        <w:fldChar w:fldCharType="begin"/>
      </w:r>
      <w:r w:rsidR="001172F4" w:rsidRPr="00DC4FB0">
        <w:rPr>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sidRPr="00DC4FB0">
        <w:rPr>
          <w:lang w:val="en-US"/>
        </w:rPr>
        <w:fldChar w:fldCharType="separate"/>
      </w:r>
      <w:r w:rsidR="001172F4" w:rsidRPr="00DC4FB0">
        <w:rPr>
          <w:rFonts w:ascii="Calibri" w:hAnsi="Calibri" w:cs="Calibri"/>
        </w:rPr>
        <w:t>(Zhao et al., 2021)</w:t>
      </w:r>
      <w:r w:rsidR="001172F4" w:rsidRPr="00DC4FB0">
        <w:rPr>
          <w:lang w:val="en-US"/>
        </w:rPr>
        <w:fldChar w:fldCharType="end"/>
      </w:r>
      <w:r w:rsidR="001172F4" w:rsidRPr="00DC4FB0">
        <w:rPr>
          <w:lang w:val="en-US"/>
        </w:rPr>
        <w:t>.</w:t>
      </w:r>
    </w:p>
    <w:p w14:paraId="34C00E7B" w14:textId="79EDC06B" w:rsidR="004B0CD2" w:rsidRPr="00260BD9" w:rsidRDefault="0045368D" w:rsidP="00FA56E6">
      <w:r w:rsidRPr="0045368D">
        <w:rPr>
          <w:lang w:val="en-US"/>
        </w:rPr>
        <w:t>One of the most promising tools 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 xml:space="preserve">ML allows researchers to analyze large amounts of data to find patterns and make predictions, and in contrast to </w:t>
      </w:r>
      <w:r w:rsidR="008809F6" w:rsidRPr="00B626A1">
        <w:rPr>
          <w:lang w:val="en-US"/>
        </w:rPr>
        <w:t>traditional statistical models, ML reduces bias, offers flexibility, and provides more robust models</w:t>
      </w:r>
      <w:r w:rsidR="00055CE5" w:rsidRPr="00B626A1">
        <w:rPr>
          <w:lang w:val="en-US"/>
        </w:rPr>
        <w:t xml:space="preserve"> </w:t>
      </w:r>
      <w:r w:rsidR="00055CE5" w:rsidRPr="00B626A1">
        <w:rPr>
          <w:lang w:val="en-US"/>
        </w:rPr>
        <w:fldChar w:fldCharType="begin"/>
      </w:r>
      <w:r w:rsidR="00055CE5" w:rsidRPr="00B626A1">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sidRPr="00B626A1">
        <w:rPr>
          <w:lang w:val="en-US"/>
        </w:rPr>
        <w:fldChar w:fldCharType="separate"/>
      </w:r>
      <w:r w:rsidR="00055CE5" w:rsidRPr="00B626A1">
        <w:rPr>
          <w:rFonts w:ascii="Calibri" w:hAnsi="Calibri" w:cs="Calibri"/>
        </w:rPr>
        <w:t>(</w:t>
      </w:r>
      <w:r w:rsidR="00E204A6" w:rsidRPr="00430DF0">
        <w:rPr>
          <w:rFonts w:ascii="Calibri" w:hAnsi="Calibri" w:cs="Calibri"/>
        </w:rPr>
        <w:t>Author</w:t>
      </w:r>
      <w:r w:rsidR="00205CC6">
        <w:rPr>
          <w:rFonts w:ascii="Calibri" w:hAnsi="Calibri" w:cs="Calibri"/>
        </w:rPr>
        <w:t xml:space="preserve"> 1</w:t>
      </w:r>
      <w:r w:rsidR="00055CE5" w:rsidRPr="00430DF0">
        <w:rPr>
          <w:rFonts w:ascii="Calibri" w:hAnsi="Calibri" w:cs="Calibri"/>
        </w:rPr>
        <w:t>, 2025</w:t>
      </w:r>
      <w:r w:rsidR="00055CE5" w:rsidRPr="00B626A1">
        <w:rPr>
          <w:rFonts w:ascii="Calibri" w:hAnsi="Calibri" w:cs="Calibri"/>
        </w:rPr>
        <w:t>; Hilbert et al., 2021)</w:t>
      </w:r>
      <w:r w:rsidR="00055CE5" w:rsidRPr="00B626A1">
        <w:rPr>
          <w:lang w:val="en-US"/>
        </w:rPr>
        <w:fldChar w:fldCharType="end"/>
      </w:r>
      <w:r w:rsidRPr="00B626A1">
        <w:rPr>
          <w:lang w:val="en-US"/>
        </w:rPr>
        <w:t xml:space="preserve">. This </w:t>
      </w:r>
      <w:r w:rsidR="008809F6" w:rsidRPr="00B626A1">
        <w:rPr>
          <w:lang w:val="en-US"/>
        </w:rPr>
        <w:t xml:space="preserve">technology </w:t>
      </w:r>
      <w:r w:rsidRPr="00B626A1">
        <w:rPr>
          <w:lang w:val="en-US"/>
        </w:rPr>
        <w:t>can help identify students who might struggle, giving educators the chance</w:t>
      </w:r>
      <w:r w:rsidRPr="00F00209">
        <w:rPr>
          <w:lang w:val="en-US"/>
        </w:rPr>
        <w:t xml:space="preserve"> to offer support early on. By using data like academic history and student behavior</w:t>
      </w:r>
      <w:r w:rsidR="00E7583B" w:rsidRPr="00F00209">
        <w:rPr>
          <w:lang w:val="en-US"/>
        </w:rPr>
        <w:t xml:space="preserve"> and</w:t>
      </w:r>
      <w:r w:rsidR="008809F6" w:rsidRPr="00F00209">
        <w:rPr>
          <w:lang w:val="en-US"/>
        </w:rPr>
        <w:t>,</w:t>
      </w:r>
      <w:r w:rsidR="00E7583B" w:rsidRPr="00F00209">
        <w:rPr>
          <w:lang w:val="en-US"/>
        </w:rPr>
        <w:t xml:space="preserve"> more recently</w:t>
      </w:r>
      <w:r w:rsidR="008809F6" w:rsidRPr="00F00209">
        <w:rPr>
          <w:lang w:val="en-US"/>
        </w:rPr>
        <w:t>,</w:t>
      </w:r>
      <w:r w:rsidR="00E7583B" w:rsidRPr="00F00209">
        <w:rPr>
          <w:lang w:val="en-US"/>
        </w:rPr>
        <w:t xml:space="preserve"> even online learning behaviors where open</w:t>
      </w:r>
      <w:r w:rsidR="008809F6" w:rsidRPr="00F00209">
        <w:rPr>
          <w:lang w:val="en-US"/>
        </w:rPr>
        <w:t>-</w:t>
      </w:r>
      <w:r w:rsidR="00E7583B" w:rsidRPr="00F00209">
        <w:rPr>
          <w:lang w:val="en-US"/>
        </w:rPr>
        <w:t xml:space="preserve">access data is </w:t>
      </w:r>
      <w:r w:rsidR="008809F6" w:rsidRPr="00F00209">
        <w:rPr>
          <w:lang w:val="en-US"/>
        </w:rPr>
        <w:t xml:space="preserve">increasingly </w:t>
      </w:r>
      <w:r w:rsidR="008809F6" w:rsidRPr="00B626A1">
        <w:rPr>
          <w:lang w:val="en-US"/>
        </w:rPr>
        <w:t xml:space="preserve">available </w:t>
      </w:r>
      <w:r w:rsidR="00950079" w:rsidRPr="00B626A1">
        <w:rPr>
          <w:lang w:val="en-US"/>
        </w:rPr>
        <w:fldChar w:fldCharType="begin"/>
      </w:r>
      <w:r w:rsidR="00950079" w:rsidRPr="00B626A1">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sidRPr="00B626A1">
        <w:rPr>
          <w:lang w:val="en-US"/>
        </w:rPr>
        <w:fldChar w:fldCharType="separate"/>
      </w:r>
      <w:r w:rsidR="00950079" w:rsidRPr="00B626A1">
        <w:rPr>
          <w:rFonts w:ascii="Calibri" w:hAnsi="Calibri" w:cs="Calibri"/>
        </w:rPr>
        <w:t>(Liang et al., 2023)</w:t>
      </w:r>
      <w:r w:rsidR="00950079" w:rsidRPr="00B626A1">
        <w:rPr>
          <w:lang w:val="en-US"/>
        </w:rPr>
        <w:fldChar w:fldCharType="end"/>
      </w:r>
      <w:r w:rsidR="008809F6" w:rsidRPr="00B626A1">
        <w:rPr>
          <w:lang w:val="en-US"/>
        </w:rPr>
        <w:t>,</w:t>
      </w:r>
      <w:r w:rsidR="00950079" w:rsidRPr="00B626A1">
        <w:rPr>
          <w:lang w:val="en-US"/>
        </w:rPr>
        <w:t xml:space="preserve"> </w:t>
      </w:r>
      <w:r w:rsidRPr="00B626A1">
        <w:rPr>
          <w:lang w:val="en-US"/>
        </w:rPr>
        <w:t>ML models can provide insights that help improve student outcomes.</w:t>
      </w:r>
      <w:r w:rsidR="00883A02" w:rsidRPr="00B626A1">
        <w:rPr>
          <w:lang w:val="en-US"/>
        </w:rPr>
        <w:t xml:space="preserve"> </w:t>
      </w:r>
      <w:r w:rsidR="00883A02" w:rsidRPr="00430DF0">
        <w:rPr>
          <w:lang w:val="en-US"/>
        </w:rPr>
        <w:fldChar w:fldCharType="begin"/>
      </w:r>
      <w:r w:rsidR="002E1E3B" w:rsidRPr="00430DF0">
        <w:rPr>
          <w:lang w:val="en-US"/>
        </w:rPr>
        <w:instrText xml:space="preserve"> ADDIN ZOTERO_ITEM CSL_CITATION {"citationID":"WYn6ZIvD","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883A02" w:rsidRPr="00430DF0">
        <w:rPr>
          <w:lang w:val="en-US"/>
        </w:rPr>
        <w:fldChar w:fldCharType="separate"/>
      </w:r>
      <w:r w:rsidR="00883A02" w:rsidRPr="00430DF0">
        <w:rPr>
          <w:rFonts w:ascii="Calibri" w:hAnsi="Calibri" w:cs="Calibri"/>
        </w:rPr>
        <w:t>Jin (2023)</w:t>
      </w:r>
      <w:r w:rsidR="00883A02" w:rsidRPr="00430DF0">
        <w:rPr>
          <w:lang w:val="en-US"/>
        </w:rPr>
        <w:fldChar w:fldCharType="end"/>
      </w:r>
      <w:r w:rsidR="00883A02" w:rsidRPr="00B626A1">
        <w:rPr>
          <w:lang w:val="en-US"/>
        </w:rPr>
        <w:t xml:space="preserve"> </w:t>
      </w:r>
      <w:r w:rsidR="0070623B" w:rsidRPr="00B626A1">
        <w:rPr>
          <w:lang w:val="en-US"/>
        </w:rPr>
        <w:t>employe</w:t>
      </w:r>
      <w:r w:rsidR="005834B6" w:rsidRPr="00B626A1">
        <w:rPr>
          <w:lang w:val="en-US"/>
        </w:rPr>
        <w:t>s</w:t>
      </w:r>
      <w:r w:rsidR="0070623B" w:rsidRPr="00B626A1">
        <w:rPr>
          <w:lang w:val="en-US"/>
        </w:rPr>
        <w:t xml:space="preserve"> four ML algorithms for </w:t>
      </w:r>
      <w:r w:rsidR="00883A02" w:rsidRPr="00B626A1">
        <w:rPr>
          <w:lang w:val="en-US"/>
        </w:rPr>
        <w:t>predicting academic success by accurately identifying the varying impacts</w:t>
      </w:r>
      <w:r w:rsidR="00883A02" w:rsidRPr="00F00209">
        <w:rPr>
          <w:lang w:val="en-US"/>
        </w:rPr>
        <w:t xml:space="preserve"> of student, parent, and school efforts on exam performance</w:t>
      </w:r>
      <w:r w:rsidR="0070623B" w:rsidRPr="00F00209">
        <w:rPr>
          <w:lang w:val="en-US"/>
        </w:rPr>
        <w:t>.</w:t>
      </w:r>
      <w:r w:rsidR="00E84914" w:rsidRPr="00F00209">
        <w:rPr>
          <w:lang w:val="en-US"/>
        </w:rPr>
        <w:t xml:space="preserve"> These techniques, alongside statistical and deep learning methods, form the backbone of predictive analytics in education, enabling more personalized and proactive interventions.</w:t>
      </w:r>
    </w:p>
    <w:p w14:paraId="7A0ABDDE" w14:textId="3CA116C1" w:rsidR="00D3072A" w:rsidRPr="00D3072A" w:rsidRDefault="00D3072A" w:rsidP="00D3072A">
      <w:pPr>
        <w:pStyle w:val="Heading3"/>
        <w:numPr>
          <w:ilvl w:val="1"/>
          <w:numId w:val="11"/>
        </w:numPr>
        <w:rPr>
          <w:lang w:val="en-US"/>
        </w:rPr>
      </w:pPr>
      <w:r w:rsidRPr="00D3072A">
        <w:rPr>
          <w:lang w:val="en-US"/>
        </w:rPr>
        <w:t>The Value of Bibliometric Analysis</w:t>
      </w:r>
    </w:p>
    <w:p w14:paraId="7C365923" w14:textId="61FD0AEF" w:rsidR="001D521F" w:rsidRDefault="001D521F" w:rsidP="00406C04">
      <w:pPr>
        <w:rPr>
          <w:lang w:val="en-US"/>
        </w:rPr>
      </w:pPr>
      <w:r w:rsidRPr="001933D7">
        <w:rPr>
          <w:lang w:val="en-US"/>
        </w:rPr>
        <w:t>Bibliometric analysis is a quantitative me</w:t>
      </w:r>
      <w:r w:rsidRPr="001D521F">
        <w:rPr>
          <w:lang w:val="en-US"/>
        </w:rPr>
        <w:t>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348BB" w:rsidRPr="00DE6B36">
        <w:rPr>
          <w:i/>
          <w:iCs/>
          <w:lang w:val="en-US"/>
        </w:rPr>
        <w:t>V</w:t>
      </w:r>
      <w:r w:rsidR="0005040E" w:rsidRPr="00DE6B36">
        <w:rPr>
          <w:i/>
          <w:iCs/>
          <w:lang w:val="en-US"/>
        </w:rPr>
        <w:t>OSvi</w:t>
      </w:r>
      <w:r w:rsidR="0005040E" w:rsidRPr="00CD1BA1">
        <w:rPr>
          <w:i/>
          <w:iCs/>
          <w:lang w:val="en-US"/>
        </w:rPr>
        <w:t>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to provide an objective overview of a research domain</w:t>
      </w:r>
      <w:r w:rsidR="0005040E">
        <w:rPr>
          <w:lang w:val="en-US"/>
        </w:rPr>
        <w:t>.</w:t>
      </w:r>
    </w:p>
    <w:p w14:paraId="43B82510" w14:textId="768E4E5B" w:rsidR="002B375A" w:rsidRPr="002B375A" w:rsidRDefault="002B375A" w:rsidP="002B375A">
      <w:pPr>
        <w:pStyle w:val="Heading3"/>
        <w:numPr>
          <w:ilvl w:val="1"/>
          <w:numId w:val="11"/>
        </w:numPr>
        <w:rPr>
          <w:highlight w:val="yellow"/>
          <w:lang w:val="en-US"/>
        </w:rPr>
      </w:pPr>
      <w:r w:rsidRPr="002B375A">
        <w:rPr>
          <w:highlight w:val="yellow"/>
          <w:lang w:val="en-US"/>
        </w:rPr>
        <w:t xml:space="preserve">Research </w:t>
      </w:r>
      <w:r w:rsidR="00260BD9">
        <w:rPr>
          <w:highlight w:val="yellow"/>
          <w:lang w:val="en-US"/>
        </w:rPr>
        <w:t>A</w:t>
      </w:r>
      <w:r w:rsidRPr="002B375A">
        <w:rPr>
          <w:highlight w:val="yellow"/>
          <w:lang w:val="en-US"/>
        </w:rPr>
        <w:t>ims</w:t>
      </w:r>
    </w:p>
    <w:p w14:paraId="357AFE7C" w14:textId="73A3BEEB" w:rsidR="002B375A" w:rsidRPr="002B375A" w:rsidRDefault="002B375A" w:rsidP="002B375A">
      <w:pPr>
        <w:rPr>
          <w:lang w:val="en-US"/>
        </w:rPr>
      </w:pPr>
      <w:r w:rsidRPr="002B375A">
        <w:rPr>
          <w:highlight w:val="yellow"/>
          <w:lang w:val="en-US"/>
        </w:rPr>
        <w:t xml:space="preserve">This study aims to provide a comprehensive synthesis of ML applications in predicting academic success by conducting three complementary analyses. </w:t>
      </w:r>
      <w:r w:rsidRPr="00260BD9">
        <w:rPr>
          <w:highlight w:val="yellow"/>
          <w:lang w:val="en-US"/>
        </w:rPr>
        <w:t xml:space="preserve">First, </w:t>
      </w:r>
      <w:r w:rsidR="00260BD9" w:rsidRPr="00260BD9">
        <w:rPr>
          <w:highlight w:val="yellow"/>
          <w:lang w:val="en-US"/>
        </w:rPr>
        <w:t xml:space="preserve">we systematically reviewed 33 existing review articles from WOS, SCOPUS, and Taylor &amp; Francis databases to identify recurring trends, methods, and gaps in </w:t>
      </w:r>
      <w:proofErr w:type="gramStart"/>
      <w:r w:rsidR="00260BD9" w:rsidRPr="00260BD9">
        <w:rPr>
          <w:highlight w:val="yellow"/>
          <w:lang w:val="en-US"/>
        </w:rPr>
        <w:t>the literature</w:t>
      </w:r>
      <w:proofErr w:type="gramEnd"/>
      <w:r w:rsidRPr="00260BD9">
        <w:rPr>
          <w:highlight w:val="yellow"/>
          <w:lang w:val="en-US"/>
        </w:rPr>
        <w:t>. Second,</w:t>
      </w:r>
      <w:r w:rsidR="00260BD9" w:rsidRPr="00260BD9">
        <w:rPr>
          <w:highlight w:val="yellow"/>
          <w:lang w:val="en-US"/>
        </w:rPr>
        <w:t xml:space="preserve"> we conducted a qualitative review of the 10 most cited WOS articles to gain deeper insights into influential algorithmic approaches, data types, and interpretability methods</w:t>
      </w:r>
      <w:r w:rsidRPr="00260BD9">
        <w:rPr>
          <w:highlight w:val="yellow"/>
          <w:lang w:val="en-US"/>
        </w:rPr>
        <w:t xml:space="preserve">. Third, a bibliometric analysis of 285 articles exclusively from </w:t>
      </w:r>
      <w:r w:rsidRPr="002B375A">
        <w:rPr>
          <w:highlight w:val="yellow"/>
          <w:lang w:val="en-US"/>
        </w:rPr>
        <w:t>the WOS database was performed, enabling us to examine publication trends, co-authorship patterns, keyword evolution, and international research collaboration networks.</w:t>
      </w:r>
    </w:p>
    <w:p w14:paraId="1CFB5738" w14:textId="19E9BCE3" w:rsidR="00D3072A" w:rsidRDefault="00D3072A" w:rsidP="00D3072A">
      <w:pPr>
        <w:pStyle w:val="Heading3"/>
        <w:numPr>
          <w:ilvl w:val="1"/>
          <w:numId w:val="11"/>
        </w:numPr>
        <w:rPr>
          <w:lang w:val="en-US"/>
        </w:rPr>
      </w:pPr>
      <w:r>
        <w:rPr>
          <w:lang w:val="en-US"/>
        </w:rPr>
        <w:t>Research Questions</w:t>
      </w:r>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E5264BC" w14:textId="7BC2FF8C" w:rsidR="00C737A9" w:rsidRPr="00C737A9" w:rsidRDefault="00C737A9" w:rsidP="00C737A9">
      <w:pPr>
        <w:rPr>
          <w:highlight w:val="yellow"/>
          <w:lang w:val="en-US"/>
        </w:rPr>
      </w:pPr>
      <w:r w:rsidRPr="00C737A9">
        <w:rPr>
          <w:highlight w:val="yellow"/>
          <w:lang w:val="en-US"/>
        </w:rPr>
        <w:t>RQ1: Based on our systematic review of 33 existing review articles (WOS, SCOPUS, Taylor &amp; Francis), what recurring themes, methodological approaches, and research gaps characterize the literature on ML-based academic success prediction?</w:t>
      </w:r>
    </w:p>
    <w:p w14:paraId="11F99901" w14:textId="66FFBB58" w:rsidR="00C737A9" w:rsidRPr="00C737A9" w:rsidRDefault="00C737A9" w:rsidP="00C737A9">
      <w:pPr>
        <w:rPr>
          <w:highlight w:val="yellow"/>
          <w:lang w:val="en-US"/>
        </w:rPr>
      </w:pPr>
      <w:r w:rsidRPr="00C737A9">
        <w:rPr>
          <w:highlight w:val="yellow"/>
          <w:lang w:val="en-US"/>
        </w:rPr>
        <w:t>RQ2: From our qualitative synthesis of the 10 most cited WOS articles, which algorithmic strategies, data types, and interpretability techniques have been most influential in predicting academic success?</w:t>
      </w:r>
    </w:p>
    <w:p w14:paraId="4242DC1F" w14:textId="3719773A" w:rsidR="00D236A5" w:rsidRPr="00D236A5" w:rsidRDefault="00C737A9" w:rsidP="00C737A9">
      <w:pPr>
        <w:rPr>
          <w:lang w:val="en-US"/>
        </w:rPr>
      </w:pPr>
      <w:r w:rsidRPr="00C737A9">
        <w:rPr>
          <w:highlight w:val="yellow"/>
          <w:lang w:val="en-US"/>
        </w:rPr>
        <w:lastRenderedPageBreak/>
        <w:t>RQ3: Through bibliometric analysis of 285 WOS articles, how have publication patterns, country-level research productivity, and international collaboration networks evolved over time in this field?</w:t>
      </w:r>
    </w:p>
    <w:p w14:paraId="1797CA80" w14:textId="6D191E2D" w:rsidR="00E94E6B" w:rsidRDefault="00E94E6B" w:rsidP="00D236A5">
      <w:pPr>
        <w:pStyle w:val="Heading2"/>
        <w:numPr>
          <w:ilvl w:val="0"/>
          <w:numId w:val="11"/>
        </w:numPr>
        <w:rPr>
          <w:lang w:val="en-US"/>
        </w:rPr>
      </w:pPr>
      <w:r>
        <w:rPr>
          <w:lang w:val="en-US"/>
        </w:rPr>
        <w:t>Methods</w:t>
      </w:r>
    </w:p>
    <w:p w14:paraId="4E0A8830" w14:textId="6DA40BE6" w:rsidR="00371197" w:rsidRDefault="00371197" w:rsidP="00371197">
      <w:pPr>
        <w:pStyle w:val="Heading3"/>
        <w:numPr>
          <w:ilvl w:val="1"/>
          <w:numId w:val="11"/>
        </w:numPr>
        <w:rPr>
          <w:lang w:val="en-US"/>
        </w:rPr>
      </w:pPr>
      <w:r>
        <w:rPr>
          <w:lang w:val="en-US"/>
        </w:rPr>
        <w:t>Literature search</w:t>
      </w:r>
    </w:p>
    <w:p w14:paraId="2DA1646B" w14:textId="31A6A8D1" w:rsidR="003C604F" w:rsidRDefault="004D53FB" w:rsidP="00606F45">
      <w:pPr>
        <w:rPr>
          <w:lang w:val="en-US"/>
        </w:rPr>
      </w:pPr>
      <w:r w:rsidRPr="004D53FB">
        <w:rPr>
          <w:lang w:val="en-US"/>
        </w:rPr>
        <w:t>A preliminary analysis was conducted across</w:t>
      </w:r>
      <w:r>
        <w:rPr>
          <w:lang w:val="en-US"/>
        </w:rPr>
        <w:t xml:space="preserve"> </w:t>
      </w:r>
      <w:proofErr w:type="gramStart"/>
      <w:r w:rsidR="004269B3">
        <w:rPr>
          <w:i/>
          <w:iCs/>
          <w:lang w:val="en-US"/>
        </w:rPr>
        <w:t>Web</w:t>
      </w:r>
      <w:proofErr w:type="gramEnd"/>
      <w:r w:rsidR="004269B3">
        <w:rPr>
          <w:i/>
          <w:iCs/>
          <w:lang w:val="en-US"/>
        </w:rPr>
        <w:t xml:space="preserve"> of Science (</w:t>
      </w:r>
      <w:r w:rsidR="003C604F" w:rsidRPr="00C43348">
        <w:rPr>
          <w:i/>
          <w:iCs/>
          <w:lang w:val="en-US"/>
        </w:rPr>
        <w:t>WOS</w:t>
      </w:r>
      <w:r w:rsidR="004269B3">
        <w:rPr>
          <w:i/>
          <w:iCs/>
          <w:lang w:val="en-US"/>
        </w:rPr>
        <w:t>)</w:t>
      </w:r>
      <w:r w:rsidR="003C604F" w:rsidRPr="00C43348">
        <w:rPr>
          <w:i/>
          <w:iCs/>
          <w:lang w:val="en-US"/>
        </w:rPr>
        <w:t xml:space="preserve">, </w:t>
      </w:r>
      <w:r w:rsidR="00496BF7">
        <w:rPr>
          <w:i/>
          <w:iCs/>
          <w:lang w:val="en-US"/>
        </w:rPr>
        <w:t>SCOPUS</w:t>
      </w:r>
      <w:r w:rsidR="001F4844">
        <w:rPr>
          <w:i/>
          <w:iCs/>
          <w:lang w:val="en-US"/>
        </w:rPr>
        <w:t>, and Taylor &amp; Francis databases, as well as</w:t>
      </w:r>
      <w:r w:rsidR="001F4844">
        <w:rPr>
          <w:lang w:val="en-US"/>
        </w:rPr>
        <w:t xml:space="preserve"> the </w:t>
      </w:r>
      <w:r w:rsidR="0086184A" w:rsidRPr="00201539">
        <w:rPr>
          <w:iCs/>
          <w:lang w:val="en-US"/>
        </w:rPr>
        <w:t>Digital Portal of the author</w:t>
      </w:r>
      <w:r w:rsidR="001F4844" w:rsidRPr="00201539">
        <w:rPr>
          <w:iCs/>
          <w:lang w:val="en-US"/>
        </w:rPr>
        <w:t>s’ university</w:t>
      </w:r>
      <w:r w:rsidR="00201539">
        <w:rPr>
          <w:i/>
          <w:iCs/>
          <w:lang w:val="en-US"/>
        </w:rPr>
        <w:t xml:space="preserve"> </w:t>
      </w:r>
      <w:r w:rsidR="00201539" w:rsidRPr="00AD4B1B">
        <w:rPr>
          <w:iCs/>
          <w:lang w:val="en-US"/>
        </w:rPr>
        <w:t>(</w:t>
      </w:r>
      <w:r w:rsidR="00201539">
        <w:rPr>
          <w:lang w:val="en-US"/>
        </w:rPr>
        <w:t>University registers</w:t>
      </w:r>
      <w:r w:rsidR="001F4844" w:rsidRPr="00201539">
        <w:rPr>
          <w:iCs/>
          <w:lang w:val="en-US"/>
        </w:rPr>
        <w:t>)</w:t>
      </w:r>
      <w:r w:rsidR="003C604F">
        <w:rPr>
          <w:lang w:val="en-US"/>
        </w:rPr>
        <w:t xml:space="preserve">. A comparison between the databases and registries </w:t>
      </w:r>
      <w:r w:rsidR="00970FB0">
        <w:rPr>
          <w:lang w:val="en-US"/>
        </w:rPr>
        <w:t xml:space="preserve">(using the tool specified in </w:t>
      </w:r>
      <w:r w:rsidR="00970FB0" w:rsidRPr="00970FB0">
        <w:rPr>
          <w:i/>
          <w:iCs/>
          <w:lang w:val="en-US"/>
        </w:rPr>
        <w:t>data analysis</w:t>
      </w:r>
      <w:r w:rsidR="00970FB0">
        <w:rPr>
          <w:lang w:val="en-US"/>
        </w:rPr>
        <w:t xml:space="preserve"> section) </w:t>
      </w:r>
      <w:r w:rsidR="003C604F">
        <w:rPr>
          <w:lang w:val="en-US"/>
        </w:rPr>
        <w:t xml:space="preserve">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Articles from all selected databases and registries were accounted for in the review based on their relevance.</w:t>
      </w:r>
    </w:p>
    <w:p w14:paraId="314020BE" w14:textId="4AE820CC" w:rsidR="00FB641F" w:rsidRDefault="00E32C0D" w:rsidP="0099435D">
      <w:r w:rsidRPr="00E32C0D">
        <w:t xml:space="preserve">For the final report </w:t>
      </w:r>
      <w:r w:rsidR="004D53FB">
        <w:t xml:space="preserve">presented </w:t>
      </w:r>
      <w:r w:rsidRPr="00E32C0D">
        <w:t xml:space="preserve">in this article, the </w:t>
      </w:r>
      <w:r w:rsidR="006C40C3">
        <w:t>initial</w:t>
      </w:r>
      <w:r w:rsidRPr="00E32C0D">
        <w:t xml:space="preserve"> search was</w:t>
      </w:r>
      <w:r w:rsidR="00B6039A">
        <w:t xml:space="preserve"> first </w:t>
      </w:r>
      <w:r w:rsidRPr="00E32C0D">
        <w:t xml:space="preserve">conducted in </w:t>
      </w:r>
      <w:proofErr w:type="gramStart"/>
      <w:r>
        <w:t xml:space="preserve">January </w:t>
      </w:r>
      <w:r w:rsidRPr="00E32C0D">
        <w:t xml:space="preserve"> 202</w:t>
      </w:r>
      <w:r>
        <w:t>5</w:t>
      </w:r>
      <w:proofErr w:type="gramEnd"/>
      <w:r w:rsidR="00B6039A">
        <w:t xml:space="preserve">, </w:t>
      </w:r>
      <w:r w:rsidR="00B6039A" w:rsidRPr="00B6039A">
        <w:t>and updated on February 10th</w:t>
      </w:r>
      <w:r w:rsidRPr="00E32C0D">
        <w:t>. The search string applied was</w:t>
      </w:r>
      <w:r w:rsidR="00A64D6E">
        <w:t>:</w:t>
      </w:r>
      <w:r w:rsidR="00496189">
        <w:t xml:space="preserve"> </w:t>
      </w:r>
      <w:r w:rsidR="00DE5DCC" w:rsidRPr="00DE5DCC">
        <w:rPr>
          <w:i/>
          <w:iCs/>
        </w:rPr>
        <w:t xml:space="preserve">("machine learning" OR "ML") AND ("academic success" OR "academic performance" OR "student success") AND ("educational sciences" OR "education") AND </w:t>
      </w:r>
      <w:r w:rsidR="00A64D6E">
        <w:rPr>
          <w:i/>
          <w:iCs/>
        </w:rPr>
        <w:t>(“</w:t>
      </w:r>
      <w:r w:rsidR="00DE5DCC" w:rsidRPr="00DE5DCC">
        <w:rPr>
          <w:i/>
          <w:iCs/>
        </w:rPr>
        <w:t>prediction</w:t>
      </w:r>
      <w:r w:rsidR="00A64D6E" w:rsidRPr="00816B33">
        <w:rPr>
          <w:i/>
          <w:iCs/>
        </w:rPr>
        <w:t>”)</w:t>
      </w:r>
      <w:r w:rsidRPr="00816B33">
        <w:t xml:space="preserve">. </w:t>
      </w:r>
      <w:r w:rsidR="00FB641F" w:rsidRPr="00816B33">
        <w:t xml:space="preserve">Search strings per database are presented in a </w:t>
      </w:r>
      <w:r w:rsidR="00E32F40" w:rsidRPr="00816B33">
        <w:t>T</w:t>
      </w:r>
      <w:r w:rsidR="00FB641F" w:rsidRPr="00816B33">
        <w:t>able</w:t>
      </w:r>
      <w:r w:rsidR="00816B33" w:rsidRPr="00816B33">
        <w:t xml:space="preserve"> 3 indicating a date of </w:t>
      </w:r>
      <w:r w:rsidR="009C4A32">
        <w:t>last</w:t>
      </w:r>
      <w:r w:rsidR="00816B33" w:rsidRPr="00816B33">
        <w:t xml:space="preserve"> search and number of hits.</w:t>
      </w:r>
    </w:p>
    <w:p w14:paraId="50365839" w14:textId="4FE371D3" w:rsidR="00337266" w:rsidRDefault="00337266" w:rsidP="0099435D"/>
    <w:tbl>
      <w:tblPr>
        <w:tblStyle w:val="TableGrid"/>
        <w:tblW w:w="10206" w:type="dxa"/>
        <w:tblInd w:w="-572" w:type="dxa"/>
        <w:tblLook w:val="04A0" w:firstRow="1" w:lastRow="0" w:firstColumn="1" w:lastColumn="0" w:noHBand="0" w:noVBand="1"/>
      </w:tblPr>
      <w:tblGrid>
        <w:gridCol w:w="1276"/>
        <w:gridCol w:w="6804"/>
        <w:gridCol w:w="1276"/>
        <w:gridCol w:w="850"/>
      </w:tblGrid>
      <w:tr w:rsidR="00337266" w:rsidRPr="007924A4" w14:paraId="3616FF24" w14:textId="77777777" w:rsidTr="00337266">
        <w:tc>
          <w:tcPr>
            <w:tcW w:w="1276" w:type="dxa"/>
          </w:tcPr>
          <w:p w14:paraId="0A1AA432" w14:textId="77777777" w:rsidR="00337266" w:rsidRPr="007924A4" w:rsidRDefault="00337266" w:rsidP="00BE302A">
            <w:pPr>
              <w:rPr>
                <w:sz w:val="16"/>
                <w:szCs w:val="16"/>
              </w:rPr>
            </w:pPr>
            <w:r w:rsidRPr="007924A4">
              <w:rPr>
                <w:sz w:val="16"/>
                <w:szCs w:val="16"/>
              </w:rPr>
              <w:t>Database</w:t>
            </w:r>
          </w:p>
        </w:tc>
        <w:tc>
          <w:tcPr>
            <w:tcW w:w="6804" w:type="dxa"/>
          </w:tcPr>
          <w:p w14:paraId="3B19D42D" w14:textId="77777777" w:rsidR="00337266" w:rsidRPr="007924A4" w:rsidRDefault="00337266" w:rsidP="00BE302A">
            <w:pPr>
              <w:rPr>
                <w:sz w:val="16"/>
                <w:szCs w:val="16"/>
              </w:rPr>
            </w:pPr>
            <w:r w:rsidRPr="007924A4">
              <w:rPr>
                <w:sz w:val="16"/>
                <w:szCs w:val="16"/>
              </w:rPr>
              <w:t>Search string applied</w:t>
            </w:r>
          </w:p>
        </w:tc>
        <w:tc>
          <w:tcPr>
            <w:tcW w:w="1276" w:type="dxa"/>
          </w:tcPr>
          <w:p w14:paraId="68ED9D29" w14:textId="77777777" w:rsidR="00337266" w:rsidRPr="007924A4" w:rsidRDefault="00337266" w:rsidP="00BE302A">
            <w:pPr>
              <w:rPr>
                <w:sz w:val="16"/>
                <w:szCs w:val="16"/>
              </w:rPr>
            </w:pPr>
            <w:r w:rsidRPr="007924A4">
              <w:rPr>
                <w:sz w:val="16"/>
                <w:szCs w:val="16"/>
              </w:rPr>
              <w:t>Date of search</w:t>
            </w:r>
          </w:p>
        </w:tc>
        <w:tc>
          <w:tcPr>
            <w:tcW w:w="850" w:type="dxa"/>
          </w:tcPr>
          <w:p w14:paraId="7EB30D6D" w14:textId="4BF1CCBF" w:rsidR="00337266" w:rsidRPr="007924A4" w:rsidRDefault="00337266" w:rsidP="00337266">
            <w:pPr>
              <w:rPr>
                <w:sz w:val="16"/>
                <w:szCs w:val="16"/>
              </w:rPr>
            </w:pPr>
            <w:r w:rsidRPr="007924A4">
              <w:rPr>
                <w:sz w:val="16"/>
                <w:szCs w:val="16"/>
              </w:rPr>
              <w:t>N</w:t>
            </w:r>
            <w:r>
              <w:rPr>
                <w:sz w:val="16"/>
                <w:szCs w:val="16"/>
              </w:rPr>
              <w:t>o.</w:t>
            </w:r>
            <w:r w:rsidRPr="007924A4">
              <w:rPr>
                <w:sz w:val="16"/>
                <w:szCs w:val="16"/>
              </w:rPr>
              <w:t xml:space="preserve"> of results</w:t>
            </w:r>
          </w:p>
        </w:tc>
      </w:tr>
      <w:tr w:rsidR="00337266" w:rsidRPr="007924A4" w14:paraId="5142FAC0" w14:textId="77777777" w:rsidTr="00337266">
        <w:tc>
          <w:tcPr>
            <w:tcW w:w="1276" w:type="dxa"/>
          </w:tcPr>
          <w:p w14:paraId="2B46DB53" w14:textId="77777777" w:rsidR="00337266" w:rsidRPr="007924A4" w:rsidRDefault="00337266" w:rsidP="00BE302A">
            <w:pPr>
              <w:rPr>
                <w:sz w:val="16"/>
                <w:szCs w:val="16"/>
              </w:rPr>
            </w:pPr>
            <w:r w:rsidRPr="007924A4">
              <w:rPr>
                <w:sz w:val="16"/>
                <w:szCs w:val="16"/>
              </w:rPr>
              <w:t>Web of Science</w:t>
            </w:r>
          </w:p>
        </w:tc>
        <w:tc>
          <w:tcPr>
            <w:tcW w:w="6804" w:type="dxa"/>
          </w:tcPr>
          <w:p w14:paraId="5858D16C" w14:textId="77777777" w:rsidR="00337266" w:rsidRPr="007924A4" w:rsidRDefault="00337266" w:rsidP="00BE302A">
            <w:pPr>
              <w:rPr>
                <w:sz w:val="16"/>
                <w:szCs w:val="16"/>
              </w:rPr>
            </w:pPr>
            <w:r w:rsidRPr="007924A4">
              <w:rPr>
                <w:sz w:val="16"/>
                <w:szCs w:val="16"/>
              </w:rPr>
              <w:t>("machine learning" OR "ML") AND ("academic success" OR "academic performance" OR "student success") AND ("educational sciences" OR "education") AND (“prediction”)</w:t>
            </w:r>
          </w:p>
          <w:p w14:paraId="62670701" w14:textId="77777777" w:rsidR="00337266" w:rsidRPr="007924A4" w:rsidRDefault="00337266" w:rsidP="00BE302A">
            <w:pPr>
              <w:rPr>
                <w:sz w:val="16"/>
                <w:szCs w:val="16"/>
              </w:rPr>
            </w:pPr>
          </w:p>
          <w:p w14:paraId="2584AB59" w14:textId="77777777" w:rsidR="00337266" w:rsidRPr="007924A4" w:rsidRDefault="00337266" w:rsidP="00BE302A">
            <w:pPr>
              <w:rPr>
                <w:sz w:val="16"/>
                <w:szCs w:val="16"/>
              </w:rPr>
            </w:pPr>
            <w:r w:rsidRPr="007924A4">
              <w:rPr>
                <w:sz w:val="16"/>
                <w:szCs w:val="16"/>
              </w:rPr>
              <w:t>(Used in all Fields)</w:t>
            </w:r>
          </w:p>
        </w:tc>
        <w:tc>
          <w:tcPr>
            <w:tcW w:w="1276" w:type="dxa"/>
          </w:tcPr>
          <w:p w14:paraId="6DAE4414" w14:textId="77777777" w:rsidR="00337266" w:rsidRPr="007924A4" w:rsidRDefault="00337266" w:rsidP="00BE302A">
            <w:pPr>
              <w:rPr>
                <w:sz w:val="16"/>
                <w:szCs w:val="16"/>
              </w:rPr>
            </w:pPr>
            <w:r w:rsidRPr="007924A4">
              <w:rPr>
                <w:sz w:val="16"/>
                <w:szCs w:val="16"/>
              </w:rPr>
              <w:t>10. 2. 2025</w:t>
            </w:r>
          </w:p>
        </w:tc>
        <w:tc>
          <w:tcPr>
            <w:tcW w:w="850" w:type="dxa"/>
          </w:tcPr>
          <w:p w14:paraId="5176AFCC" w14:textId="77777777" w:rsidR="00337266" w:rsidRPr="007924A4" w:rsidRDefault="00337266" w:rsidP="00BE302A">
            <w:pPr>
              <w:rPr>
                <w:sz w:val="16"/>
                <w:szCs w:val="16"/>
              </w:rPr>
            </w:pPr>
            <w:r w:rsidRPr="007924A4">
              <w:rPr>
                <w:sz w:val="16"/>
                <w:szCs w:val="16"/>
              </w:rPr>
              <w:t>292</w:t>
            </w:r>
          </w:p>
        </w:tc>
      </w:tr>
      <w:tr w:rsidR="00C00DFB" w:rsidRPr="007924A4" w14:paraId="0A7A3997" w14:textId="77777777" w:rsidTr="00337266">
        <w:tc>
          <w:tcPr>
            <w:tcW w:w="1276" w:type="dxa"/>
          </w:tcPr>
          <w:p w14:paraId="2F3CEC12" w14:textId="7F4CA107" w:rsidR="00C00DFB" w:rsidRPr="007924A4" w:rsidRDefault="00C00DFB" w:rsidP="00C00DFB">
            <w:pPr>
              <w:rPr>
                <w:sz w:val="16"/>
                <w:szCs w:val="16"/>
              </w:rPr>
            </w:pPr>
            <w:r w:rsidRPr="007924A4">
              <w:rPr>
                <w:sz w:val="16"/>
                <w:szCs w:val="16"/>
              </w:rPr>
              <w:t>Scopus</w:t>
            </w:r>
          </w:p>
        </w:tc>
        <w:tc>
          <w:tcPr>
            <w:tcW w:w="6804" w:type="dxa"/>
          </w:tcPr>
          <w:p w14:paraId="4F393532" w14:textId="39CA8600" w:rsidR="00C00DFB" w:rsidRPr="007924A4" w:rsidRDefault="00C00DFB" w:rsidP="00C00DFB">
            <w:pPr>
              <w:rPr>
                <w:sz w:val="16"/>
                <w:szCs w:val="16"/>
              </w:rPr>
            </w:pPr>
            <w:r w:rsidRPr="007924A4">
              <w:rPr>
                <w:sz w:val="16"/>
                <w:szCs w:val="16"/>
              </w:rPr>
              <w:t>("machine learning" OR "ML") AND ("academic success" OR "academic performance" OR "student success") AND ("educational sciences" OR "education") AND (“prediction”)</w:t>
            </w:r>
          </w:p>
        </w:tc>
        <w:tc>
          <w:tcPr>
            <w:tcW w:w="1276" w:type="dxa"/>
          </w:tcPr>
          <w:p w14:paraId="60BAA404" w14:textId="29837C9A" w:rsidR="00C00DFB" w:rsidRPr="007924A4" w:rsidRDefault="00C00DFB" w:rsidP="00C00DFB">
            <w:pPr>
              <w:rPr>
                <w:sz w:val="16"/>
                <w:szCs w:val="16"/>
              </w:rPr>
            </w:pPr>
            <w:r w:rsidRPr="007924A4">
              <w:rPr>
                <w:sz w:val="16"/>
                <w:szCs w:val="16"/>
              </w:rPr>
              <w:t>10. 2. 2025</w:t>
            </w:r>
          </w:p>
        </w:tc>
        <w:tc>
          <w:tcPr>
            <w:tcW w:w="850" w:type="dxa"/>
          </w:tcPr>
          <w:p w14:paraId="73331A05" w14:textId="344FE82D" w:rsidR="00C00DFB" w:rsidRPr="007924A4" w:rsidRDefault="00C00DFB" w:rsidP="00C00DFB">
            <w:pPr>
              <w:rPr>
                <w:sz w:val="16"/>
                <w:szCs w:val="16"/>
              </w:rPr>
            </w:pPr>
            <w:r w:rsidRPr="007924A4">
              <w:rPr>
                <w:sz w:val="16"/>
                <w:szCs w:val="16"/>
              </w:rPr>
              <w:t>7782</w:t>
            </w:r>
          </w:p>
        </w:tc>
      </w:tr>
      <w:tr w:rsidR="00C00DFB" w:rsidRPr="007924A4" w14:paraId="2A2E40B9" w14:textId="77777777" w:rsidTr="00337266">
        <w:tc>
          <w:tcPr>
            <w:tcW w:w="1276" w:type="dxa"/>
          </w:tcPr>
          <w:p w14:paraId="119A8932" w14:textId="77777777" w:rsidR="00C00DFB" w:rsidRPr="007924A4" w:rsidRDefault="00C00DFB" w:rsidP="00C00DFB">
            <w:pPr>
              <w:rPr>
                <w:sz w:val="16"/>
                <w:szCs w:val="16"/>
              </w:rPr>
            </w:pPr>
            <w:r w:rsidRPr="007924A4">
              <w:rPr>
                <w:sz w:val="16"/>
                <w:szCs w:val="16"/>
              </w:rPr>
              <w:t>Taylor &amp; Francis</w:t>
            </w:r>
          </w:p>
        </w:tc>
        <w:tc>
          <w:tcPr>
            <w:tcW w:w="6804" w:type="dxa"/>
          </w:tcPr>
          <w:p w14:paraId="708DF6C9" w14:textId="77777777" w:rsidR="00C00DFB" w:rsidRPr="007924A4" w:rsidRDefault="00C00DFB" w:rsidP="00C00DFB">
            <w:pPr>
              <w:rPr>
                <w:sz w:val="16"/>
                <w:szCs w:val="16"/>
              </w:rPr>
            </w:pPr>
            <w:r w:rsidRPr="007924A4">
              <w:rPr>
                <w:sz w:val="16"/>
                <w:szCs w:val="16"/>
              </w:rPr>
              <w:t>("machine learning" OR "ML") AND ("academic success" OR "academic performance" OR "student success") AND ("educational sciences" OR "education") AND (“prediction”)</w:t>
            </w:r>
          </w:p>
          <w:p w14:paraId="114182FF" w14:textId="77777777" w:rsidR="00C00DFB" w:rsidRPr="007924A4" w:rsidRDefault="00C00DFB" w:rsidP="00C00DFB">
            <w:pPr>
              <w:rPr>
                <w:sz w:val="16"/>
                <w:szCs w:val="16"/>
              </w:rPr>
            </w:pPr>
          </w:p>
          <w:p w14:paraId="194B1B6C" w14:textId="77777777" w:rsidR="00C00DFB" w:rsidRPr="007924A4" w:rsidRDefault="00C00DFB" w:rsidP="00C00DFB">
            <w:pPr>
              <w:rPr>
                <w:sz w:val="16"/>
                <w:szCs w:val="16"/>
              </w:rPr>
            </w:pPr>
            <w:r w:rsidRPr="007924A4">
              <w:rPr>
                <w:sz w:val="16"/>
                <w:szCs w:val="16"/>
              </w:rPr>
              <w:t>(Automatically transformed into [[All: "machine learning"] OR [All: "ml"]] AND [[All: "academic success"] OR [All: "academic performance"] OR [All: "student success"]] AND [[All: "educational sciences"] OR [All: "education"]] AND [All: "prediction"])</w:t>
            </w:r>
          </w:p>
        </w:tc>
        <w:tc>
          <w:tcPr>
            <w:tcW w:w="1276" w:type="dxa"/>
          </w:tcPr>
          <w:p w14:paraId="7167CD35" w14:textId="77777777" w:rsidR="00C00DFB" w:rsidRPr="007924A4" w:rsidRDefault="00C00DFB" w:rsidP="00C00DFB">
            <w:pPr>
              <w:rPr>
                <w:sz w:val="16"/>
                <w:szCs w:val="16"/>
              </w:rPr>
            </w:pPr>
            <w:r w:rsidRPr="007924A4">
              <w:rPr>
                <w:sz w:val="16"/>
                <w:szCs w:val="16"/>
              </w:rPr>
              <w:t>10. 2. 2025</w:t>
            </w:r>
          </w:p>
        </w:tc>
        <w:tc>
          <w:tcPr>
            <w:tcW w:w="850" w:type="dxa"/>
          </w:tcPr>
          <w:p w14:paraId="36385554" w14:textId="77777777" w:rsidR="00C00DFB" w:rsidRPr="007924A4" w:rsidRDefault="00C00DFB" w:rsidP="00C00DFB">
            <w:pPr>
              <w:rPr>
                <w:sz w:val="16"/>
                <w:szCs w:val="16"/>
              </w:rPr>
            </w:pPr>
            <w:r w:rsidRPr="007924A4">
              <w:rPr>
                <w:sz w:val="16"/>
                <w:szCs w:val="16"/>
              </w:rPr>
              <w:t>484</w:t>
            </w:r>
          </w:p>
        </w:tc>
      </w:tr>
      <w:tr w:rsidR="002774CB" w:rsidRPr="007924A4" w14:paraId="1D04A39C" w14:textId="77777777" w:rsidTr="00337266">
        <w:tc>
          <w:tcPr>
            <w:tcW w:w="1276" w:type="dxa"/>
          </w:tcPr>
          <w:p w14:paraId="278838E9" w14:textId="56C07DCB" w:rsidR="002774CB" w:rsidRPr="007924A4" w:rsidRDefault="002774CB" w:rsidP="00C00DFB">
            <w:pPr>
              <w:rPr>
                <w:sz w:val="16"/>
                <w:szCs w:val="16"/>
              </w:rPr>
            </w:pPr>
            <w:r>
              <w:rPr>
                <w:sz w:val="16"/>
                <w:szCs w:val="16"/>
              </w:rPr>
              <w:t>University register</w:t>
            </w:r>
          </w:p>
        </w:tc>
        <w:tc>
          <w:tcPr>
            <w:tcW w:w="6804" w:type="dxa"/>
          </w:tcPr>
          <w:p w14:paraId="2FFC1A16" w14:textId="377E92BB" w:rsidR="002774CB" w:rsidRPr="007924A4" w:rsidRDefault="00733124" w:rsidP="00C00DFB">
            <w:pPr>
              <w:rPr>
                <w:sz w:val="16"/>
                <w:szCs w:val="16"/>
              </w:rPr>
            </w:pPr>
            <w:r w:rsidRPr="00733124">
              <w:rPr>
                <w:sz w:val="16"/>
                <w:szCs w:val="16"/>
              </w:rPr>
              <w:t>("machine learning" OR "ML") AND ("academic success" OR "academic performance" OR "student success") AND ("educational sciences" OR "education") AND (“prediction”)</w:t>
            </w:r>
          </w:p>
        </w:tc>
        <w:tc>
          <w:tcPr>
            <w:tcW w:w="1276" w:type="dxa"/>
          </w:tcPr>
          <w:p w14:paraId="758196DB" w14:textId="714CCEEE" w:rsidR="002774CB" w:rsidRPr="007924A4" w:rsidRDefault="00733124" w:rsidP="00C00DFB">
            <w:pPr>
              <w:rPr>
                <w:sz w:val="16"/>
                <w:szCs w:val="16"/>
              </w:rPr>
            </w:pPr>
            <w:r>
              <w:rPr>
                <w:sz w:val="16"/>
                <w:szCs w:val="16"/>
              </w:rPr>
              <w:t>2. 8. 2025</w:t>
            </w:r>
          </w:p>
        </w:tc>
        <w:tc>
          <w:tcPr>
            <w:tcW w:w="850" w:type="dxa"/>
          </w:tcPr>
          <w:p w14:paraId="078539BC" w14:textId="1EE3CCDB" w:rsidR="002774CB" w:rsidRPr="007924A4" w:rsidRDefault="00733124" w:rsidP="00C00DFB">
            <w:pPr>
              <w:rPr>
                <w:sz w:val="16"/>
                <w:szCs w:val="16"/>
              </w:rPr>
            </w:pPr>
            <w:r w:rsidRPr="00733124">
              <w:rPr>
                <w:sz w:val="16"/>
                <w:szCs w:val="16"/>
              </w:rPr>
              <w:t>1044</w:t>
            </w:r>
          </w:p>
        </w:tc>
      </w:tr>
    </w:tbl>
    <w:p w14:paraId="0C7C47E4" w14:textId="0DCFD2A0" w:rsidR="00BF6797" w:rsidRPr="00733124" w:rsidRDefault="0033239A" w:rsidP="00733124">
      <w:pPr>
        <w:pStyle w:val="Caption"/>
        <w:rPr>
          <w:lang w:val="en-US"/>
        </w:rPr>
      </w:pPr>
      <w:r>
        <w:t>Table 3: Search strings, databases, date of search, number of results</w:t>
      </w:r>
      <w:r w:rsidR="00B626A1">
        <w:t>.</w:t>
      </w:r>
    </w:p>
    <w:p w14:paraId="1111E540" w14:textId="058A6815" w:rsidR="00E32F40" w:rsidRDefault="00F22893" w:rsidP="00E32F40">
      <w:r>
        <w:t>This study was conducted following the PRISMA guidelines to establish a rigorous, transparent, reproducible, and adaptable review (PRISMA-P Group et al., 2015; Page et al., 2022). The flowchart in Figure 1 indicates that the search resulted</w:t>
      </w:r>
      <w:r w:rsidR="00E32F40" w:rsidRPr="00E32C0D">
        <w:t xml:space="preserve"> in </w:t>
      </w:r>
      <w:r w:rsidR="00E32F40">
        <w:t>292</w:t>
      </w:r>
      <w:r w:rsidR="00E32F40" w:rsidRPr="00E32C0D">
        <w:t xml:space="preserve"> matches</w:t>
      </w:r>
      <w:r w:rsidR="009F78F7">
        <w:t xml:space="preserve"> in WOS</w:t>
      </w:r>
      <w:r w:rsidR="00E10E16">
        <w:t>, 7782 matches in SCOPUS, Taylor and F</w:t>
      </w:r>
      <w:r w:rsidR="009F78F7">
        <w:t>rancis resulted 484 matches</w:t>
      </w:r>
      <w:r w:rsidR="00E10E16">
        <w:t>, and the University register</w:t>
      </w:r>
      <w:r w:rsidR="00F9760D">
        <w:t>s</w:t>
      </w:r>
      <w:r w:rsidR="00E10E16">
        <w:t xml:space="preserve"> </w:t>
      </w:r>
      <w:r w:rsidR="00733124">
        <w:t>1044</w:t>
      </w:r>
      <w:r w:rsidR="009F78F7">
        <w:t xml:space="preserve">. </w:t>
      </w:r>
      <w:r w:rsidR="002B375A" w:rsidRPr="002B375A">
        <w:rPr>
          <w:highlight w:val="yellow"/>
        </w:rPr>
        <w:t>For the bibliometric analysis, only filtered WOS records were included (n = 285).</w:t>
      </w:r>
    </w:p>
    <w:p w14:paraId="3AF74E01" w14:textId="3B0163D3" w:rsidR="0099435D" w:rsidRDefault="00CF7A82" w:rsidP="0099435D">
      <w:pPr>
        <w:spacing w:after="0" w:line="240" w:lineRule="auto"/>
      </w:pPr>
      <w:r>
        <w:rPr>
          <w:noProof/>
          <w:lang w:val="sl-SI" w:eastAsia="sl-SI"/>
        </w:rPr>
        <mc:AlternateContent>
          <mc:Choice Requires="wps">
            <w:drawing>
              <wp:anchor distT="0" distB="0" distL="114300" distR="114300" simplePos="0" relativeHeight="251679744" behindDoc="0" locked="0" layoutInCell="1" allowOverlap="1" wp14:anchorId="186A3FA9" wp14:editId="3B550967">
                <wp:simplePos x="0" y="0"/>
                <wp:positionH relativeFrom="margin">
                  <wp:posOffset>3037205</wp:posOffset>
                </wp:positionH>
                <wp:positionV relativeFrom="paragraph">
                  <wp:posOffset>83820</wp:posOffset>
                </wp:positionV>
                <wp:extent cx="2692400" cy="1219200"/>
                <wp:effectExtent l="0" t="0" r="12700" b="19050"/>
                <wp:wrapNone/>
                <wp:docPr id="1964388824" name="Rectangle 1964388824"/>
                <wp:cNvGraphicFramePr/>
                <a:graphic xmlns:a="http://schemas.openxmlformats.org/drawingml/2006/main">
                  <a:graphicData uri="http://schemas.microsoft.com/office/word/2010/wordprocessingShape">
                    <wps:wsp>
                      <wps:cNvSpPr/>
                      <wps:spPr>
                        <a:xfrm>
                          <a:off x="0" y="0"/>
                          <a:ext cx="2692400" cy="1219200"/>
                        </a:xfrm>
                        <a:prstGeom prst="rect">
                          <a:avLst/>
                        </a:prstGeom>
                        <a:noFill/>
                        <a:ln w="12700" cap="flat" cmpd="sng" algn="ctr">
                          <a:solidFill>
                            <a:sysClr val="windowText" lastClr="000000"/>
                          </a:solidFill>
                          <a:prstDash val="solid"/>
                          <a:miter lim="800000"/>
                        </a:ln>
                        <a:effectLst/>
                      </wps:spPr>
                      <wps:txbx>
                        <w:txbxContent>
                          <w:p w14:paraId="60C90AC0"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6414184" w14:textId="04D944B2"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9</w:t>
                            </w:r>
                            <w:r w:rsidR="00733124">
                              <w:rPr>
                                <w:rFonts w:ascii="Arial" w:hAnsi="Arial" w:cs="Arial"/>
                                <w:color w:val="000000" w:themeColor="text1"/>
                                <w:sz w:val="18"/>
                                <w:szCs w:val="20"/>
                              </w:rPr>
                              <w:t>310</w:t>
                            </w:r>
                            <w:r>
                              <w:rPr>
                                <w:rFonts w:ascii="Arial" w:hAnsi="Arial" w:cs="Arial"/>
                                <w:color w:val="000000" w:themeColor="text1"/>
                                <w:sz w:val="18"/>
                                <w:szCs w:val="20"/>
                              </w:rPr>
                              <w:t>) – containing duplicates from other databases</w:t>
                            </w:r>
                          </w:p>
                          <w:p w14:paraId="107B10B7" w14:textId="77777777"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s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A3FA9" id="Rectangle 1964388824" o:spid="_x0000_s1026" style="position:absolute;left:0;text-align:left;margin-left:239.15pt;margin-top:6.6pt;width:212pt;height:96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" filled="f" strokecolor="windowText" strokeweight="1pt">
                <v:textbox>
                  <w:txbxContent>
                    <w:p w14:paraId="60C90AC0"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6414184" w14:textId="04D944B2"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9</w:t>
                      </w:r>
                      <w:r w:rsidR="00733124">
                        <w:rPr>
                          <w:rFonts w:ascii="Arial" w:hAnsi="Arial" w:cs="Arial"/>
                          <w:color w:val="000000" w:themeColor="text1"/>
                          <w:sz w:val="18"/>
                          <w:szCs w:val="20"/>
                        </w:rPr>
                        <w:t>310</w:t>
                      </w:r>
                      <w:r>
                        <w:rPr>
                          <w:rFonts w:ascii="Arial" w:hAnsi="Arial" w:cs="Arial"/>
                          <w:color w:val="000000" w:themeColor="text1"/>
                          <w:sz w:val="18"/>
                          <w:szCs w:val="20"/>
                        </w:rPr>
                        <w:t>) – containing duplicates from other databases</w:t>
                      </w:r>
                    </w:p>
                    <w:p w14:paraId="107B10B7" w14:textId="77777777"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s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v:textbox>
                <w10:wrap anchorx="margin"/>
              </v:rect>
            </w:pict>
          </mc:Fallback>
        </mc:AlternateContent>
      </w:r>
      <w:r w:rsidR="0099435D">
        <w:rPr>
          <w:noProof/>
          <w:lang w:val="sl-SI" w:eastAsia="sl-SI"/>
        </w:rPr>
        <mc:AlternateContent>
          <mc:Choice Requires="wps">
            <w:drawing>
              <wp:anchor distT="0" distB="0" distL="114300" distR="114300" simplePos="0" relativeHeight="251678720" behindDoc="0" locked="0" layoutInCell="1" allowOverlap="1" wp14:anchorId="64E12E9B" wp14:editId="3ED229A5">
                <wp:simplePos x="0" y="0"/>
                <wp:positionH relativeFrom="column">
                  <wp:posOffset>560705</wp:posOffset>
                </wp:positionH>
                <wp:positionV relativeFrom="paragraph">
                  <wp:posOffset>79375</wp:posOffset>
                </wp:positionV>
                <wp:extent cx="1974850" cy="1168400"/>
                <wp:effectExtent l="0" t="0" r="25400" b="12700"/>
                <wp:wrapNone/>
                <wp:docPr id="1769376978" name="Rectangle 1769376978"/>
                <wp:cNvGraphicFramePr/>
                <a:graphic xmlns:a="http://schemas.openxmlformats.org/drawingml/2006/main">
                  <a:graphicData uri="http://schemas.microsoft.com/office/word/2010/wordprocessingShape">
                    <wps:wsp>
                      <wps:cNvSpPr/>
                      <wps:spPr>
                        <a:xfrm>
                          <a:off x="0" y="0"/>
                          <a:ext cx="1974850" cy="1168400"/>
                        </a:xfrm>
                        <a:prstGeom prst="rect">
                          <a:avLst/>
                        </a:prstGeom>
                        <a:noFill/>
                        <a:ln w="12700" cap="flat" cmpd="sng" algn="ctr">
                          <a:solidFill>
                            <a:sysClr val="windowText" lastClr="000000"/>
                          </a:solidFill>
                          <a:prstDash val="solid"/>
                          <a:miter lim="800000"/>
                        </a:ln>
                        <a:effectLst/>
                      </wps:spPr>
                      <wps:txbx>
                        <w:txbxContent>
                          <w:p w14:paraId="5BF4ACCD"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64F3F8CC"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92)</w:t>
                            </w:r>
                          </w:p>
                          <w:p w14:paraId="5ABD4D8E" w14:textId="77777777" w:rsidR="004E72CB" w:rsidRDefault="004E72CB" w:rsidP="004E72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7782)</w:t>
                            </w:r>
                          </w:p>
                          <w:p w14:paraId="397BE33A" w14:textId="468087EF" w:rsidR="00BE302A" w:rsidRPr="00E53D19" w:rsidRDefault="00BE302A"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484)</w:t>
                            </w:r>
                            <w:r>
                              <w:rPr>
                                <w:rFonts w:ascii="Arial" w:hAnsi="Arial" w:cs="Arial"/>
                                <w:color w:val="000000" w:themeColor="text1"/>
                                <w:sz w:val="18"/>
                                <w:szCs w:val="20"/>
                              </w:rPr>
                              <w:br/>
                            </w: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w:t>
                            </w:r>
                            <w:r w:rsidR="00733124">
                              <w:rPr>
                                <w:rFonts w:ascii="Arial" w:hAnsi="Arial" w:cs="Arial"/>
                                <w:color w:val="000000" w:themeColor="text1"/>
                                <w:sz w:val="18"/>
                                <w:szCs w:val="20"/>
                                <w:lang w:val="it-IT"/>
                              </w:rPr>
                              <w:t>1044</w:t>
                            </w:r>
                            <w:r w:rsidRPr="00E53D19">
                              <w:rPr>
                                <w:rFonts w:ascii="Arial" w:hAnsi="Arial" w:cs="Arial"/>
                                <w:color w:val="000000" w:themeColor="text1"/>
                                <w:sz w:val="18"/>
                                <w:szCs w:val="20"/>
                                <w:lang w:val="it-IT"/>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12E9B" id="Rectangle 1769376978" o:spid="_x0000_s1027" style="position:absolute;left:0;text-align:left;margin-left:44.15pt;margin-top:6.25pt;width:155.5pt;height:9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" filled="f" strokecolor="windowText" strokeweight="1pt">
                <v:textbox>
                  <w:txbxContent>
                    <w:p w14:paraId="5BF4ACCD"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64F3F8CC" w:rsidR="00BE302A" w:rsidRDefault="00BE302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92)</w:t>
                      </w:r>
                    </w:p>
                    <w:p w14:paraId="5ABD4D8E" w14:textId="77777777" w:rsidR="004E72CB" w:rsidRDefault="004E72CB" w:rsidP="004E72CB">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7782)</w:t>
                      </w:r>
                    </w:p>
                    <w:p w14:paraId="397BE33A" w14:textId="468087EF" w:rsidR="00BE302A" w:rsidRPr="00E53D19" w:rsidRDefault="00BE302A"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484)</w:t>
                      </w:r>
                      <w:r>
                        <w:rPr>
                          <w:rFonts w:ascii="Arial" w:hAnsi="Arial" w:cs="Arial"/>
                          <w:color w:val="000000" w:themeColor="text1"/>
                          <w:sz w:val="18"/>
                          <w:szCs w:val="20"/>
                        </w:rPr>
                        <w:br/>
                      </w: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w:t>
                      </w:r>
                      <w:r w:rsidR="00733124">
                        <w:rPr>
                          <w:rFonts w:ascii="Arial" w:hAnsi="Arial" w:cs="Arial"/>
                          <w:color w:val="000000" w:themeColor="text1"/>
                          <w:sz w:val="18"/>
                          <w:szCs w:val="20"/>
                          <w:lang w:val="it-IT"/>
                        </w:rPr>
                        <w:t>1044</w:t>
                      </w:r>
                      <w:r w:rsidRPr="00E53D19">
                        <w:rPr>
                          <w:rFonts w:ascii="Arial" w:hAnsi="Arial" w:cs="Arial"/>
                          <w:color w:val="000000" w:themeColor="text1"/>
                          <w:sz w:val="18"/>
                          <w:szCs w:val="20"/>
                          <w:lang w:val="it-IT"/>
                        </w:rPr>
                        <w:t xml:space="preserve">) </w:t>
                      </w:r>
                    </w:p>
                  </w:txbxContent>
                </v:textbox>
              </v:rect>
            </w:pict>
          </mc:Fallback>
        </mc:AlternateContent>
      </w:r>
    </w:p>
    <w:p w14:paraId="3C784F16" w14:textId="77777777" w:rsidR="0099435D" w:rsidRDefault="0099435D" w:rsidP="0099435D">
      <w:pPr>
        <w:spacing w:after="0" w:line="240" w:lineRule="auto"/>
      </w:pPr>
    </w:p>
    <w:p w14:paraId="6E7EC6D9"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5888" behindDoc="0" locked="0" layoutInCell="1" allowOverlap="1" wp14:anchorId="3AB3F778" wp14:editId="25297D54">
                <wp:simplePos x="0" y="0"/>
                <wp:positionH relativeFrom="column">
                  <wp:posOffset>-345219</wp:posOffset>
                </wp:positionH>
                <wp:positionV relativeFrom="paragraph">
                  <wp:posOffset>163659</wp:posOffset>
                </wp:positionV>
                <wp:extent cx="1159558" cy="262890"/>
                <wp:effectExtent l="0" t="8890" r="12700" b="12700"/>
                <wp:wrapNone/>
                <wp:docPr id="1070982260"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C3CF2F4" w14:textId="77777777" w:rsidR="00BE302A" w:rsidRPr="001502CF" w:rsidRDefault="00BE302A"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B3F7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" fillcolor="#9dc3e6" strokecolor="windowText" strokeweight="1pt">
                <v:textbox>
                  <w:txbxContent>
                    <w:p w14:paraId="5C3CF2F4" w14:textId="77777777" w:rsidR="00BE302A" w:rsidRPr="001502CF" w:rsidRDefault="00BE302A"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09F5418" w14:textId="734D8545" w:rsidR="0099435D" w:rsidRDefault="002E15CA" w:rsidP="0099435D">
      <w:pPr>
        <w:spacing w:after="0" w:line="240" w:lineRule="auto"/>
      </w:pPr>
      <w:r>
        <w:rPr>
          <w:noProof/>
          <w:lang w:val="sl-SI" w:eastAsia="sl-SI"/>
        </w:rPr>
        <mc:AlternateContent>
          <mc:Choice Requires="wps">
            <w:drawing>
              <wp:anchor distT="0" distB="0" distL="114300" distR="114300" simplePos="0" relativeHeight="251683840" behindDoc="0" locked="0" layoutInCell="1" allowOverlap="1" wp14:anchorId="43B9C4F9" wp14:editId="2ADDA402">
                <wp:simplePos x="0" y="0"/>
                <wp:positionH relativeFrom="column">
                  <wp:posOffset>2484755</wp:posOffset>
                </wp:positionH>
                <wp:positionV relativeFrom="paragraph">
                  <wp:posOffset>335915</wp:posOffset>
                </wp:positionV>
                <wp:extent cx="563270" cy="0"/>
                <wp:effectExtent l="0" t="76200" r="27305" b="95250"/>
                <wp:wrapNone/>
                <wp:docPr id="1059423277" name="Straight Arrow Connector 105942327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2C85C23B" id="_x0000_t32" coordsize="21600,21600" o:spt="32" o:oned="t" path="m,l21600,21600e" filled="f">
                <v:path arrowok="t" fillok="f" o:connecttype="none"/>
                <o:lock v:ext="edit" shapetype="t"/>
              </v:shapetype>
              <v:shape id="Straight Arrow Connector 1059423277" o:spid="_x0000_s1026" type="#_x0000_t32" style="position:absolute;margin-left:195.65pt;margin-top:26.4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" strokecolor="windowText" strokeweight=".5pt">
                <v:stroke endarrow="block" joinstyle="miter"/>
              </v:shape>
            </w:pict>
          </mc:Fallback>
        </mc:AlternateContent>
      </w:r>
    </w:p>
    <w:p w14:paraId="4B69C781" w14:textId="1DA8E45D" w:rsidR="0099435D" w:rsidRDefault="0099435D" w:rsidP="0099435D">
      <w:pPr>
        <w:spacing w:after="0" w:line="240" w:lineRule="auto"/>
      </w:pPr>
    </w:p>
    <w:p w14:paraId="34176ED7" w14:textId="77777777" w:rsidR="0099435D" w:rsidRDefault="0099435D" w:rsidP="0099435D">
      <w:pPr>
        <w:spacing w:after="0" w:line="240" w:lineRule="auto"/>
      </w:pPr>
    </w:p>
    <w:p w14:paraId="0203F2D2" w14:textId="77777777" w:rsidR="0099435D" w:rsidRDefault="0099435D" w:rsidP="0099435D">
      <w:pPr>
        <w:spacing w:after="0" w:line="240" w:lineRule="auto"/>
      </w:pPr>
    </w:p>
    <w:p w14:paraId="6C87050E" w14:textId="71011E2F" w:rsidR="0099435D" w:rsidRDefault="009A015B" w:rsidP="0099435D">
      <w:pPr>
        <w:spacing w:after="0" w:line="240" w:lineRule="auto"/>
      </w:pPr>
      <w:r>
        <w:rPr>
          <w:noProof/>
          <w:lang w:val="sl-SI" w:eastAsia="sl-SI"/>
        </w:rPr>
        <mc:AlternateContent>
          <mc:Choice Requires="wps">
            <w:drawing>
              <wp:anchor distT="0" distB="0" distL="114300" distR="114300" simplePos="0" relativeHeight="251681792" behindDoc="0" locked="0" layoutInCell="1" allowOverlap="1" wp14:anchorId="73CE081E" wp14:editId="6D92CAA2">
                <wp:simplePos x="0" y="0"/>
                <wp:positionH relativeFrom="column">
                  <wp:posOffset>3113405</wp:posOffset>
                </wp:positionH>
                <wp:positionV relativeFrom="paragraph">
                  <wp:posOffset>166370</wp:posOffset>
                </wp:positionV>
                <wp:extent cx="1887220" cy="1435100"/>
                <wp:effectExtent l="0" t="0" r="17780" b="12700"/>
                <wp:wrapNone/>
                <wp:docPr id="757479098" name="Rectangle 757479098"/>
                <wp:cNvGraphicFramePr/>
                <a:graphic xmlns:a="http://schemas.openxmlformats.org/drawingml/2006/main">
                  <a:graphicData uri="http://schemas.microsoft.com/office/word/2010/wordprocessingShape">
                    <wps:wsp>
                      <wps:cNvSpPr/>
                      <wps:spPr>
                        <a:xfrm>
                          <a:off x="0" y="0"/>
                          <a:ext cx="1887220" cy="1435100"/>
                        </a:xfrm>
                        <a:prstGeom prst="rect">
                          <a:avLst/>
                        </a:prstGeom>
                        <a:noFill/>
                        <a:ln w="12700" cap="flat" cmpd="sng" algn="ctr">
                          <a:solidFill>
                            <a:sysClr val="windowText" lastClr="000000"/>
                          </a:solidFill>
                          <a:prstDash val="solid"/>
                          <a:miter lim="800000"/>
                        </a:ln>
                        <a:effectLst/>
                      </wps:spPr>
                      <wps:txbx>
                        <w:txbxContent>
                          <w:p w14:paraId="05B0DB80"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BE302A"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62AB93A" w:rsidR="00BE302A" w:rsidRDefault="00733124"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5B2B6D" w:rsidRPr="005B2B6D">
                              <w:rPr>
                                <w:rFonts w:ascii="Arial" w:hAnsi="Arial" w:cs="Arial"/>
                                <w:color w:val="000000" w:themeColor="text1"/>
                                <w:sz w:val="18"/>
                                <w:szCs w:val="20"/>
                              </w:rPr>
                              <w:t>Records with final publication year in 2025: (</w:t>
                            </w:r>
                            <w:r w:rsidR="005B2B6D" w:rsidRPr="005B2B6D">
                              <w:rPr>
                                <w:rFonts w:ascii="Arial" w:hAnsi="Arial" w:cs="Arial"/>
                                <w:i/>
                                <w:iCs/>
                                <w:color w:val="000000" w:themeColor="text1"/>
                                <w:sz w:val="18"/>
                                <w:szCs w:val="20"/>
                              </w:rPr>
                              <w:t>n</w:t>
                            </w:r>
                            <w:r w:rsidR="005B2B6D" w:rsidRPr="005B2B6D">
                              <w:rPr>
                                <w:rFonts w:ascii="Arial" w:hAnsi="Arial" w:cs="Arial"/>
                                <w:color w:val="000000" w:themeColor="text1"/>
                                <w:sz w:val="18"/>
                                <w:szCs w:val="20"/>
                              </w:rPr>
                              <w:t xml:space="preserve"> = 4)</w:t>
                            </w:r>
                          </w:p>
                          <w:p w14:paraId="34CC7CD4" w14:textId="40B145B8" w:rsidR="009A015B" w:rsidRDefault="009A015B"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deemed </w:t>
                            </w:r>
                            <w:r w:rsidRPr="009A015B">
                              <w:rPr>
                                <w:rFonts w:ascii="Arial" w:hAnsi="Arial" w:cs="Arial"/>
                                <w:color w:val="000000" w:themeColor="text1"/>
                                <w:sz w:val="18"/>
                                <w:szCs w:val="20"/>
                              </w:rPr>
                              <w:t>with Expression of Concern</w:t>
                            </w:r>
                            <w:r>
                              <w:rPr>
                                <w:rFonts w:ascii="Arial" w:hAnsi="Arial" w:cs="Arial"/>
                                <w:color w:val="000000" w:themeColor="text1"/>
                                <w:sz w:val="18"/>
                                <w:szCs w:val="20"/>
                              </w:rPr>
                              <w:t xml:space="preserve"> </w:t>
                            </w:r>
                            <w:r w:rsidRPr="009A015B">
                              <w:rPr>
                                <w:rFonts w:ascii="Arial" w:hAnsi="Arial" w:cs="Arial"/>
                                <w:color w:val="000000" w:themeColor="text1"/>
                                <w:sz w:val="18"/>
                                <w:szCs w:val="20"/>
                              </w:rPr>
                              <w:t>(</w:t>
                            </w:r>
                            <w:r w:rsidRPr="009A015B">
                              <w:rPr>
                                <w:rFonts w:ascii="Arial" w:hAnsi="Arial" w:cs="Arial"/>
                                <w:i/>
                                <w:iCs/>
                                <w:color w:val="000000" w:themeColor="text1"/>
                                <w:sz w:val="18"/>
                                <w:szCs w:val="20"/>
                              </w:rPr>
                              <w:t>n</w:t>
                            </w:r>
                            <w:r w:rsidRPr="009A015B">
                              <w:rPr>
                                <w:rFonts w:ascii="Arial" w:hAnsi="Arial" w:cs="Arial"/>
                                <w:color w:val="000000" w:themeColor="text1"/>
                                <w:sz w:val="18"/>
                                <w:szCs w:val="20"/>
                              </w:rPr>
                              <w:t xml:space="preserve"> = 1)</w:t>
                            </w:r>
                          </w:p>
                          <w:p w14:paraId="1EA83821" w14:textId="25EAAA36" w:rsidR="009A015B" w:rsidRPr="00560609" w:rsidRDefault="009A015B"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deemed </w:t>
                            </w:r>
                            <w:r w:rsidR="00733124">
                              <w:rPr>
                                <w:rFonts w:ascii="Arial" w:hAnsi="Arial" w:cs="Arial"/>
                                <w:color w:val="000000" w:themeColor="text1"/>
                                <w:sz w:val="18"/>
                                <w:szCs w:val="20"/>
                              </w:rPr>
                              <w:t xml:space="preserve">as </w:t>
                            </w:r>
                            <w:r>
                              <w:rPr>
                                <w:rFonts w:ascii="Arial" w:hAnsi="Arial" w:cs="Arial"/>
                                <w:color w:val="000000" w:themeColor="text1"/>
                                <w:sz w:val="18"/>
                                <w:szCs w:val="20"/>
                              </w:rPr>
                              <w:t xml:space="preserve">Data Paper </w:t>
                            </w:r>
                            <w:r w:rsidRPr="009A015B">
                              <w:rPr>
                                <w:rFonts w:ascii="Arial" w:hAnsi="Arial" w:cs="Arial"/>
                                <w:color w:val="000000" w:themeColor="text1"/>
                                <w:sz w:val="18"/>
                                <w:szCs w:val="20"/>
                              </w:rPr>
                              <w:t>(</w:t>
                            </w:r>
                            <w:r w:rsidRPr="009A015B">
                              <w:rPr>
                                <w:rFonts w:ascii="Arial" w:hAnsi="Arial" w:cs="Arial"/>
                                <w:i/>
                                <w:iCs/>
                                <w:color w:val="000000" w:themeColor="text1"/>
                                <w:sz w:val="18"/>
                                <w:szCs w:val="20"/>
                              </w:rPr>
                              <w:t>n</w:t>
                            </w:r>
                            <w:r w:rsidRPr="009A015B">
                              <w:rPr>
                                <w:rFonts w:ascii="Arial" w:hAnsi="Arial" w:cs="Arial"/>
                                <w:color w:val="000000" w:themeColor="text1"/>
                                <w:sz w:val="18"/>
                                <w:szCs w:val="20"/>
                              </w:rP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081E" id="Rectangle 757479098" o:spid="_x0000_s1029" style="position:absolute;left:0;text-align:left;margin-left:245.15pt;margin-top:13.1pt;width:148.6pt;height:11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" filled="f" strokecolor="windowText" strokeweight="1pt">
                <v:textbox>
                  <w:txbxContent>
                    <w:p w14:paraId="05B0DB80"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BE302A"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62AB93A" w:rsidR="00BE302A" w:rsidRDefault="00733124"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5B2B6D" w:rsidRPr="005B2B6D">
                        <w:rPr>
                          <w:rFonts w:ascii="Arial" w:hAnsi="Arial" w:cs="Arial"/>
                          <w:color w:val="000000" w:themeColor="text1"/>
                          <w:sz w:val="18"/>
                          <w:szCs w:val="20"/>
                        </w:rPr>
                        <w:t>Records with final publication year in 2025: (</w:t>
                      </w:r>
                      <w:r w:rsidR="005B2B6D" w:rsidRPr="005B2B6D">
                        <w:rPr>
                          <w:rFonts w:ascii="Arial" w:hAnsi="Arial" w:cs="Arial"/>
                          <w:i/>
                          <w:iCs/>
                          <w:color w:val="000000" w:themeColor="text1"/>
                          <w:sz w:val="18"/>
                          <w:szCs w:val="20"/>
                        </w:rPr>
                        <w:t>n</w:t>
                      </w:r>
                      <w:r w:rsidR="005B2B6D" w:rsidRPr="005B2B6D">
                        <w:rPr>
                          <w:rFonts w:ascii="Arial" w:hAnsi="Arial" w:cs="Arial"/>
                          <w:color w:val="000000" w:themeColor="text1"/>
                          <w:sz w:val="18"/>
                          <w:szCs w:val="20"/>
                        </w:rPr>
                        <w:t xml:space="preserve"> = 4)</w:t>
                      </w:r>
                    </w:p>
                    <w:p w14:paraId="34CC7CD4" w14:textId="40B145B8" w:rsidR="009A015B" w:rsidRDefault="009A015B"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deemed </w:t>
                      </w:r>
                      <w:r w:rsidRPr="009A015B">
                        <w:rPr>
                          <w:rFonts w:ascii="Arial" w:hAnsi="Arial" w:cs="Arial"/>
                          <w:color w:val="000000" w:themeColor="text1"/>
                          <w:sz w:val="18"/>
                          <w:szCs w:val="20"/>
                        </w:rPr>
                        <w:t>with Expression of Concern</w:t>
                      </w:r>
                      <w:r>
                        <w:rPr>
                          <w:rFonts w:ascii="Arial" w:hAnsi="Arial" w:cs="Arial"/>
                          <w:color w:val="000000" w:themeColor="text1"/>
                          <w:sz w:val="18"/>
                          <w:szCs w:val="20"/>
                        </w:rPr>
                        <w:t xml:space="preserve"> </w:t>
                      </w:r>
                      <w:r w:rsidRPr="009A015B">
                        <w:rPr>
                          <w:rFonts w:ascii="Arial" w:hAnsi="Arial" w:cs="Arial"/>
                          <w:color w:val="000000" w:themeColor="text1"/>
                          <w:sz w:val="18"/>
                          <w:szCs w:val="20"/>
                        </w:rPr>
                        <w:t>(</w:t>
                      </w:r>
                      <w:r w:rsidRPr="009A015B">
                        <w:rPr>
                          <w:rFonts w:ascii="Arial" w:hAnsi="Arial" w:cs="Arial"/>
                          <w:i/>
                          <w:iCs/>
                          <w:color w:val="000000" w:themeColor="text1"/>
                          <w:sz w:val="18"/>
                          <w:szCs w:val="20"/>
                        </w:rPr>
                        <w:t>n</w:t>
                      </w:r>
                      <w:r w:rsidRPr="009A015B">
                        <w:rPr>
                          <w:rFonts w:ascii="Arial" w:hAnsi="Arial" w:cs="Arial"/>
                          <w:color w:val="000000" w:themeColor="text1"/>
                          <w:sz w:val="18"/>
                          <w:szCs w:val="20"/>
                        </w:rPr>
                        <w:t xml:space="preserve"> = 1)</w:t>
                      </w:r>
                    </w:p>
                    <w:p w14:paraId="1EA83821" w14:textId="25EAAA36" w:rsidR="009A015B" w:rsidRPr="00560609" w:rsidRDefault="009A015B" w:rsidP="005B2B6D">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Records deemed </w:t>
                      </w:r>
                      <w:r w:rsidR="00733124">
                        <w:rPr>
                          <w:rFonts w:ascii="Arial" w:hAnsi="Arial" w:cs="Arial"/>
                          <w:color w:val="000000" w:themeColor="text1"/>
                          <w:sz w:val="18"/>
                          <w:szCs w:val="20"/>
                        </w:rPr>
                        <w:t xml:space="preserve">as </w:t>
                      </w:r>
                      <w:r>
                        <w:rPr>
                          <w:rFonts w:ascii="Arial" w:hAnsi="Arial" w:cs="Arial"/>
                          <w:color w:val="000000" w:themeColor="text1"/>
                          <w:sz w:val="18"/>
                          <w:szCs w:val="20"/>
                        </w:rPr>
                        <w:t xml:space="preserve">Data Paper </w:t>
                      </w:r>
                      <w:r w:rsidRPr="009A015B">
                        <w:rPr>
                          <w:rFonts w:ascii="Arial" w:hAnsi="Arial" w:cs="Arial"/>
                          <w:color w:val="000000" w:themeColor="text1"/>
                          <w:sz w:val="18"/>
                          <w:szCs w:val="20"/>
                        </w:rPr>
                        <w:t>(</w:t>
                      </w:r>
                      <w:r w:rsidRPr="009A015B">
                        <w:rPr>
                          <w:rFonts w:ascii="Arial" w:hAnsi="Arial" w:cs="Arial"/>
                          <w:i/>
                          <w:iCs/>
                          <w:color w:val="000000" w:themeColor="text1"/>
                          <w:sz w:val="18"/>
                          <w:szCs w:val="20"/>
                        </w:rPr>
                        <w:t>n</w:t>
                      </w:r>
                      <w:r w:rsidRPr="009A015B">
                        <w:rPr>
                          <w:rFonts w:ascii="Arial" w:hAnsi="Arial" w:cs="Arial"/>
                          <w:color w:val="000000" w:themeColor="text1"/>
                          <w:sz w:val="18"/>
                          <w:szCs w:val="20"/>
                        </w:rPr>
                        <w:t xml:space="preserve"> = 1)</w:t>
                      </w:r>
                    </w:p>
                  </w:txbxContent>
                </v:textbox>
              </v:rect>
            </w:pict>
          </mc:Fallback>
        </mc:AlternateContent>
      </w:r>
      <w:r w:rsidR="0099435D">
        <w:rPr>
          <w:noProof/>
          <w:lang w:val="sl-SI" w:eastAsia="sl-SI"/>
        </w:rPr>
        <mc:AlternateContent>
          <mc:Choice Requires="wps">
            <w:drawing>
              <wp:anchor distT="0" distB="0" distL="114300" distR="114300" simplePos="0" relativeHeight="251688960" behindDoc="0" locked="0" layoutInCell="1" allowOverlap="1" wp14:anchorId="7F4CE20F" wp14:editId="7F295BE9">
                <wp:simplePos x="0" y="0"/>
                <wp:positionH relativeFrom="column">
                  <wp:posOffset>1469389</wp:posOffset>
                </wp:positionH>
                <wp:positionV relativeFrom="paragraph">
                  <wp:posOffset>9524</wp:posOffset>
                </wp:positionV>
                <wp:extent cx="45719" cy="181927"/>
                <wp:effectExtent l="38100" t="0" r="50165" b="66040"/>
                <wp:wrapNone/>
                <wp:docPr id="951647833" name="Straight Arrow Connector 951647833"/>
                <wp:cNvGraphicFramePr/>
                <a:graphic xmlns:a="http://schemas.openxmlformats.org/drawingml/2006/main">
                  <a:graphicData uri="http://schemas.microsoft.com/office/word/2010/wordprocessingShape">
                    <wps:wsp>
                      <wps:cNvCnPr/>
                      <wps:spPr>
                        <a:xfrm>
                          <a:off x="0" y="0"/>
                          <a:ext cx="45719" cy="1819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39CBE69" id="_x0000_t32" coordsize="21600,21600" o:spt="32" o:oned="t" path="m,l21600,21600e" filled="f">
                <v:path arrowok="t" fillok="f" o:connecttype="none"/>
                <o:lock v:ext="edit" shapetype="t"/>
              </v:shapetype>
              <v:shape id="Straight Arrow Connector 951647833" o:spid="_x0000_s1026" type="#_x0000_t32" style="position:absolute;margin-left:115.7pt;margin-top:.75pt;width:3.6pt;height:14.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" strokecolor="windowText" strokeweight=".5pt">
                <v:stroke endarrow="block" joinstyle="miter"/>
              </v:shape>
            </w:pict>
          </mc:Fallback>
        </mc:AlternateContent>
      </w:r>
    </w:p>
    <w:p w14:paraId="12D9CEB8" w14:textId="4CD3B630"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0768" behindDoc="0" locked="0" layoutInCell="1" allowOverlap="1" wp14:anchorId="077D8AA1" wp14:editId="3DB33219">
                <wp:simplePos x="0" y="0"/>
                <wp:positionH relativeFrom="column">
                  <wp:posOffset>559435</wp:posOffset>
                </wp:positionH>
                <wp:positionV relativeFrom="paragraph">
                  <wp:posOffset>10600</wp:posOffset>
                </wp:positionV>
                <wp:extent cx="1974850" cy="738554"/>
                <wp:effectExtent l="0" t="0" r="25400" b="23495"/>
                <wp:wrapNone/>
                <wp:docPr id="1891113498" name="Rectangle 1891113498"/>
                <wp:cNvGraphicFramePr/>
                <a:graphic xmlns:a="http://schemas.openxmlformats.org/drawingml/2006/main">
                  <a:graphicData uri="http://schemas.microsoft.com/office/word/2010/wordprocessingShape">
                    <wps:wsp>
                      <wps:cNvSpPr/>
                      <wps:spPr>
                        <a:xfrm>
                          <a:off x="0" y="0"/>
                          <a:ext cx="1974850" cy="738554"/>
                        </a:xfrm>
                        <a:prstGeom prst="rect">
                          <a:avLst/>
                        </a:prstGeom>
                        <a:noFill/>
                        <a:ln w="12700" cap="flat" cmpd="sng" algn="ctr">
                          <a:solidFill>
                            <a:sysClr val="windowText" lastClr="000000"/>
                          </a:solidFill>
                          <a:prstDash val="solid"/>
                          <a:miter lim="800000"/>
                        </a:ln>
                        <a:effectLst/>
                      </wps:spPr>
                      <wps:txbx>
                        <w:txbxContent>
                          <w:p w14:paraId="29415681"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61EA444" w:rsidR="00BE302A" w:rsidRPr="00560609"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5B2B6D">
                              <w:rPr>
                                <w:rFonts w:ascii="Arial" w:hAnsi="Arial" w:cs="Arial"/>
                                <w:color w:val="000000" w:themeColor="text1"/>
                                <w:sz w:val="18"/>
                                <w:szCs w:val="20"/>
                              </w:rPr>
                              <w:t>9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D8AA1" id="Rectangle 1891113498" o:spid="_x0000_s1030" style="position:absolute;left:0;text-align:left;margin-left:44.05pt;margin-top:.85pt;width:155.5pt;height:58.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" filled="f" strokecolor="windowText" strokeweight="1pt">
                <v:textbox>
                  <w:txbxContent>
                    <w:p w14:paraId="29415681" w14:textId="77777777" w:rsidR="00BE302A" w:rsidRDefault="00BE302A"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61EA444" w:rsidR="00BE302A" w:rsidRPr="00560609"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5B2B6D">
                        <w:rPr>
                          <w:rFonts w:ascii="Arial" w:hAnsi="Arial" w:cs="Arial"/>
                          <w:color w:val="000000" w:themeColor="text1"/>
                          <w:sz w:val="18"/>
                          <w:szCs w:val="20"/>
                        </w:rPr>
                        <w:t>92</w:t>
                      </w:r>
                      <w:r>
                        <w:rPr>
                          <w:rFonts w:ascii="Arial" w:hAnsi="Arial" w:cs="Arial"/>
                          <w:color w:val="000000" w:themeColor="text1"/>
                          <w:sz w:val="18"/>
                          <w:szCs w:val="20"/>
                        </w:rPr>
                        <w:t>)</w:t>
                      </w:r>
                    </w:p>
                  </w:txbxContent>
                </v:textbox>
              </v:rect>
            </w:pict>
          </mc:Fallback>
        </mc:AlternateContent>
      </w:r>
    </w:p>
    <w:p w14:paraId="48DC3126" w14:textId="2B10C621" w:rsidR="0099435D" w:rsidRDefault="002A6C57" w:rsidP="0099435D">
      <w:pPr>
        <w:spacing w:after="0" w:line="240" w:lineRule="auto"/>
      </w:pPr>
      <w:r>
        <w:rPr>
          <w:noProof/>
          <w:lang w:val="sl-SI" w:eastAsia="sl-SI"/>
        </w:rPr>
        <mc:AlternateContent>
          <mc:Choice Requires="wps">
            <w:drawing>
              <wp:anchor distT="0" distB="0" distL="114300" distR="114300" simplePos="0" relativeHeight="251684864" behindDoc="0" locked="0" layoutInCell="1" allowOverlap="1" wp14:anchorId="0842F598" wp14:editId="71E71A9F">
                <wp:simplePos x="0" y="0"/>
                <wp:positionH relativeFrom="column">
                  <wp:posOffset>2541905</wp:posOffset>
                </wp:positionH>
                <wp:positionV relativeFrom="paragraph">
                  <wp:posOffset>122555</wp:posOffset>
                </wp:positionV>
                <wp:extent cx="584200" cy="45719"/>
                <wp:effectExtent l="0" t="38100" r="44450" b="88265"/>
                <wp:wrapNone/>
                <wp:docPr id="2145768204" name="Straight Arrow Connector 2145768204"/>
                <wp:cNvGraphicFramePr/>
                <a:graphic xmlns:a="http://schemas.openxmlformats.org/drawingml/2006/main">
                  <a:graphicData uri="http://schemas.microsoft.com/office/word/2010/wordprocessingShape">
                    <wps:wsp>
                      <wps:cNvCnPr/>
                      <wps:spPr>
                        <a:xfrm>
                          <a:off x="0" y="0"/>
                          <a:ext cx="5842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1CFEEBA7" id="_x0000_t32" coordsize="21600,21600" o:spt="32" o:oned="t" path="m,l21600,21600e" filled="f">
                <v:path arrowok="t" fillok="f" o:connecttype="none"/>
                <o:lock v:ext="edit" shapetype="t"/>
              </v:shapetype>
              <v:shape id="Straight Arrow Connector 2145768204" o:spid="_x0000_s1026" type="#_x0000_t32" style="position:absolute;margin-left:200.15pt;margin-top:9.65pt;width:46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" strokecolor="windowText" strokeweight=".5pt">
                <v:stroke endarrow="block" joinstyle="miter"/>
              </v:shape>
            </w:pict>
          </mc:Fallback>
        </mc:AlternateContent>
      </w:r>
    </w:p>
    <w:p w14:paraId="42566382" w14:textId="323B614E"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6912" behindDoc="0" locked="0" layoutInCell="1" allowOverlap="1" wp14:anchorId="733AFA95" wp14:editId="38AC0FC7">
                <wp:simplePos x="0" y="0"/>
                <wp:positionH relativeFrom="column">
                  <wp:posOffset>-291268</wp:posOffset>
                </wp:positionH>
                <wp:positionV relativeFrom="paragraph">
                  <wp:posOffset>75663</wp:posOffset>
                </wp:positionV>
                <wp:extent cx="1057420" cy="262890"/>
                <wp:effectExtent l="0" t="2857" r="25717" b="25718"/>
                <wp:wrapNone/>
                <wp:docPr id="752935848"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2448D80" w14:textId="77777777" w:rsidR="00BE302A" w:rsidRDefault="00BE302A"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BE302A" w:rsidRPr="001502CF" w:rsidRDefault="00BE302A" w:rsidP="0099435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FA95" id="Flowchart: Alternate Process 32" o:spid="_x0000_s1031" type="#_x0000_t176" style="position:absolute;left:0;text-align:left;margin-left:-22.95pt;margin-top:5.95pt;width:83.25pt;height:20.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" fillcolor="#9dc3e6" strokecolor="windowText" strokeweight="1pt">
                <v:textbox>
                  <w:txbxContent>
                    <w:p w14:paraId="52448D80" w14:textId="77777777" w:rsidR="00BE302A" w:rsidRDefault="00BE302A"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BE302A" w:rsidRPr="001502CF" w:rsidRDefault="00BE302A" w:rsidP="0099435D">
                      <w:pPr>
                        <w:spacing w:after="0" w:line="240" w:lineRule="auto"/>
                        <w:rPr>
                          <w:rFonts w:ascii="Arial" w:hAnsi="Arial" w:cs="Arial"/>
                          <w:b/>
                          <w:color w:val="000000" w:themeColor="text1"/>
                          <w:sz w:val="18"/>
                          <w:szCs w:val="18"/>
                        </w:rPr>
                      </w:pPr>
                    </w:p>
                  </w:txbxContent>
                </v:textbox>
              </v:shape>
            </w:pict>
          </mc:Fallback>
        </mc:AlternateContent>
      </w:r>
    </w:p>
    <w:p w14:paraId="073450DD" w14:textId="77777777" w:rsidR="0099435D" w:rsidRDefault="0099435D" w:rsidP="0099435D">
      <w:pPr>
        <w:spacing w:after="0" w:line="240" w:lineRule="auto"/>
      </w:pPr>
    </w:p>
    <w:p w14:paraId="7D0EF191" w14:textId="77777777" w:rsidR="0099435D" w:rsidRDefault="0099435D" w:rsidP="0099435D">
      <w:pPr>
        <w:spacing w:after="0" w:line="240" w:lineRule="auto"/>
      </w:pPr>
      <w:r>
        <w:rPr>
          <w:noProof/>
          <w:lang w:val="sl-SI" w:eastAsia="sl-SI"/>
        </w:rPr>
        <w:lastRenderedPageBreak/>
        <mc:AlternateContent>
          <mc:Choice Requires="wps">
            <w:drawing>
              <wp:anchor distT="0" distB="0" distL="114300" distR="114300" simplePos="0" relativeHeight="251689984" behindDoc="0" locked="0" layoutInCell="1" allowOverlap="1" wp14:anchorId="3BE623A1" wp14:editId="0BEA2F17">
                <wp:simplePos x="0" y="0"/>
                <wp:positionH relativeFrom="column">
                  <wp:posOffset>1484923</wp:posOffset>
                </wp:positionH>
                <wp:positionV relativeFrom="paragraph">
                  <wp:posOffset>56564</wp:posOffset>
                </wp:positionV>
                <wp:extent cx="0" cy="281305"/>
                <wp:effectExtent l="76200" t="0" r="57150" b="61595"/>
                <wp:wrapNone/>
                <wp:docPr id="68003826" name="Straight Arrow Connector 680038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F7F475" id="_x0000_t32" coordsize="21600,21600" o:spt="32" o:oned="t" path="m,l21600,21600e" filled="f">
                <v:path arrowok="t" fillok="f" o:connecttype="none"/>
                <o:lock v:ext="edit" shapetype="t"/>
              </v:shapetype>
              <v:shape id="Straight Arrow Connector 68003826" o:spid="_x0000_s1026" type="#_x0000_t32" style="position:absolute;margin-left:116.9pt;margin-top:4.4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" strokecolor="windowText" strokeweight=".5pt">
                <v:stroke endarrow="block" joinstyle="miter"/>
              </v:shape>
            </w:pict>
          </mc:Fallback>
        </mc:AlternateContent>
      </w:r>
    </w:p>
    <w:p w14:paraId="41564C39" w14:textId="77777777" w:rsidR="0099435D" w:rsidRDefault="0099435D" w:rsidP="0099435D">
      <w:pPr>
        <w:spacing w:after="0" w:line="240" w:lineRule="auto"/>
      </w:pPr>
    </w:p>
    <w:p w14:paraId="26B70CFC" w14:textId="77777777" w:rsidR="0099435D" w:rsidRDefault="0099435D" w:rsidP="0099435D">
      <w:pPr>
        <w:spacing w:after="0" w:line="240" w:lineRule="auto"/>
      </w:pPr>
      <w:r w:rsidRPr="00560609">
        <w:rPr>
          <w:noProof/>
          <w:lang w:val="sl-SI" w:eastAsia="sl-SI"/>
        </w:rPr>
        <mc:AlternateContent>
          <mc:Choice Requires="wps">
            <w:drawing>
              <wp:anchor distT="0" distB="0" distL="114300" distR="114300" simplePos="0" relativeHeight="251682816" behindDoc="0" locked="0" layoutInCell="1" allowOverlap="1" wp14:anchorId="7F5DEA01" wp14:editId="50E7336E">
                <wp:simplePos x="0" y="0"/>
                <wp:positionH relativeFrom="column">
                  <wp:posOffset>514448</wp:posOffset>
                </wp:positionH>
                <wp:positionV relativeFrom="paragraph">
                  <wp:posOffset>85920</wp:posOffset>
                </wp:positionV>
                <wp:extent cx="2423160" cy="723900"/>
                <wp:effectExtent l="0" t="0" r="15240" b="19050"/>
                <wp:wrapNone/>
                <wp:docPr id="1025786113" name="Rectangle 1025786113"/>
                <wp:cNvGraphicFramePr/>
                <a:graphic xmlns:a="http://schemas.openxmlformats.org/drawingml/2006/main">
                  <a:graphicData uri="http://schemas.microsoft.com/office/word/2010/wordprocessingShape">
                    <wps:wsp>
                      <wps:cNvSpPr/>
                      <wps:spPr>
                        <a:xfrm>
                          <a:off x="0" y="0"/>
                          <a:ext cx="2423160" cy="723900"/>
                        </a:xfrm>
                        <a:prstGeom prst="rect">
                          <a:avLst/>
                        </a:prstGeom>
                        <a:noFill/>
                        <a:ln w="12700" cap="flat" cmpd="sng" algn="ctr">
                          <a:solidFill>
                            <a:sysClr val="windowText" lastClr="000000"/>
                          </a:solidFill>
                          <a:prstDash val="solid"/>
                          <a:miter lim="800000"/>
                        </a:ln>
                        <a:effectLst/>
                      </wps:spPr>
                      <wps:txbx>
                        <w:txbxContent>
                          <w:p w14:paraId="1D122134" w14:textId="77777777" w:rsidR="00BE302A"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7C1F3E89" w:rsidR="00BE302A" w:rsidRPr="00560609"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5B2B6D">
                              <w:rPr>
                                <w:rFonts w:ascii="Arial" w:hAnsi="Arial" w:cs="Arial"/>
                                <w:color w:val="000000" w:themeColor="text1"/>
                                <w:sz w:val="18"/>
                                <w:szCs w:val="20"/>
                              </w:rPr>
                              <w:t>28</w:t>
                            </w:r>
                            <w:r w:rsidR="009A015B">
                              <w:rPr>
                                <w:rFonts w:ascii="Arial" w:hAnsi="Arial" w:cs="Arial"/>
                                <w:color w:val="000000" w:themeColor="text1"/>
                                <w:sz w:val="18"/>
                                <w:szCs w:val="20"/>
                              </w:rPr>
                              <w:t>5</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EA01" id="Rectangle 1025786113" o:spid="_x0000_s1032" style="position:absolute;left:0;text-align:left;margin-left:40.5pt;margin-top:6.75pt;width:190.8pt;height: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" filled="f" strokecolor="windowText" strokeweight="1pt">
                <v:textbox>
                  <w:txbxContent>
                    <w:p w14:paraId="1D122134" w14:textId="77777777" w:rsidR="00BE302A"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7C1F3E89" w:rsidR="00BE302A" w:rsidRPr="00560609" w:rsidRDefault="00BE302A"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5B2B6D">
                        <w:rPr>
                          <w:rFonts w:ascii="Arial" w:hAnsi="Arial" w:cs="Arial"/>
                          <w:color w:val="000000" w:themeColor="text1"/>
                          <w:sz w:val="18"/>
                          <w:szCs w:val="20"/>
                        </w:rPr>
                        <w:t>28</w:t>
                      </w:r>
                      <w:r w:rsidR="009A015B">
                        <w:rPr>
                          <w:rFonts w:ascii="Arial" w:hAnsi="Arial" w:cs="Arial"/>
                          <w:color w:val="000000" w:themeColor="text1"/>
                          <w:sz w:val="18"/>
                          <w:szCs w:val="20"/>
                        </w:rPr>
                        <w:t>5</w:t>
                      </w:r>
                      <w:r>
                        <w:rPr>
                          <w:rFonts w:ascii="Arial" w:hAnsi="Arial" w:cs="Arial"/>
                          <w:color w:val="000000" w:themeColor="text1"/>
                          <w:sz w:val="18"/>
                          <w:szCs w:val="20"/>
                        </w:rPr>
                        <w:t>)</w:t>
                      </w:r>
                    </w:p>
                  </w:txbxContent>
                </v:textbox>
              </v:rect>
            </w:pict>
          </mc:Fallback>
        </mc:AlternateContent>
      </w:r>
    </w:p>
    <w:p w14:paraId="5779F710"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7936" behindDoc="0" locked="0" layoutInCell="1" allowOverlap="1" wp14:anchorId="50ACE198" wp14:editId="13576DDF">
                <wp:simplePos x="0" y="0"/>
                <wp:positionH relativeFrom="column">
                  <wp:posOffset>-101929</wp:posOffset>
                </wp:positionH>
                <wp:positionV relativeFrom="paragraph">
                  <wp:posOffset>155123</wp:posOffset>
                </wp:positionV>
                <wp:extent cx="700576" cy="262890"/>
                <wp:effectExtent l="9208" t="0" r="13652" b="13653"/>
                <wp:wrapNone/>
                <wp:docPr id="288795318"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26DC4F" w14:textId="77777777" w:rsidR="00BE302A" w:rsidRPr="001502CF" w:rsidRDefault="00BE302A"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CE198" id="Flowchart: Alternate Process 33" o:spid="_x0000_s1033" type="#_x0000_t176" style="position:absolute;left:0;text-align:left;margin-left:-8.05pt;margin-top:12.2pt;width:55.15pt;height:20.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" fillcolor="#9dc3e6" strokecolor="windowText" strokeweight="1pt">
                <v:textbox>
                  <w:txbxContent>
                    <w:p w14:paraId="5326DC4F" w14:textId="77777777" w:rsidR="00BE302A" w:rsidRPr="001502CF" w:rsidRDefault="00BE302A"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800A4" w14:textId="77777777" w:rsidR="0099435D" w:rsidRDefault="0099435D" w:rsidP="0099435D">
      <w:pPr>
        <w:spacing w:after="0" w:line="240" w:lineRule="auto"/>
      </w:pPr>
    </w:p>
    <w:p w14:paraId="370D9FFF" w14:textId="77777777" w:rsidR="0099435D" w:rsidRDefault="0099435D" w:rsidP="0099435D">
      <w:pPr>
        <w:spacing w:after="0" w:line="240" w:lineRule="auto"/>
      </w:pPr>
    </w:p>
    <w:p w14:paraId="20BFBC66" w14:textId="77777777" w:rsidR="0099435D" w:rsidRDefault="0099435D" w:rsidP="0099435D">
      <w:pPr>
        <w:spacing w:after="0" w:line="240" w:lineRule="auto"/>
      </w:pPr>
    </w:p>
    <w:p w14:paraId="3AAB4B90" w14:textId="24BEB77C" w:rsidR="005B2B6D" w:rsidRDefault="0099435D" w:rsidP="005B2B6D">
      <w:pPr>
        <w:pStyle w:val="Caption"/>
      </w:pPr>
      <w:r>
        <w:t xml:space="preserve">Figure </w:t>
      </w:r>
      <w:r w:rsidR="00A059A6">
        <w:t>1</w:t>
      </w:r>
      <w:r w:rsidR="005B2B6D">
        <w:t>:</w:t>
      </w:r>
      <w:r>
        <w:t xml:space="preserve"> PRISMA diagram.</w:t>
      </w:r>
    </w:p>
    <w:p w14:paraId="328CCEFB" w14:textId="3690A585" w:rsidR="005B2B6D" w:rsidRPr="005B2B6D" w:rsidRDefault="00733124" w:rsidP="005B2B6D">
      <w:pPr>
        <w:pStyle w:val="Caption"/>
      </w:pPr>
      <w:r>
        <w:rPr>
          <w:highlight w:val="yellow"/>
        </w:rPr>
        <w:t>*</w:t>
      </w:r>
      <w:r w:rsidR="005B2B6D" w:rsidRPr="005B2B6D">
        <w:rPr>
          <w:highlight w:val="yellow"/>
        </w:rPr>
        <w:t xml:space="preserve">Note: </w:t>
      </w:r>
      <w:proofErr w:type="spellStart"/>
      <w:r w:rsidR="005B2B6D" w:rsidRPr="005B2B6D">
        <w:rPr>
          <w:highlight w:val="yellow"/>
        </w:rPr>
        <w:t>WoS</w:t>
      </w:r>
      <w:proofErr w:type="spellEnd"/>
      <w:r w:rsidR="005B2B6D" w:rsidRPr="005B2B6D">
        <w:rPr>
          <w:highlight w:val="yellow"/>
        </w:rPr>
        <w:t xml:space="preserve"> differentiates between “publication date” and “final publication date”.</w:t>
      </w:r>
      <w:r w:rsidR="005B2B6D">
        <w:t xml:space="preserve"> </w:t>
      </w:r>
    </w:p>
    <w:p w14:paraId="0E043538" w14:textId="019E313D" w:rsidR="006C2966" w:rsidRDefault="006C2966" w:rsidP="00E95C59">
      <w:r w:rsidRPr="006C2966">
        <w:t>Inclusion and exclusion criteria were applied to ensure the relevance and quality of the data. Articles were included if they were written in English, published between 201</w:t>
      </w:r>
      <w:r w:rsidR="007072C7">
        <w:t>9</w:t>
      </w:r>
      <w:r w:rsidRPr="006C2966">
        <w:t xml:space="preserve"> and 202</w:t>
      </w:r>
      <w:r w:rsidR="007072C7">
        <w:t>4</w:t>
      </w:r>
      <w:r w:rsidRPr="006C2966">
        <w:t>, and classified as peer-reviewed articles (</w:t>
      </w:r>
      <w:r w:rsidR="005B2B6D" w:rsidRPr="0044420E">
        <w:rPr>
          <w:highlight w:val="yellow"/>
        </w:rPr>
        <w:t>including</w:t>
      </w:r>
      <w:r w:rsidR="00E95C59" w:rsidRPr="0044420E">
        <w:rPr>
          <w:highlight w:val="yellow"/>
        </w:rPr>
        <w:t xml:space="preserve"> 189 articles, 76 proceedings papers, 76 reviews, and 18 articles in early access</w:t>
      </w:r>
      <w:r w:rsidR="00E95C59">
        <w:t>).</w:t>
      </w:r>
      <w:r w:rsidRPr="006C2966">
        <w:t xml:space="preserve"> Both qualitative and quantitative studies were considered. Articles with expressions of concern or retractions were excluded to maintain the validity of the data.</w:t>
      </w:r>
      <w:r w:rsidR="002142EB">
        <w:t xml:space="preserve"> </w:t>
      </w:r>
      <w:r w:rsidR="002142EB" w:rsidRPr="002142EB">
        <w:t xml:space="preserve">The years </w:t>
      </w:r>
      <w:r w:rsidR="007072C7">
        <w:t>prior to 2019</w:t>
      </w:r>
      <w:r w:rsidR="002142EB" w:rsidRPr="002142EB">
        <w:t xml:space="preserve"> and 2025 were omitted from the analysis for specific reasons: The results </w:t>
      </w:r>
      <w:r w:rsidR="007072C7">
        <w:t xml:space="preserve">prior to 2019 </w:t>
      </w:r>
      <w:r w:rsidR="002142EB" w:rsidRPr="002142EB">
        <w:t xml:space="preserve">were not included as the thematic focus during that year was still </w:t>
      </w:r>
      <w:proofErr w:type="gramStart"/>
      <w:r w:rsidR="002142EB" w:rsidRPr="002142EB">
        <w:t>fairly new</w:t>
      </w:r>
      <w:proofErr w:type="gramEnd"/>
      <w:r w:rsidR="002142EB" w:rsidRPr="002142EB">
        <w:t xml:space="preserve"> and in the early stages of progression</w:t>
      </w:r>
      <w:r w:rsidR="002142EB">
        <w:t xml:space="preserve"> (only 1</w:t>
      </w:r>
      <w:r w:rsidR="007072C7">
        <w:t>0</w:t>
      </w:r>
      <w:r w:rsidR="002142EB">
        <w:t xml:space="preserve"> article</w:t>
      </w:r>
      <w:r w:rsidR="007072C7">
        <w:t>s</w:t>
      </w:r>
      <w:r w:rsidR="002142EB">
        <w:t>)</w:t>
      </w:r>
      <w:r w:rsidR="002142EB" w:rsidRPr="002142EB">
        <w:t>, making the data less relevant for current trends</w:t>
      </w:r>
      <w:r w:rsidR="002142EB">
        <w:t xml:space="preserve">. </w:t>
      </w:r>
      <w:r w:rsidR="002142EB" w:rsidRPr="002142EB">
        <w:t>Additionally, 2025 was excluded as the data from that year is still new and scarce, limiting its impact on the overall analysis</w:t>
      </w:r>
      <w:r w:rsidR="005B2B6D">
        <w:t>.</w:t>
      </w:r>
    </w:p>
    <w:p w14:paraId="6E373FA2" w14:textId="459EBCFB" w:rsidR="00371197" w:rsidRDefault="008A3F03" w:rsidP="00371197">
      <w:pPr>
        <w:pStyle w:val="Heading3"/>
        <w:numPr>
          <w:ilvl w:val="1"/>
          <w:numId w:val="11"/>
        </w:numPr>
      </w:pPr>
      <w:r>
        <w:t xml:space="preserve">Bibliometric </w:t>
      </w:r>
      <w:r w:rsidR="00371197">
        <w:t xml:space="preserve">Data </w:t>
      </w:r>
      <w:r>
        <w:t>A</w:t>
      </w:r>
      <w:r w:rsidR="00371197">
        <w:t>nalysis</w:t>
      </w:r>
    </w:p>
    <w:p w14:paraId="7256369E" w14:textId="4EF6E1C6" w:rsidR="00D973B4" w:rsidRDefault="002B375A" w:rsidP="00D973B4">
      <w:r w:rsidRPr="002B375A">
        <w:rPr>
          <w:highlight w:val="yellow"/>
        </w:rPr>
        <w:t>The 285 WOS records were processed with custom Python scripts</w:t>
      </w:r>
      <w:r w:rsidR="00AB1DBA" w:rsidRPr="002B375A">
        <w:rPr>
          <w:highlight w:val="yellow"/>
        </w:rPr>
        <w:t xml:space="preserve"> </w:t>
      </w:r>
      <w:r w:rsidR="001D1007" w:rsidRPr="002B375A">
        <w:rPr>
          <w:highlight w:val="yellow"/>
        </w:rPr>
        <w:fldChar w:fldCharType="begin"/>
      </w:r>
      <w:r w:rsidR="005F7E89" w:rsidRPr="002B375A">
        <w:rPr>
          <w:highlight w:val="yellow"/>
        </w:rPr>
        <w:instrText xml:space="preserve"> ADDIN ZOTERO_ITEM CSL_CITATION {"citationID":"BPobCHYP","properties":{"formattedCitation":"(Bregant, 2025)","plainCitation":"(Bregant, 2025)","dontUpdate":true,"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rsidRPr="002B375A">
        <w:rPr>
          <w:highlight w:val="yellow"/>
        </w:rPr>
        <w:fldChar w:fldCharType="separate"/>
      </w:r>
      <w:r w:rsidR="001D1007" w:rsidRPr="002B375A">
        <w:rPr>
          <w:rFonts w:ascii="Calibri" w:hAnsi="Calibri" w:cs="Calibri"/>
          <w:highlight w:val="yellow"/>
        </w:rPr>
        <w:t>(</w:t>
      </w:r>
      <w:r w:rsidR="007A607D" w:rsidRPr="002B375A">
        <w:rPr>
          <w:rFonts w:ascii="Calibri" w:hAnsi="Calibri" w:cs="Calibri"/>
          <w:highlight w:val="yellow"/>
        </w:rPr>
        <w:t>Author</w:t>
      </w:r>
      <w:r w:rsidR="00205CC6" w:rsidRPr="002B375A">
        <w:rPr>
          <w:rFonts w:ascii="Calibri" w:hAnsi="Calibri" w:cs="Calibri"/>
          <w:highlight w:val="yellow"/>
        </w:rPr>
        <w:t xml:space="preserve"> 1</w:t>
      </w:r>
      <w:r w:rsidR="001D1007" w:rsidRPr="002B375A">
        <w:rPr>
          <w:rFonts w:ascii="Calibri" w:hAnsi="Calibri" w:cs="Calibri"/>
          <w:highlight w:val="yellow"/>
        </w:rPr>
        <w:t>, 2025)</w:t>
      </w:r>
      <w:r w:rsidR="001D1007" w:rsidRPr="002B375A">
        <w:rPr>
          <w:highlight w:val="yellow"/>
        </w:rPr>
        <w:fldChar w:fldCharType="end"/>
      </w:r>
      <w:r w:rsidRPr="002B375A">
        <w:rPr>
          <w:highlight w:val="yellow"/>
        </w:rPr>
        <w:t xml:space="preserve"> and the </w:t>
      </w:r>
      <w:proofErr w:type="spellStart"/>
      <w:r w:rsidRPr="002B375A">
        <w:rPr>
          <w:highlight w:val="yellow"/>
        </w:rPr>
        <w:t>pyBibX</w:t>
      </w:r>
      <w:proofErr w:type="spellEnd"/>
      <w:r w:rsidRPr="002B375A">
        <w:rPr>
          <w:highlight w:val="yellow"/>
        </w:rPr>
        <w:t xml:space="preserve"> library, which leverage WOS’s standardized fields—keywords, affiliations, citations—to construct co-authorship, keyword-co-occurrence, and citation networks. These scripts ensure reproducible extraction of publication years, citation counts, and geographic metadata.</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3312C291" w14:textId="2CD85A9B" w:rsidR="00260BD9" w:rsidRDefault="00260BD9" w:rsidP="00260BD9">
      <w:pPr>
        <w:pStyle w:val="Heading3"/>
        <w:numPr>
          <w:ilvl w:val="1"/>
          <w:numId w:val="11"/>
        </w:numPr>
        <w:rPr>
          <w:lang w:val="en-US"/>
        </w:rPr>
      </w:pPr>
      <w:r>
        <w:rPr>
          <w:lang w:val="en-US"/>
        </w:rPr>
        <w:t>Existing review</w:t>
      </w:r>
    </w:p>
    <w:p w14:paraId="67A49AEA" w14:textId="25ACC22B" w:rsidR="00260BD9" w:rsidRDefault="00260BD9" w:rsidP="00260BD9">
      <w:pPr>
        <w:rPr>
          <w:lang w:val="en-US"/>
        </w:rPr>
      </w:pPr>
      <w:r w:rsidRPr="00260BD9">
        <w:rPr>
          <w:lang w:val="en-US"/>
        </w:rPr>
        <w:t xml:space="preserve">Numerous review studies have already explored the application of ML in predicting academic success, as summarized in Table 2 in Appendix 7.2., where we </w:t>
      </w:r>
      <w:proofErr w:type="spellStart"/>
      <w:r w:rsidRPr="00260BD9">
        <w:rPr>
          <w:lang w:val="en-US"/>
        </w:rPr>
        <w:t>analysed</w:t>
      </w:r>
      <w:proofErr w:type="spellEnd"/>
      <w:r w:rsidRPr="00260BD9">
        <w:rPr>
          <w:lang w:val="en-US"/>
        </w:rPr>
        <w:t xml:space="preserve"> 33 review articles from WOS, SCOPUS and Taylor &amp; Francis databases. These reviews systematically analyze the methodologies, datasets, and ML techniques employed across various educational contexts. The reviewed studies employed various systematic review methodologies, with the most common being the Systematic Literature Review (SLR), often following Kitchenham’s guidelines or the PRISMA framework, or other, and some not specifying the approach. Other methods such as meta-analysis, bibliometric analysis, scoping reviews, and systematic mapping are underrepresented. In terms of prediction levels, </w:t>
      </w:r>
      <w:proofErr w:type="gramStart"/>
      <w:r w:rsidRPr="00260BD9">
        <w:rPr>
          <w:lang w:val="en-US"/>
        </w:rPr>
        <w:t>the majority of</w:t>
      </w:r>
      <w:proofErr w:type="gramEnd"/>
      <w:r w:rsidRPr="00260BD9">
        <w:rPr>
          <w:lang w:val="en-US"/>
        </w:rPr>
        <w:t xml:space="preserve"> studies focused on degree-level outcomes, including graduation likelihood and dropout risk, course-level performance prediction, year-level academic success, and exam-level assessments. Other levels of prediction include computational thinking assessments, and citation prediction. ML techniques were predominant across all studies, with the most frequently applied methods being decision trees (DT), random forests (RF), support vector machines (SVM), artificial neural networks (ANN/MLP), logistic regression (LGR), and Naïve Bayes (NB), demonstrating their widespread use in predictive analytics for student performance. Hybrid models, ensemble methods, and clustering techniques were also commonly used. Notably, some studies explored deep learning (DNN, RNN, CNN, LSTM, Transformers) and reinforcement learning (Q-Learning, SARSA), with many studies reporting high predictive accuracy. However, recurring gaps such as limited real-world implementation, ethical concerns, and the underutilization of clustering and reinforcement learning techniques </w:t>
      </w:r>
      <w:r w:rsidRPr="00400A8D">
        <w:rPr>
          <w:highlight w:val="yellow"/>
          <w:lang w:val="en-US"/>
        </w:rPr>
        <w:t>are noted</w:t>
      </w:r>
      <w:r w:rsidR="00400A8D" w:rsidRPr="00400A8D">
        <w:rPr>
          <w:highlight w:val="yellow"/>
          <w:lang w:val="en-US"/>
        </w:rPr>
        <w:t xml:space="preserve"> in some studies</w:t>
      </w:r>
      <w:r w:rsidRPr="00260BD9">
        <w:rPr>
          <w:lang w:val="en-US"/>
        </w:rPr>
        <w:t xml:space="preserve">. Despite </w:t>
      </w:r>
      <w:proofErr w:type="gramStart"/>
      <w:r w:rsidRPr="00260BD9">
        <w:rPr>
          <w:lang w:val="en-US"/>
        </w:rPr>
        <w:t>the extensive</w:t>
      </w:r>
      <w:proofErr w:type="gramEnd"/>
      <w:r w:rsidRPr="00260BD9">
        <w:rPr>
          <w:lang w:val="en-US"/>
        </w:rPr>
        <w:t xml:space="preserve"> research, there are only a limited number of studies employing bibliometric analysis, </w:t>
      </w:r>
      <w:r w:rsidRPr="00260BD9">
        <w:rPr>
          <w:lang w:val="en-US"/>
        </w:rPr>
        <w:lastRenderedPageBreak/>
        <w:t>which could provide deeper insights into research trends, publication patterns, and thematic developments in this field.</w:t>
      </w:r>
    </w:p>
    <w:p w14:paraId="2E8E3D97" w14:textId="2AD394C1" w:rsidR="00260BD9" w:rsidRPr="00260BD9" w:rsidRDefault="00260BD9" w:rsidP="00260BD9">
      <w:pPr>
        <w:pStyle w:val="Heading3"/>
        <w:numPr>
          <w:ilvl w:val="1"/>
          <w:numId w:val="11"/>
        </w:numPr>
        <w:rPr>
          <w:lang w:val="en-US"/>
        </w:rPr>
      </w:pPr>
      <w:r>
        <w:rPr>
          <w:lang w:val="en-US"/>
        </w:rPr>
        <w:t>Most cited studies analysis</w:t>
      </w:r>
    </w:p>
    <w:p w14:paraId="46899920" w14:textId="01F5E09D" w:rsidR="00C737A9" w:rsidRDefault="007724F6" w:rsidP="00C737A9">
      <w:pPr>
        <w:rPr>
          <w:lang w:val="en-US"/>
        </w:rPr>
      </w:pPr>
      <w:r w:rsidRPr="007724F6">
        <w:rPr>
          <w:highlight w:val="yellow"/>
          <w:lang w:val="en-US"/>
        </w:rPr>
        <w:t>S</w:t>
      </w:r>
      <w:r w:rsidRPr="007724F6">
        <w:rPr>
          <w:highlight w:val="yellow"/>
          <w:lang w:val="en-US"/>
        </w:rPr>
        <w:t>ubsequently</w:t>
      </w:r>
      <w:r w:rsidRPr="007724F6">
        <w:rPr>
          <w:highlight w:val="yellow"/>
          <w:lang w:val="en-US"/>
        </w:rPr>
        <w:t>, we</w:t>
      </w:r>
      <w:r w:rsidR="00260BD9" w:rsidRPr="007724F6">
        <w:rPr>
          <w:highlight w:val="yellow"/>
          <w:lang w:val="en-US"/>
        </w:rPr>
        <w:t xml:space="preserve"> conducted an extensive qualitative literature review of the 10 most cited articles from a systematic literature search. The selected articles, gathered in Appendix 7.1, published between 2021 and 2024 </w:t>
      </w:r>
      <w:r w:rsidR="00260BD9" w:rsidRPr="00C737A9">
        <w:rPr>
          <w:highlight w:val="yellow"/>
          <w:lang w:val="en-US"/>
        </w:rPr>
        <w:t xml:space="preserve">and cited between 88 and 143 times, collectively explore the application of ML and educational data mining (EDM) across various educational contexts, including higher education, online learning, and assessment strategies. The studies primarily focus on early performance prediction, student retention, and self-reported satisfaction in online education. Predominantly categorized under "Education &amp; Educational Research; Computer Science, Information Systems; Engineering, Electrical &amp; Electronic; Mathematics; Environmental Sciences; and Artificial Intelligence" in Web of Science, these articles have been published by major publishers such as Springer (four articles), and MDPI (three articles). </w:t>
      </w:r>
      <w:r w:rsidR="00C737A9" w:rsidRPr="00C737A9">
        <w:rPr>
          <w:highlight w:val="yellow"/>
          <w:lang w:val="en-US"/>
        </w:rPr>
        <w:t xml:space="preserve">The research employs various algorithms such as logistic regression, decision trees, random forests, support vector machines, </w:t>
      </w:r>
      <w:proofErr w:type="spellStart"/>
      <w:r w:rsidR="00C737A9" w:rsidRPr="00C737A9">
        <w:rPr>
          <w:highlight w:val="yellow"/>
          <w:lang w:val="en-US"/>
        </w:rPr>
        <w:t>XGBoost</w:t>
      </w:r>
      <w:proofErr w:type="spellEnd"/>
      <w:r w:rsidR="00C737A9" w:rsidRPr="00C737A9">
        <w:rPr>
          <w:highlight w:val="yellow"/>
          <w:lang w:val="en-US"/>
        </w:rPr>
        <w:t xml:space="preserve">, and ensemble methods, with logistic regression and random forest often yielding the best performance, as demonstrated by </w:t>
      </w:r>
      <w:proofErr w:type="spellStart"/>
      <w:r w:rsidR="00C737A9" w:rsidRPr="00C737A9">
        <w:rPr>
          <w:highlight w:val="yellow"/>
          <w:lang w:val="en-US"/>
        </w:rPr>
        <w:t>Cankaya</w:t>
      </w:r>
      <w:proofErr w:type="spellEnd"/>
      <w:r w:rsidR="00C737A9" w:rsidRPr="00C737A9">
        <w:rPr>
          <w:highlight w:val="yellow"/>
          <w:lang w:val="en-US"/>
        </w:rPr>
        <w:t xml:space="preserve"> et al., (2024); Jang et al., (2022), while ensemble methods like </w:t>
      </w:r>
      <w:proofErr w:type="spellStart"/>
      <w:r w:rsidR="00C737A9" w:rsidRPr="00C737A9">
        <w:rPr>
          <w:highlight w:val="yellow"/>
          <w:lang w:val="en-US"/>
        </w:rPr>
        <w:t>GLMnet</w:t>
      </w:r>
      <w:proofErr w:type="spellEnd"/>
      <w:r w:rsidR="00C737A9" w:rsidRPr="00C737A9">
        <w:rPr>
          <w:highlight w:val="yellow"/>
          <w:lang w:val="en-US"/>
        </w:rPr>
        <w:t>, as highlighted by (Bertolini et al., 2021) and wrapper-based feature selection techniques combined with classifiers like k-NN and SVM, as seen in (Abdelkader et al., 2022), are also widely employed to enhance predictive accuracy and interpretability, particularly through explainable AI (XAI; methods and techniques that make the outputs of machine learning models understandable to humans, enabling transparency and trust) techniques such as SHAP and LIME,</w:t>
      </w:r>
      <w:r w:rsidR="00C737A9" w:rsidRPr="00C737A9">
        <w:rPr>
          <w:highlight w:val="yellow"/>
        </w:rPr>
        <w:t xml:space="preserve"> </w:t>
      </w:r>
      <w:r w:rsidR="00C737A9" w:rsidRPr="00C737A9">
        <w:rPr>
          <w:highlight w:val="yellow"/>
          <w:lang w:val="en-US"/>
        </w:rPr>
        <w:t>enabling educators and policymakers to derive actionable insights. Key findings underscore the effectiveness of ensemble methods and the importance of feature selection in improving predictive accuracy. Conducted in diverse settings, including the USA, Spain, and international online platforms, these studies highlight the potential of ML to personalize educational interventions, mitigate attrition, and optimize instructional strategies, particularly in higher education and online learning environments. The list of the 10 most cited articles in the field, using the search string established in Methods section is gathered in Table 1 in Appendix 7.1.</w:t>
      </w:r>
    </w:p>
    <w:p w14:paraId="23C8249B" w14:textId="080CA365" w:rsidR="00260BD9" w:rsidRPr="00260BD9" w:rsidRDefault="00260BD9" w:rsidP="00260BD9">
      <w:pPr>
        <w:pStyle w:val="Heading3"/>
        <w:numPr>
          <w:ilvl w:val="1"/>
          <w:numId w:val="11"/>
        </w:numPr>
        <w:rPr>
          <w:lang w:val="en-US"/>
        </w:rPr>
      </w:pPr>
      <w:r>
        <w:rPr>
          <w:lang w:val="en-US"/>
        </w:rPr>
        <w:t>Bibliometric review</w:t>
      </w:r>
    </w:p>
    <w:p w14:paraId="57D40862" w14:textId="7C571021" w:rsidR="006C16A4" w:rsidRPr="006C16A4" w:rsidRDefault="006C16A4" w:rsidP="006C16A4">
      <w:pPr>
        <w:rPr>
          <w:lang w:val="en-US"/>
        </w:rPr>
      </w:pPr>
      <w:r w:rsidRPr="006C16A4">
        <w:rPr>
          <w:lang w:val="en-US"/>
        </w:rPr>
        <w:t xml:space="preserve">For word cloud analysis, the </w:t>
      </w:r>
      <w:proofErr w:type="spellStart"/>
      <w:r w:rsidRPr="006C16A4">
        <w:rPr>
          <w:i/>
          <w:iCs/>
          <w:lang w:val="en-US"/>
        </w:rPr>
        <w:t>CountVectorizer</w:t>
      </w:r>
      <w:proofErr w:type="spellEnd"/>
      <w:r w:rsidRPr="006C16A4">
        <w:rPr>
          <w:lang w:val="en-US"/>
        </w:rPr>
        <w:t xml:space="preserve"> module was used in collaboration with </w:t>
      </w:r>
      <w:r w:rsidRPr="006C16A4">
        <w:rPr>
          <w:i/>
          <w:iCs/>
          <w:lang w:val="en-US"/>
        </w:rPr>
        <w:t xml:space="preserve">Latent Dirichlet Allocation </w:t>
      </w:r>
      <w:r w:rsidRPr="006C16A4">
        <w:rPr>
          <w:lang w:val="en-US"/>
        </w:rPr>
        <w:t xml:space="preserve">(LDA) to extract the most frequently used words from keywords and abstracts. Common English </w:t>
      </w:r>
      <w:proofErr w:type="spellStart"/>
      <w:r w:rsidRPr="006C16A4">
        <w:rPr>
          <w:lang w:val="en-US"/>
        </w:rPr>
        <w:t>stopwords</w:t>
      </w:r>
      <w:proofErr w:type="spellEnd"/>
      <w:r w:rsidRPr="006C16A4">
        <w:rPr>
          <w:lang w:val="en-US"/>
        </w:rPr>
        <w:t xml:space="preserve"> (e.g., “the”, </w:t>
      </w:r>
      <w:proofErr w:type="gramStart"/>
      <w:r w:rsidRPr="006C16A4">
        <w:rPr>
          <w:lang w:val="en-US"/>
        </w:rPr>
        <w:t>“and”,</w:t>
      </w:r>
      <w:proofErr w:type="gramEnd"/>
      <w:r w:rsidRPr="006C16A4">
        <w:rPr>
          <w:lang w:val="en-US"/>
        </w:rPr>
        <w:t xml:space="preserve"> “is”) were removed to minimize noise, along with words appearing in more than 95% of the documents and those appearing in fewer than two documents.</w:t>
      </w:r>
    </w:p>
    <w:p w14:paraId="6B5DE2AC" w14:textId="77777777" w:rsidR="00E617C5" w:rsidRDefault="00E617C5" w:rsidP="00E617C5">
      <w:pPr>
        <w:keepNext/>
        <w:rPr>
          <w:lang w:val="en-US"/>
        </w:rPr>
      </w:pPr>
      <w:r w:rsidRPr="00E617C5">
        <w:rPr>
          <w:highlight w:val="yellow"/>
          <w:lang w:val="en-US"/>
        </w:rPr>
        <w:t xml:space="preserve">Figure 2 presents annual word clouds from 2019 to 2024, capturing the evolving vocabulary in the domain of machine learning applications in education. While terms such as “machine learning” and “data” predictably dominate throughout, a year-by-year comparative analysis reveals significant thematic shifts and emergent research priorities. In 2019, the landscape is concentrated around broad concepts like prediction, learning, and machine learning, indicating an exploratory phase where educational applications were not yet deeply specialized. Terms like student and performance are relatively less emphasized, suggesting limited focus on individualized outcome prediction at this stage. By 2020, we observe the emergence of more targeted keywords such as student, performance, and classification. This suggests a pivot from general data-driven approaches to more specific applications, particularly the use of machine learning for forecasting academic outcomes. </w:t>
      </w:r>
      <w:proofErr w:type="gramStart"/>
      <w:r w:rsidRPr="00E617C5">
        <w:rPr>
          <w:highlight w:val="yellow"/>
          <w:lang w:val="en-US"/>
        </w:rPr>
        <w:t>The</w:t>
      </w:r>
      <w:proofErr w:type="gramEnd"/>
      <w:r w:rsidRPr="00E617C5">
        <w:rPr>
          <w:highlight w:val="yellow"/>
          <w:lang w:val="en-US"/>
        </w:rPr>
        <w:t xml:space="preserve"> trend continues in 2021, where terms like educational data mining, classification, and dropout become more prominent. This points to the field's increasing concern with early-warning systems and predictive interventions, especially for at-risk students. The rise in methodological terms like support vector and neural network also reflects greater algorithmic sophistication. In 2022</w:t>
      </w:r>
      <w:proofErr w:type="gramStart"/>
      <w:r w:rsidRPr="00E617C5">
        <w:rPr>
          <w:highlight w:val="yellow"/>
          <w:lang w:val="en-US"/>
        </w:rPr>
        <w:t>, the cloud becomes</w:t>
      </w:r>
      <w:proofErr w:type="gramEnd"/>
      <w:r w:rsidRPr="00E617C5">
        <w:rPr>
          <w:highlight w:val="yellow"/>
          <w:lang w:val="en-US"/>
        </w:rPr>
        <w:t xml:space="preserve"> more diversified, </w:t>
      </w:r>
      <w:r w:rsidRPr="00E617C5">
        <w:rPr>
          <w:highlight w:val="yellow"/>
          <w:lang w:val="en-US"/>
        </w:rPr>
        <w:lastRenderedPageBreak/>
        <w:t xml:space="preserve">incorporating terms such as covid, early prediction, and academic performance. The appearance of pandemic-related terminology indicates the field's responsiveness to global disruptions, with a shift toward remote learning analytics and early performance forecasting. 2023 demonstrates a balanced integration of application-oriented and technical terms. The persistent presence of </w:t>
      </w:r>
      <w:proofErr w:type="gramStart"/>
      <w:r w:rsidRPr="00E617C5">
        <w:rPr>
          <w:highlight w:val="yellow"/>
          <w:lang w:val="en-US"/>
        </w:rPr>
        <w:t>student</w:t>
      </w:r>
      <w:proofErr w:type="gramEnd"/>
      <w:r w:rsidRPr="00E617C5">
        <w:rPr>
          <w:highlight w:val="yellow"/>
          <w:lang w:val="en-US"/>
        </w:rPr>
        <w:t xml:space="preserve">, academic performance, and data mining is complemented by </w:t>
      </w:r>
      <w:proofErr w:type="gramStart"/>
      <w:r w:rsidRPr="00E617C5">
        <w:rPr>
          <w:highlight w:val="yellow"/>
          <w:lang w:val="en-US"/>
        </w:rPr>
        <w:t>a methodological</w:t>
      </w:r>
      <w:proofErr w:type="gramEnd"/>
      <w:r w:rsidRPr="00E617C5">
        <w:rPr>
          <w:highlight w:val="yellow"/>
          <w:lang w:val="en-US"/>
        </w:rPr>
        <w:t xml:space="preserve"> deepening with terms like regression and model. This suggests a maturing research agenda focused on refining predictive accuracy and model interpretability. By 2024, the vocabulary stabilizes, with consistent recurrence of core themes—machine learning, academic performance, student, prediction—and the introduction of more abstract concepts like artificial intelligence. The prominence of these terms implies a consolidation of the field, with attention shifting from proof-of-concept studies toward scalable, integrated systems in educational ecosystems.</w:t>
      </w:r>
    </w:p>
    <w:p w14:paraId="4CC9FC84" w14:textId="5292F8C1" w:rsidR="00AC4045" w:rsidRPr="00E617C5" w:rsidRDefault="00452F2D" w:rsidP="00E617C5">
      <w:pPr>
        <w:keepNext/>
        <w:rPr>
          <w:lang w:val="en-US"/>
        </w:rPr>
      </w:pPr>
      <w:r w:rsidRPr="00452F2D">
        <w:rPr>
          <w:noProof/>
        </w:rPr>
        <w:drawing>
          <wp:inline distT="0" distB="0" distL="0" distR="0" wp14:anchorId="035D43A5" wp14:editId="207640FF">
            <wp:extent cx="5760720" cy="2693035"/>
            <wp:effectExtent l="0" t="0" r="0" b="0"/>
            <wp:docPr id="1175032353" name="Picture 1" descr="A collage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32353" name="Picture 1" descr="A collage of words&#10;&#10;AI-generated content may be incorrect."/>
                    <pic:cNvPicPr/>
                  </pic:nvPicPr>
                  <pic:blipFill>
                    <a:blip r:embed="rId8"/>
                    <a:stretch>
                      <a:fillRect/>
                    </a:stretch>
                  </pic:blipFill>
                  <pic:spPr>
                    <a:xfrm>
                      <a:off x="0" y="0"/>
                      <a:ext cx="5760720" cy="2693035"/>
                    </a:xfrm>
                    <a:prstGeom prst="rect">
                      <a:avLst/>
                    </a:prstGeom>
                  </pic:spPr>
                </pic:pic>
              </a:graphicData>
            </a:graphic>
          </wp:inline>
        </w:drawing>
      </w:r>
    </w:p>
    <w:p w14:paraId="1E0F73A7" w14:textId="0F480148" w:rsidR="00FE6E53" w:rsidRPr="00FE6E53" w:rsidRDefault="00AC4045" w:rsidP="00AC4045">
      <w:pPr>
        <w:pStyle w:val="Caption"/>
      </w:pPr>
      <w:r>
        <w:t xml:space="preserve">Figure </w:t>
      </w:r>
      <w:r w:rsidR="00A059A6">
        <w:t>2</w:t>
      </w:r>
      <w:r>
        <w:t xml:space="preserve">: </w:t>
      </w:r>
      <w:r w:rsidRPr="00327628">
        <w:t>Word cloud analysis through the years.</w:t>
      </w:r>
    </w:p>
    <w:p w14:paraId="1FA83E4C" w14:textId="042999B5" w:rsidR="003353C0" w:rsidRPr="003353C0" w:rsidRDefault="004934FC" w:rsidP="004934FC">
      <w:r>
        <w:t xml:space="preserve">As we can observe </w:t>
      </w:r>
      <w:r w:rsidRPr="00635767">
        <w:t xml:space="preserve">in </w:t>
      </w:r>
      <w:r w:rsidRPr="00E617C5">
        <w:rPr>
          <w:highlight w:val="yellow"/>
        </w:rPr>
        <w:t xml:space="preserve">Figure </w:t>
      </w:r>
      <w:r w:rsidR="00A059A6" w:rsidRPr="00E617C5">
        <w:rPr>
          <w:highlight w:val="yellow"/>
        </w:rPr>
        <w:t>3</w:t>
      </w:r>
      <w:r w:rsidRPr="00E617C5">
        <w:rPr>
          <w:highlight w:val="yellow"/>
        </w:rPr>
        <w:t>,</w:t>
      </w:r>
      <w:r w:rsidRPr="00635767">
        <w:t xml:space="preserve"> the</w:t>
      </w:r>
      <w:r>
        <w:t xml:space="preserve"> distribution of cited reference counts among the articles presents a notable variation</w:t>
      </w:r>
      <w:r w:rsidR="00635767">
        <w:t xml:space="preserve">, </w:t>
      </w:r>
      <w:r>
        <w:t xml:space="preserve">illustrating a substantial spread within the interquartile range. </w:t>
      </w:r>
      <w:proofErr w:type="gramStart"/>
      <w:r w:rsidR="00635767" w:rsidRPr="00635767">
        <w:t>The majority of</w:t>
      </w:r>
      <w:proofErr w:type="gramEnd"/>
      <w:r w:rsidR="00635767" w:rsidRPr="00635767">
        <w:t xml:space="preserve"> articles receive a moderate number of citations, but several outliers represent publications with significantly higher citation counts. This indicates that a few studies attract disproportionate scholarly attention</w:t>
      </w:r>
      <w:r>
        <w:t xml:space="preserve">. The observations corroborate the methodology used in </w:t>
      </w:r>
      <w:proofErr w:type="spellStart"/>
      <w:r>
        <w:t>WoS</w:t>
      </w:r>
      <w:proofErr w:type="spellEnd"/>
      <w:r>
        <w:t xml:space="preserve">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Web of 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571ED2B4" w:rsidR="008731F3" w:rsidRDefault="00452F2D" w:rsidP="008731F3">
      <w:pPr>
        <w:keepNext/>
      </w:pPr>
      <w:r w:rsidRPr="00452F2D">
        <w:rPr>
          <w:noProof/>
        </w:rPr>
        <w:lastRenderedPageBreak/>
        <w:drawing>
          <wp:inline distT="0" distB="0" distL="0" distR="0" wp14:anchorId="54862073" wp14:editId="46EBE21B">
            <wp:extent cx="4944055" cy="3692237"/>
            <wp:effectExtent l="0" t="0" r="9525" b="3810"/>
            <wp:docPr id="1410024710" name="Picture 1" descr="A diagram of a box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4710" name="Picture 1" descr="A diagram of a box plot&#10;&#10;AI-generated content may be incorrect."/>
                    <pic:cNvPicPr/>
                  </pic:nvPicPr>
                  <pic:blipFill>
                    <a:blip r:embed="rId9"/>
                    <a:stretch>
                      <a:fillRect/>
                    </a:stretch>
                  </pic:blipFill>
                  <pic:spPr>
                    <a:xfrm>
                      <a:off x="0" y="0"/>
                      <a:ext cx="4945175" cy="3693074"/>
                    </a:xfrm>
                    <a:prstGeom prst="rect">
                      <a:avLst/>
                    </a:prstGeom>
                  </pic:spPr>
                </pic:pic>
              </a:graphicData>
            </a:graphic>
          </wp:inline>
        </w:drawing>
      </w:r>
    </w:p>
    <w:p w14:paraId="3BDA4689" w14:textId="3FEB3124" w:rsidR="008A0427" w:rsidRDefault="008731F3" w:rsidP="008A0427">
      <w:pPr>
        <w:pStyle w:val="Caption"/>
      </w:pPr>
      <w:r>
        <w:t xml:space="preserve">Figure </w:t>
      </w:r>
      <w:r w:rsidR="00A059A6">
        <w:t>3</w:t>
      </w:r>
      <w:r>
        <w:t>: Cited reference counts.</w:t>
      </w:r>
      <w:r w:rsidR="008A0427">
        <w:t xml:space="preserve"> Averaged citated reference count was </w:t>
      </w:r>
      <w:r w:rsidR="00452F2D" w:rsidRPr="00452F2D">
        <w:t>44.45</w:t>
      </w:r>
      <w:r w:rsidR="008A0427">
        <w:t xml:space="preserve">, with standard deviation </w:t>
      </w:r>
      <w:r w:rsidR="00452F2D" w:rsidRPr="00452F2D">
        <w:t>25.87</w:t>
      </w:r>
      <w:r w:rsidR="00452F2D">
        <w:t>.</w:t>
      </w:r>
    </w:p>
    <w:p w14:paraId="1B59F2C9" w14:textId="5C4B303C" w:rsidR="002A709B" w:rsidRDefault="00F2153D" w:rsidP="00AA0D0A">
      <w:pPr>
        <w:rPr>
          <w:lang w:val="en-US"/>
        </w:rPr>
      </w:pPr>
      <w:r w:rsidRPr="00F2153D">
        <w:rPr>
          <w:lang w:val="en-US"/>
        </w:rPr>
        <w:t xml:space="preserve">As illustrated in Figure </w:t>
      </w:r>
      <w:r w:rsidR="00A059A6">
        <w:rPr>
          <w:lang w:val="en-US"/>
        </w:rPr>
        <w:t>4</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w:t>
      </w:r>
      <w:r w:rsidR="001428D9">
        <w:rPr>
          <w:lang w:val="en-US"/>
        </w:rPr>
        <w:t xml:space="preserve">, as depicted in Figure </w:t>
      </w:r>
      <w:r w:rsidR="00B743F6">
        <w:rPr>
          <w:lang w:val="en-US"/>
        </w:rPr>
        <w:t>5</w:t>
      </w:r>
      <w:r w:rsidR="002A709B" w:rsidRPr="002A709B">
        <w:rPr>
          <w:lang w:val="en-US"/>
        </w:rPr>
        <w:t xml:space="preserve">. This discrepancy suggests that a significant portion of the research may be related to </w:t>
      </w:r>
      <w:r w:rsidR="00F70F3C">
        <w:rPr>
          <w:lang w:val="en-US"/>
        </w:rPr>
        <w:t>ML</w:t>
      </w:r>
      <w:r w:rsidR="002A709B" w:rsidRPr="002A709B">
        <w:rPr>
          <w:lang w:val="en-US"/>
        </w:rPr>
        <w:t xml:space="preserve">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w:t>
      </w:r>
      <w:r w:rsidR="00F70F3C">
        <w:rPr>
          <w:lang w:val="en-US"/>
        </w:rPr>
        <w:t>ML</w:t>
      </w:r>
      <w:r w:rsidR="002A709B" w:rsidRPr="002A709B">
        <w:rPr>
          <w:lang w:val="en-US"/>
        </w:rPr>
        <w:t xml:space="preserve"> methodologies.</w:t>
      </w:r>
    </w:p>
    <w:p w14:paraId="35B150B1" w14:textId="7122B6A3" w:rsidR="008731F3" w:rsidRDefault="00452F2D" w:rsidP="008731F3">
      <w:pPr>
        <w:keepNext/>
      </w:pPr>
      <w:r w:rsidRPr="00452F2D">
        <w:rPr>
          <w:noProof/>
        </w:rPr>
        <w:drawing>
          <wp:inline distT="0" distB="0" distL="0" distR="0" wp14:anchorId="5BC5918F" wp14:editId="37B73C9C">
            <wp:extent cx="4527550" cy="2700959"/>
            <wp:effectExtent l="0" t="0" r="6350" b="4445"/>
            <wp:docPr id="211066327" name="Picture 1" descr="A graph with blue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6327" name="Picture 1" descr="A graph with blue and orange bars&#10;&#10;AI-generated content may be incorrect."/>
                    <pic:cNvPicPr/>
                  </pic:nvPicPr>
                  <pic:blipFill>
                    <a:blip r:embed="rId10"/>
                    <a:stretch>
                      <a:fillRect/>
                    </a:stretch>
                  </pic:blipFill>
                  <pic:spPr>
                    <a:xfrm>
                      <a:off x="0" y="0"/>
                      <a:ext cx="4530063" cy="2702458"/>
                    </a:xfrm>
                    <a:prstGeom prst="rect">
                      <a:avLst/>
                    </a:prstGeom>
                  </pic:spPr>
                </pic:pic>
              </a:graphicData>
            </a:graphic>
          </wp:inline>
        </w:drawing>
      </w:r>
    </w:p>
    <w:p w14:paraId="357DD2DA" w14:textId="05747A7A" w:rsidR="002A709B" w:rsidRDefault="008731F3" w:rsidP="008731F3">
      <w:pPr>
        <w:pStyle w:val="Caption"/>
        <w:rPr>
          <w:lang w:val="en-US"/>
        </w:rPr>
      </w:pPr>
      <w:r>
        <w:t xml:space="preserve">Figure </w:t>
      </w:r>
      <w:r w:rsidR="00A059A6">
        <w:t>4</w:t>
      </w:r>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455008AE" w:rsidR="002A709B" w:rsidRDefault="00966DC1" w:rsidP="00AA0D0A">
      <w:pPr>
        <w:rPr>
          <w:lang w:val="en-US"/>
        </w:rPr>
      </w:pPr>
      <w:r w:rsidRPr="00966DC1">
        <w:rPr>
          <w:lang w:val="en-US"/>
        </w:rPr>
        <w:t xml:space="preserve">The growing popularity of the subject is also reflected in the increasing total number of citations over the years, indicating a rising impact and recognition within the academic community. As more research </w:t>
      </w:r>
      <w:r w:rsidRPr="00966DC1">
        <w:rPr>
          <w:lang w:val="en-US"/>
        </w:rPr>
        <w:lastRenderedPageBreak/>
        <w:t>is conducted and published in this field, the cumulative citation count continues to climb</w:t>
      </w:r>
      <w:r w:rsidR="001428D9">
        <w:rPr>
          <w:lang w:val="en-US"/>
        </w:rPr>
        <w:t xml:space="preserve">, as seen on Figure </w:t>
      </w:r>
      <w:r w:rsidR="00A059A6">
        <w:rPr>
          <w:lang w:val="en-US"/>
        </w:rPr>
        <w:t>5</w:t>
      </w:r>
      <w:r w:rsidRPr="00966DC1">
        <w:rPr>
          <w:lang w:val="en-US"/>
        </w:rPr>
        <w:t>. Interestingly, while the total number of citations has seen significant growth, the average number of citations per year has remained relatively consistent</w:t>
      </w:r>
      <w:r w:rsidR="003B7537">
        <w:rPr>
          <w:lang w:val="en-US"/>
        </w:rPr>
        <w:t xml:space="preserve">, as pictured </w:t>
      </w:r>
      <w:r w:rsidR="00FD0303">
        <w:rPr>
          <w:lang w:val="en-US"/>
        </w:rPr>
        <w:t xml:space="preserve">in </w:t>
      </w:r>
      <w:r w:rsidR="003B7537">
        <w:rPr>
          <w:lang w:val="en-US"/>
        </w:rPr>
        <w:t xml:space="preserve">Figure </w:t>
      </w:r>
      <w:r w:rsidR="00A059A6">
        <w:rPr>
          <w:lang w:val="en-US"/>
        </w:rPr>
        <w:t>6</w:t>
      </w:r>
      <w:r w:rsidRPr="00966DC1">
        <w:rPr>
          <w:lang w:val="en-US"/>
        </w:rPr>
        <w:t>. This suggests that while the volume of research output is expanding, the influence and reach of individual publications are maintaining a steady rate of scholarly engagement and reference over time.</w:t>
      </w:r>
    </w:p>
    <w:p w14:paraId="61E1034E" w14:textId="509915EE" w:rsidR="008731F3" w:rsidRDefault="00E617C5" w:rsidP="008731F3">
      <w:pPr>
        <w:keepNext/>
      </w:pPr>
      <w:r w:rsidRPr="00E617C5">
        <w:rPr>
          <w:noProof/>
        </w:rPr>
        <w:drawing>
          <wp:inline distT="0" distB="0" distL="0" distR="0" wp14:anchorId="1BEB31F7" wp14:editId="7F055451">
            <wp:extent cx="3768090" cy="2247895"/>
            <wp:effectExtent l="0" t="0" r="3810" b="635"/>
            <wp:docPr id="646528891"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8891" name="Picture 1" descr="A graph of a bar chart&#10;&#10;AI-generated content may be incorrect."/>
                    <pic:cNvPicPr/>
                  </pic:nvPicPr>
                  <pic:blipFill>
                    <a:blip r:embed="rId11"/>
                    <a:stretch>
                      <a:fillRect/>
                    </a:stretch>
                  </pic:blipFill>
                  <pic:spPr>
                    <a:xfrm>
                      <a:off x="0" y="0"/>
                      <a:ext cx="3770390" cy="2249267"/>
                    </a:xfrm>
                    <a:prstGeom prst="rect">
                      <a:avLst/>
                    </a:prstGeom>
                  </pic:spPr>
                </pic:pic>
              </a:graphicData>
            </a:graphic>
          </wp:inline>
        </w:drawing>
      </w:r>
    </w:p>
    <w:p w14:paraId="7FF28141" w14:textId="26DC24CA" w:rsidR="00855165" w:rsidRDefault="008731F3" w:rsidP="008731F3">
      <w:pPr>
        <w:pStyle w:val="Caption"/>
        <w:rPr>
          <w:lang w:val="en-US"/>
        </w:rPr>
      </w:pPr>
      <w:r>
        <w:t xml:space="preserve">Figure </w:t>
      </w:r>
      <w:r w:rsidR="00A059A6">
        <w:t>5</w:t>
      </w:r>
      <w:r>
        <w:t>: Total citations</w:t>
      </w:r>
      <w:r w:rsidR="00B743F6">
        <w:t xml:space="preserve"> per year</w:t>
      </w:r>
      <w:r>
        <w:t>.</w:t>
      </w:r>
    </w:p>
    <w:p w14:paraId="5CA26F74" w14:textId="28A92475" w:rsidR="008731F3" w:rsidRDefault="00E617C5" w:rsidP="008731F3">
      <w:pPr>
        <w:keepNext/>
      </w:pPr>
      <w:r w:rsidRPr="00E617C5">
        <w:rPr>
          <w:noProof/>
        </w:rPr>
        <w:drawing>
          <wp:inline distT="0" distB="0" distL="0" distR="0" wp14:anchorId="7BE86C13" wp14:editId="325C936E">
            <wp:extent cx="3949700" cy="2356236"/>
            <wp:effectExtent l="0" t="0" r="0" b="6350"/>
            <wp:docPr id="1773099725"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099725" name="Picture 1" descr="A graph of a bar chart&#10;&#10;AI-generated content may be incorrect."/>
                    <pic:cNvPicPr/>
                  </pic:nvPicPr>
                  <pic:blipFill>
                    <a:blip r:embed="rId12"/>
                    <a:stretch>
                      <a:fillRect/>
                    </a:stretch>
                  </pic:blipFill>
                  <pic:spPr>
                    <a:xfrm>
                      <a:off x="0" y="0"/>
                      <a:ext cx="3959707" cy="2362206"/>
                    </a:xfrm>
                    <a:prstGeom prst="rect">
                      <a:avLst/>
                    </a:prstGeom>
                  </pic:spPr>
                </pic:pic>
              </a:graphicData>
            </a:graphic>
          </wp:inline>
        </w:drawing>
      </w:r>
    </w:p>
    <w:p w14:paraId="231ED5B7" w14:textId="3B60EB67" w:rsidR="0008195D" w:rsidRDefault="008731F3" w:rsidP="008731F3">
      <w:pPr>
        <w:pStyle w:val="Caption"/>
      </w:pPr>
      <w:r>
        <w:t xml:space="preserve">Figure </w:t>
      </w:r>
      <w:r w:rsidR="00A059A6">
        <w:t>6</w:t>
      </w:r>
      <w:r>
        <w:t>: Average citations per year.</w:t>
      </w:r>
    </w:p>
    <w:p w14:paraId="6EF9C581" w14:textId="7062771A" w:rsidR="009C4A32" w:rsidRPr="00252A24" w:rsidRDefault="009C4A32" w:rsidP="009C4A32">
      <w:pPr>
        <w:rPr>
          <w:highlight w:val="yellow"/>
        </w:rPr>
      </w:pPr>
      <w:r w:rsidRPr="00252A24">
        <w:rPr>
          <w:highlight w:val="yellow"/>
        </w:rPr>
        <w:t xml:space="preserve">However, raw citation counts tend to </w:t>
      </w:r>
      <w:proofErr w:type="spellStart"/>
      <w:r w:rsidRPr="00252A24">
        <w:rPr>
          <w:highlight w:val="yellow"/>
        </w:rPr>
        <w:t>favor</w:t>
      </w:r>
      <w:proofErr w:type="spellEnd"/>
      <w:r w:rsidRPr="00252A24">
        <w:rPr>
          <w:highlight w:val="yellow"/>
        </w:rPr>
        <w:t xml:space="preserve"> older publications simply due to having more time to accumulate </w:t>
      </w:r>
      <w:r w:rsidRPr="00B533AD">
        <w:rPr>
          <w:highlight w:val="yellow"/>
        </w:rPr>
        <w:t xml:space="preserve">references. To address this, we normalized citation data by calculating the average number of citations per year since publication, enabling a more equitable comparison across years. The resulting trend, shown in </w:t>
      </w:r>
      <w:r w:rsidR="00B533AD" w:rsidRPr="00B533AD">
        <w:rPr>
          <w:highlight w:val="yellow"/>
        </w:rPr>
        <w:t>Figure 7</w:t>
      </w:r>
      <w:r w:rsidRPr="00B533AD">
        <w:rPr>
          <w:highlight w:val="yellow"/>
        </w:rPr>
        <w:t>, reveals that more recent publications have a higher citation rate per year, suggesting not only an increase in publication volume but also a growing immediacy and relevance of research in this area.</w:t>
      </w:r>
    </w:p>
    <w:p w14:paraId="18CB8630" w14:textId="5A6AD892" w:rsidR="009C4A32" w:rsidRPr="00252A24" w:rsidRDefault="00E617C5" w:rsidP="009C4A32">
      <w:pPr>
        <w:keepNext/>
        <w:rPr>
          <w:highlight w:val="yellow"/>
        </w:rPr>
      </w:pPr>
      <w:r w:rsidRPr="00E617C5">
        <w:rPr>
          <w:noProof/>
        </w:rPr>
        <w:lastRenderedPageBreak/>
        <w:drawing>
          <wp:inline distT="0" distB="0" distL="0" distR="0" wp14:anchorId="50034AEE" wp14:editId="71DD0E55">
            <wp:extent cx="5760720" cy="3436620"/>
            <wp:effectExtent l="0" t="0" r="0" b="0"/>
            <wp:docPr id="372781333" name="Picture 1" descr="A graph of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781333" name="Picture 1" descr="A graph of a number of people&#10;&#10;AI-generated content may be incorrect."/>
                    <pic:cNvPicPr/>
                  </pic:nvPicPr>
                  <pic:blipFill>
                    <a:blip r:embed="rId13"/>
                    <a:stretch>
                      <a:fillRect/>
                    </a:stretch>
                  </pic:blipFill>
                  <pic:spPr>
                    <a:xfrm>
                      <a:off x="0" y="0"/>
                      <a:ext cx="5760720" cy="3436620"/>
                    </a:xfrm>
                    <a:prstGeom prst="rect">
                      <a:avLst/>
                    </a:prstGeom>
                  </pic:spPr>
                </pic:pic>
              </a:graphicData>
            </a:graphic>
          </wp:inline>
        </w:drawing>
      </w:r>
    </w:p>
    <w:p w14:paraId="38A65508" w14:textId="4AA11B2C" w:rsidR="009C4A32" w:rsidRDefault="009C4A32" w:rsidP="009C4A32">
      <w:pPr>
        <w:pStyle w:val="Caption"/>
      </w:pPr>
      <w:r w:rsidRPr="00252A24">
        <w:rPr>
          <w:highlight w:val="yellow"/>
        </w:rPr>
        <w:t>Figure 7: Normalized average citations per year.</w:t>
      </w:r>
    </w:p>
    <w:p w14:paraId="5A729367" w14:textId="20ACE8E8" w:rsidR="00AD6863" w:rsidRPr="00AD6863" w:rsidRDefault="00AD6863" w:rsidP="00AD6863">
      <w:r w:rsidRPr="00AD6863">
        <w:t>The analysis of the geographic distribution of research</w:t>
      </w:r>
      <w:r>
        <w:t xml:space="preserve"> </w:t>
      </w:r>
      <w:r w:rsidR="00646F66">
        <w:t>in</w:t>
      </w:r>
      <w:r>
        <w:t xml:space="preserve"> </w:t>
      </w:r>
      <w:r w:rsidR="00646F66">
        <w:t>Figure 8</w:t>
      </w:r>
      <w:r>
        <w:t xml:space="preserve"> </w:t>
      </w:r>
      <w:r w:rsidRPr="00AD6863">
        <w:t>reveals a clear dominance of China, which produced the highest frequency of publication. Significant contributions were also observed from other countries, including Australia, the United States, and various European nations, although their output was substantially lower in comparison. An examination of international collaboration networks, however, shows a different pattern</w:t>
      </w:r>
      <w:r w:rsidR="00646F66">
        <w:t>, as shown in Figure 9</w:t>
      </w:r>
      <w:r w:rsidRPr="00AD6863">
        <w:t xml:space="preserve">. The most extensive collaboration links are identified between a cluster of countries including Australia, India, and nations in Europe </w:t>
      </w:r>
      <w:r>
        <w:t>Russia</w:t>
      </w:r>
      <w:r w:rsidRPr="00AD6863">
        <w:t xml:space="preserve">, indicating these regions serve as central hubs in the collaborative network. No significant collaboration </w:t>
      </w:r>
      <w:r>
        <w:t>is noted by US or China.</w:t>
      </w:r>
    </w:p>
    <w:p w14:paraId="2AE1CD9D" w14:textId="77777777" w:rsidR="00B533AD" w:rsidRDefault="00F647AF" w:rsidP="00B533AD">
      <w:pPr>
        <w:keepNext/>
      </w:pPr>
      <w:r>
        <w:rPr>
          <w:noProof/>
        </w:rPr>
        <w:drawing>
          <wp:inline distT="0" distB="0" distL="0" distR="0" wp14:anchorId="40AA1955" wp14:editId="38AB0C7C">
            <wp:extent cx="4894580" cy="1524000"/>
            <wp:effectExtent l="0" t="0" r="1270" b="0"/>
            <wp:docPr id="2088022872" name="Picture 13"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022872" name="Picture 13" descr="A map of the world&#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031" b="18057"/>
                    <a:stretch>
                      <a:fillRect/>
                    </a:stretch>
                  </pic:blipFill>
                  <pic:spPr bwMode="auto">
                    <a:xfrm>
                      <a:off x="0" y="0"/>
                      <a:ext cx="4894810" cy="1524072"/>
                    </a:xfrm>
                    <a:prstGeom prst="rect">
                      <a:avLst/>
                    </a:prstGeom>
                    <a:noFill/>
                    <a:ln>
                      <a:noFill/>
                    </a:ln>
                    <a:extLst>
                      <a:ext uri="{53640926-AAD7-44D8-BBD7-CCE9431645EC}">
                        <a14:shadowObscured xmlns:a14="http://schemas.microsoft.com/office/drawing/2010/main"/>
                      </a:ext>
                    </a:extLst>
                  </pic:spPr>
                </pic:pic>
              </a:graphicData>
            </a:graphic>
          </wp:inline>
        </w:drawing>
      </w:r>
    </w:p>
    <w:p w14:paraId="0AA1FB6A" w14:textId="4D603291" w:rsidR="00F647AF" w:rsidRDefault="00B533AD" w:rsidP="00B533AD">
      <w:pPr>
        <w:pStyle w:val="Caption"/>
      </w:pPr>
      <w:r>
        <w:t>Figure 8:</w:t>
      </w:r>
      <w:r w:rsidR="00646F66">
        <w:t xml:space="preserve"> Country productivity plot of ML publications.</w:t>
      </w:r>
    </w:p>
    <w:p w14:paraId="580B0FAC" w14:textId="284C6B9A" w:rsidR="00F647AF" w:rsidRDefault="00F647AF" w:rsidP="00F647AF">
      <w:r>
        <w:rPr>
          <w:noProof/>
        </w:rPr>
        <w:drawing>
          <wp:inline distT="0" distB="0" distL="0" distR="0" wp14:anchorId="55EEEC2F" wp14:editId="15C8A3CA">
            <wp:extent cx="4849023" cy="1565563"/>
            <wp:effectExtent l="0" t="0" r="0" b="0"/>
            <wp:docPr id="1905036877" name="Picture 14" descr="A map of the world with different colored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36877" name="Picture 14" descr="A map of the world with different colored countries/region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1328" cy="1572764"/>
                    </a:xfrm>
                    <a:prstGeom prst="rect">
                      <a:avLst/>
                    </a:prstGeom>
                    <a:noFill/>
                    <a:ln>
                      <a:noFill/>
                    </a:ln>
                  </pic:spPr>
                </pic:pic>
              </a:graphicData>
            </a:graphic>
          </wp:inline>
        </w:drawing>
      </w:r>
    </w:p>
    <w:p w14:paraId="169B32CC" w14:textId="5833DC48" w:rsidR="00B533AD" w:rsidRDefault="00B533AD" w:rsidP="00B533AD">
      <w:pPr>
        <w:pStyle w:val="Caption"/>
      </w:pPr>
      <w:r>
        <w:lastRenderedPageBreak/>
        <w:t xml:space="preserve">Figure 9: </w:t>
      </w:r>
      <w:r w:rsidR="00646F66">
        <w:t>Collaboration network of ML publications.</w:t>
      </w:r>
    </w:p>
    <w:p w14:paraId="74ACF0F5" w14:textId="5ECEC9AE" w:rsidR="00D120D4" w:rsidRDefault="00D120D4" w:rsidP="00260BD9">
      <w:pPr>
        <w:pStyle w:val="Heading2"/>
        <w:numPr>
          <w:ilvl w:val="0"/>
          <w:numId w:val="11"/>
        </w:numPr>
        <w:rPr>
          <w:lang w:val="en-US"/>
        </w:rPr>
      </w:pPr>
      <w:r>
        <w:rPr>
          <w:lang w:val="en-US"/>
        </w:rPr>
        <w:t>Discussion</w:t>
      </w:r>
    </w:p>
    <w:p w14:paraId="1BE3A82B" w14:textId="5FE2E120" w:rsidR="00ED6A94" w:rsidRPr="00ED6A94" w:rsidRDefault="0065266E" w:rsidP="00ED6A94">
      <w:pPr>
        <w:rPr>
          <w:lang w:val="en-US"/>
        </w:rPr>
      </w:pPr>
      <w:r w:rsidRPr="0065266E">
        <w:rPr>
          <w:lang w:val="en-US"/>
        </w:rPr>
        <w:t>The application of</w:t>
      </w:r>
      <w:r w:rsidR="00AC4FE6">
        <w:rPr>
          <w:lang w:val="en-US"/>
        </w:rPr>
        <w:t xml:space="preserve"> ML</w:t>
      </w:r>
      <w:r w:rsidRPr="0065266E">
        <w:rPr>
          <w:lang w:val="en-US"/>
        </w:rPr>
        <w:t xml:space="preserve"> in predicting academic success has emerged as a transformative area of research, bridging the fields of education, data science, and psychology. </w:t>
      </w:r>
      <w:r w:rsidR="00ED6A94" w:rsidRPr="00ED6A94">
        <w:rPr>
          <w:lang w:val="en-US"/>
        </w:rPr>
        <w:t xml:space="preserve">This study highlights the increasing role of </w:t>
      </w:r>
      <w:r w:rsidR="00ED6A94">
        <w:rPr>
          <w:lang w:val="en-US"/>
        </w:rPr>
        <w:t>ML</w:t>
      </w:r>
      <w:r w:rsidR="00ED6A94" w:rsidRPr="00ED6A94">
        <w:rPr>
          <w:lang w:val="en-US"/>
        </w:rPr>
        <w:t xml:space="preserve"> in predicting academic success, as reflected in the growing volume of research and citations in recent years. The bibliometric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20BA7BA0" w14:textId="0021CC22" w:rsidR="00FF44AF"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FF44AF" w:rsidRPr="00FF44AF">
        <w:t xml:space="preserve"> </w:t>
      </w:r>
      <w:r w:rsidR="00FF44AF" w:rsidRPr="00EF062C">
        <w:rPr>
          <w:lang w:val="en-US"/>
        </w:rPr>
        <w:t xml:space="preserve">With rapid technological advancements, AI will undoubtedly play a crucial role in educational sciences </w:t>
      </w:r>
      <w:r w:rsidR="00FF44AF" w:rsidRPr="00EF062C">
        <w:rPr>
          <w:lang w:val="en-US"/>
        </w:rPr>
        <w:fldChar w:fldCharType="begin"/>
      </w:r>
      <w:r w:rsidR="00FF44AF" w:rsidRPr="00EF062C">
        <w:rPr>
          <w:lang w:val="en-US"/>
        </w:rPr>
        <w:instrText xml:space="preserve"> ADDIN ZOTERO_ITEM CSL_CITATION {"citationID":"zMQPfTUk","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F44AF" w:rsidRPr="00EF062C">
        <w:rPr>
          <w:lang w:val="en-US"/>
        </w:rPr>
        <w:fldChar w:fldCharType="separate"/>
      </w:r>
      <w:r w:rsidR="00FF44AF" w:rsidRPr="00EF062C">
        <w:rPr>
          <w:rFonts w:ascii="Calibri" w:hAnsi="Calibri" w:cs="Calibri"/>
          <w:kern w:val="0"/>
        </w:rPr>
        <w:t>(</w:t>
      </w:r>
      <w:r w:rsidR="00E204A6" w:rsidRPr="00EF062C">
        <w:rPr>
          <w:rFonts w:ascii="Calibri" w:hAnsi="Calibri" w:cs="Calibri"/>
          <w:kern w:val="0"/>
        </w:rPr>
        <w:t>Author 2, 2019</w:t>
      </w:r>
      <w:r w:rsidR="00FF44AF" w:rsidRPr="00EF062C">
        <w:rPr>
          <w:rFonts w:ascii="Calibri" w:hAnsi="Calibri" w:cs="Calibri"/>
          <w:kern w:val="0"/>
        </w:rPr>
        <w:t>)</w:t>
      </w:r>
      <w:r w:rsidR="00FF44AF" w:rsidRPr="00EF062C">
        <w:rPr>
          <w:lang w:val="en-US"/>
        </w:rPr>
        <w:fldChar w:fldCharType="end"/>
      </w:r>
      <w:r w:rsidR="00FF44AF" w:rsidRPr="00EF062C">
        <w:rPr>
          <w:lang w:val="en-US"/>
        </w:rPr>
        <w:t>.</w:t>
      </w:r>
      <w:r w:rsidR="0087666A">
        <w:rPr>
          <w:lang w:val="en-US"/>
        </w:rPr>
        <w:t xml:space="preserve"> </w:t>
      </w:r>
      <w:r w:rsidR="0087666A" w:rsidRPr="0087666A">
        <w:rPr>
          <w:highlight w:val="yellow"/>
          <w:lang w:val="en-US"/>
        </w:rPr>
        <w:t>This is further reflected in the analysis of authorship and collaboration, which reveals a complex global network. Although China leads in terms of sheer publication volume, the most prominent collaboration ties are concentrated among Australia, India, and various European institutions. This suggests that while one country may dominate in research output, the global network of knowledge exchange is more distributed, with other regions forming critical collaborative hubs.</w:t>
      </w:r>
    </w:p>
    <w:p w14:paraId="6B62D59D" w14:textId="328CF9CD" w:rsidR="00FF44AF" w:rsidRDefault="0087666A" w:rsidP="00FF44AF">
      <w:pPr>
        <w:rPr>
          <w:lang w:val="en-US"/>
        </w:rPr>
      </w:pPr>
      <w:r>
        <w:rPr>
          <w:lang w:val="en-US"/>
        </w:rPr>
        <w:t xml:space="preserve">It </w:t>
      </w:r>
      <w:r w:rsidR="00C8335B" w:rsidRPr="00C8335B">
        <w:rPr>
          <w:lang w:val="en-US"/>
        </w:rPr>
        <w:t xml:space="preserve"> is crucial to recognize that </w:t>
      </w:r>
      <w:r w:rsidR="00FF44AF">
        <w:rPr>
          <w:lang w:val="en-US"/>
        </w:rPr>
        <w:t>t</w:t>
      </w:r>
      <w:r w:rsidR="00FF44AF" w:rsidRPr="00FF44AF">
        <w:rPr>
          <w:lang w:val="en-US"/>
        </w:rPr>
        <w:t>he terms "ML" and "AI" are increasingly overused and misused</w:t>
      </w:r>
      <w:r w:rsidR="00FF44AF">
        <w:rPr>
          <w:lang w:val="en-US"/>
        </w:rPr>
        <w:t xml:space="preserve"> </w:t>
      </w:r>
      <w:r w:rsidR="00DB4188">
        <w:rPr>
          <w:lang w:val="en-US"/>
        </w:rPr>
        <w:fldChar w:fldCharType="begin"/>
      </w:r>
      <w:r w:rsidR="00101D21">
        <w:rPr>
          <w:lang w:val="en-US"/>
        </w:rPr>
        <w:instrText xml:space="preserve"> ADDIN ZOTERO_ITEM CSL_CITATION {"citationID":"Rd0tZ19A","properties":{"formattedCitation":"(J. J. Chen &amp; Lin, 2024)","plainCitation":"(J. J. 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DB4188">
        <w:rPr>
          <w:lang w:val="en-US"/>
        </w:rPr>
        <w:fldChar w:fldCharType="separate"/>
      </w:r>
      <w:r w:rsidR="00101D21" w:rsidRPr="00101D21">
        <w:rPr>
          <w:rFonts w:ascii="Calibri" w:hAnsi="Calibri" w:cs="Calibri"/>
        </w:rPr>
        <w:t>(J. J. Chen &amp; Lin, 2024)</w:t>
      </w:r>
      <w:r w:rsidR="00DB4188">
        <w:rPr>
          <w:lang w:val="en-US"/>
        </w:rPr>
        <w:fldChar w:fldCharType="end"/>
      </w:r>
      <w:r w:rsidR="00FF44AF" w:rsidRPr="00FF44AF">
        <w:rPr>
          <w:lang w:val="en-US"/>
        </w:rPr>
        <w:t>, often serving as buzzwords that lead to misconceptions about their capabilities and limitations</w:t>
      </w:r>
      <w:r w:rsidR="00DB4188">
        <w:rPr>
          <w:lang w:val="en-US"/>
        </w:rPr>
        <w:t xml:space="preserve">. </w:t>
      </w:r>
      <w:r w:rsidR="00FF44AF" w:rsidRPr="00FF44AF">
        <w:rPr>
          <w:lang w:val="en-US"/>
        </w:rPr>
        <w:t>This loose application dilutes the precision of academic discourse, making it difficult to categorize and synthesize relevant research effectively. Many studies claiming to use ML or AI lack rigorous methodology, while others employing related concepts may not explicitly reference these terms due to varying terminologies. This inconsistency hampers research discoverability</w:t>
      </w:r>
      <w:r w:rsidR="00DB4188">
        <w:rPr>
          <w:lang w:val="en-US"/>
        </w:rPr>
        <w:t xml:space="preserve"> </w:t>
      </w:r>
      <w:r w:rsidR="00DB4188">
        <w:rPr>
          <w:lang w:val="en-US"/>
        </w:rPr>
        <w:fldChar w:fldCharType="begin"/>
      </w:r>
      <w:r w:rsidR="00DB4188">
        <w:rPr>
          <w:lang w:val="en-US"/>
        </w:rPr>
        <w:instrText xml:space="preserve"> ADDIN ZOTERO_ITEM CSL_CITATION {"citationID":"t8QhOsw4","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DB4188">
        <w:rPr>
          <w:lang w:val="en-US"/>
        </w:rPr>
        <w:fldChar w:fldCharType="separate"/>
      </w:r>
      <w:r w:rsidR="00DB4188" w:rsidRPr="00DB4188">
        <w:rPr>
          <w:rFonts w:ascii="Calibri" w:hAnsi="Calibri" w:cs="Calibri"/>
        </w:rPr>
        <w:t>(Zhao et al., 2023)</w:t>
      </w:r>
      <w:r w:rsidR="00DB4188">
        <w:rPr>
          <w:lang w:val="en-US"/>
        </w:rPr>
        <w:fldChar w:fldCharType="end"/>
      </w:r>
      <w:r w:rsidR="00FF44AF" w:rsidRPr="00FF44AF">
        <w:rPr>
          <w:lang w:val="en-US"/>
        </w:rPr>
        <w:t xml:space="preserve"> and risks overshadowing genuinely innovative work, highlighting the need for more standardized and precise terminology in academic publications.</w:t>
      </w:r>
    </w:p>
    <w:p w14:paraId="552167F9" w14:textId="01193CE8" w:rsidR="001522C4" w:rsidRDefault="00B641B5" w:rsidP="00FF44AF">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60154A">
        <w:rPr>
          <w:lang w:val="en-US"/>
        </w:rPr>
        <w:t xml:space="preserve"> Taylor &amp; Franci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xml:space="preserve">. </w:t>
      </w:r>
      <w:r w:rsidR="00E95CFA" w:rsidRPr="00E95CFA">
        <w:rPr>
          <w:lang w:val="en-US"/>
        </w:rPr>
        <w:t>The discrepancies between databases highlight the importance of selecting appropriate sources to ensure a balanced and accurate representation of the research landscape. In our case, although the initial search included SCOPUS, Taylor &amp; Francis, and university registers, we ultimately relied on WOS for the bibliometric analysis due to its standardized metadata, compatibility with bibliometric tools, and lower risk of duplication, which allowed for a more consistent and reproducible analysis</w:t>
      </w:r>
      <w:r w:rsidR="001522C4" w:rsidRPr="001522C4">
        <w:rPr>
          <w:lang w:val="en-US"/>
        </w:rPr>
        <w:t>.</w:t>
      </w:r>
    </w:p>
    <w:p w14:paraId="66FF886B" w14:textId="2D638AC1" w:rsidR="00E153D3" w:rsidRDefault="00E153D3" w:rsidP="00260BD9">
      <w:pPr>
        <w:pStyle w:val="Heading2"/>
        <w:numPr>
          <w:ilvl w:val="0"/>
          <w:numId w:val="11"/>
        </w:numPr>
        <w:rPr>
          <w:lang w:val="en-US"/>
        </w:rPr>
      </w:pPr>
      <w:r>
        <w:rPr>
          <w:lang w:val="en-US"/>
        </w:rPr>
        <w:t>Conclusion</w:t>
      </w:r>
    </w:p>
    <w:p w14:paraId="2BB69DEA" w14:textId="4A3380B3" w:rsidR="00ED6A94" w:rsidRDefault="0087666A" w:rsidP="00221244">
      <w:pPr>
        <w:rPr>
          <w:lang w:val="en-US"/>
        </w:rPr>
      </w:pPr>
      <w:r w:rsidRPr="0087666A">
        <w:rPr>
          <w:highlight w:val="yellow"/>
          <w:lang w:val="en-US"/>
        </w:rPr>
        <w:t>This paper’s tri-scope approach—a synthesis of 33 literature reviews, an analysis of the 10 most-cited WOS articles, and a 285-article bibliometric study—offers a comprehensive view of the application of machine learning in academic success prediction</w:t>
      </w:r>
      <w:r w:rsidR="00221244" w:rsidRPr="0087666A">
        <w:rPr>
          <w:highlight w:val="yellow"/>
          <w:lang w:val="en-US"/>
        </w:rPr>
        <w:t>.</w:t>
      </w:r>
      <w:r w:rsidR="0065266E" w:rsidRPr="0065266E">
        <w:t xml:space="preserve"> </w:t>
      </w:r>
      <w:r w:rsidR="0065266E" w:rsidRPr="0065266E">
        <w:rPr>
          <w:lang w:val="en-US"/>
        </w:rPr>
        <w:t xml:space="preserve">The findings highlight the potential of ML to </w:t>
      </w:r>
      <w:r w:rsidR="0065266E" w:rsidRPr="0065266E">
        <w:rPr>
          <w:lang w:val="en-US"/>
        </w:rPr>
        <w:lastRenderedPageBreak/>
        <w:t>revolutionize educational practices, but also call for greater methodological rigor, standardized terminology, and interdisciplinary collaboration to fully realize its benefits.</w:t>
      </w:r>
    </w:p>
    <w:p w14:paraId="18BA1623" w14:textId="507A785A" w:rsidR="004E5E20" w:rsidRDefault="00181959" w:rsidP="00260BD9">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0431AFC" w14:textId="0F381462"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w:t>
      </w:r>
      <w:r w:rsidR="009B7704">
        <w:rPr>
          <w:lang w:val="en-US"/>
        </w:rPr>
        <w:t>only the selected</w:t>
      </w:r>
      <w:r w:rsidRPr="00D41F7A">
        <w:rPr>
          <w:lang w:val="en-US"/>
        </w:rPr>
        <w:t xml:space="preserve"> database may introduce selection bias, as </w:t>
      </w:r>
      <w:r w:rsidR="009B7704">
        <w:rPr>
          <w:lang w:val="en-US"/>
        </w:rPr>
        <w:t>they</w:t>
      </w:r>
      <w:r w:rsidRPr="00D41F7A">
        <w:rPr>
          <w:lang w:val="en-US"/>
        </w:rPr>
        <w:t xml:space="preserve"> might not capture the entirety of relevant publications, especially those published in regional or non-indexed journals. </w:t>
      </w:r>
      <w:r w:rsidR="00E911A2">
        <w:rPr>
          <w:lang w:val="en-US"/>
        </w:rPr>
        <w:t>Similarly</w:t>
      </w:r>
      <w:r w:rsidRPr="00D41F7A">
        <w:rPr>
          <w:lang w:val="en-US"/>
        </w:rPr>
        <w:t>, the focus on specific keywords in the search strategy could have excluded studies employing alternative terminologies, thereby limiting the comprehensiveness of the analysis.</w:t>
      </w:r>
    </w:p>
    <w:p w14:paraId="169F6444" w14:textId="07088CF7" w:rsidR="00D41F7A" w:rsidRPr="00D41F7A" w:rsidRDefault="00D41F7A" w:rsidP="00D41F7A">
      <w:pPr>
        <w:rPr>
          <w:lang w:val="en-US"/>
        </w:rPr>
      </w:pPr>
      <w:r w:rsidRPr="00C14318">
        <w:rPr>
          <w:lang w:val="en-US"/>
        </w:rPr>
        <w:t xml:space="preserve">Another limitation pertains to the variability in the quality and consistency of metadata across different publications. Inconsistencies in keyword usage, authorship details, and citation practices can affect the reliability of bibliometric indicators. Furthermore, the dynamic nature of the field means that recent </w:t>
      </w:r>
      <w:proofErr w:type="gramStart"/>
      <w:r w:rsidRPr="00C14318">
        <w:rPr>
          <w:lang w:val="en-US"/>
        </w:rPr>
        <w:t>publications,</w:t>
      </w:r>
      <w:proofErr w:type="gramEnd"/>
      <w:r w:rsidRPr="00C14318">
        <w:rPr>
          <w:lang w:val="en-US"/>
        </w:rPr>
        <w:t xml:space="preserve"> may</w:t>
      </w:r>
      <w:r w:rsidRPr="00D41F7A">
        <w:rPr>
          <w:lang w:val="en-US"/>
        </w:rPr>
        <w:t xml:space="preserve">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6E14892A" w:rsidR="00D41F7A" w:rsidRDefault="00E911A2" w:rsidP="00D41F7A">
      <w:pPr>
        <w:rPr>
          <w:lang w:val="en-US"/>
        </w:rPr>
      </w:pPr>
      <w:r w:rsidRPr="001C5030">
        <w:rPr>
          <w:highlight w:val="yellow"/>
          <w:lang w:val="en-US"/>
        </w:rPr>
        <w:t xml:space="preserve">Integrating bibliometric analysis </w:t>
      </w:r>
      <w:proofErr w:type="gramStart"/>
      <w:r w:rsidRPr="001C5030">
        <w:rPr>
          <w:highlight w:val="yellow"/>
          <w:lang w:val="en-US"/>
        </w:rPr>
        <w:t>provide</w:t>
      </w:r>
      <w:proofErr w:type="gramEnd"/>
      <w:r w:rsidRPr="001C5030">
        <w:rPr>
          <w:highlight w:val="yellow"/>
          <w:lang w:val="en-US"/>
        </w:rPr>
        <w:t xml:space="preserve"> deeper insights into the relevance of key studies. Collaboration between researchers, educators, and policymakers is essential to ensure ML models are effectively applied to enhance educational outcomes and support student success</w:t>
      </w:r>
      <w:r w:rsidR="00D41F7A" w:rsidRPr="001C5030">
        <w:rPr>
          <w:highlight w:val="yellow"/>
          <w:lang w:val="en-US"/>
        </w:rPr>
        <w:t>.</w:t>
      </w:r>
    </w:p>
    <w:p w14:paraId="71D475D6" w14:textId="7EB97592" w:rsidR="003B3CA4" w:rsidRDefault="003B3CA4" w:rsidP="00D41F7A">
      <w:pPr>
        <w:rPr>
          <w:lang w:val="en-US"/>
        </w:rPr>
      </w:pPr>
    </w:p>
    <w:p w14:paraId="2BE0525C" w14:textId="0ECD3810" w:rsidR="003B3CA4" w:rsidRDefault="001B3DBB" w:rsidP="00260BD9">
      <w:pPr>
        <w:pStyle w:val="Heading2"/>
        <w:numPr>
          <w:ilvl w:val="0"/>
          <w:numId w:val="11"/>
        </w:numPr>
        <w:rPr>
          <w:lang w:val="en-US"/>
        </w:rPr>
      </w:pPr>
      <w:r>
        <w:rPr>
          <w:lang w:val="en-US"/>
        </w:rPr>
        <w:t>Study registration and d</w:t>
      </w:r>
      <w:r w:rsidR="003B3CA4">
        <w:rPr>
          <w:lang w:val="en-US"/>
        </w:rPr>
        <w:t>ata availability</w:t>
      </w:r>
    </w:p>
    <w:p w14:paraId="64539BFD" w14:textId="4C040BD7" w:rsidR="003B3CA4" w:rsidRDefault="008C4EFB" w:rsidP="00F27096">
      <w:pPr>
        <w:jc w:val="left"/>
        <w:rPr>
          <w:lang w:val="en-US"/>
        </w:rPr>
      </w:pPr>
      <w:r>
        <w:rPr>
          <w:lang w:val="en-US"/>
        </w:rPr>
        <w:t>The study</w:t>
      </w:r>
      <w:r w:rsidR="001B3DBB">
        <w:rPr>
          <w:lang w:val="en-US"/>
        </w:rPr>
        <w:t xml:space="preserve"> was registered in </w:t>
      </w:r>
      <w:r>
        <w:rPr>
          <w:lang w:val="en-US"/>
        </w:rPr>
        <w:t xml:space="preserve">the </w:t>
      </w:r>
      <w:r w:rsidR="001B3DBB">
        <w:rPr>
          <w:lang w:val="en-US"/>
        </w:rPr>
        <w:t xml:space="preserve">OSF repository, where also data is </w:t>
      </w:r>
      <w:r>
        <w:rPr>
          <w:lang w:val="en-US"/>
        </w:rPr>
        <w:t>available</w:t>
      </w:r>
      <w:r w:rsidR="003B3CA4">
        <w:rPr>
          <w:lang w:val="en-US"/>
        </w:rPr>
        <w:t xml:space="preserve"> </w:t>
      </w:r>
      <w:hyperlink r:id="rId16" w:history="1">
        <w:r w:rsidR="00F27096" w:rsidRPr="001C3D44">
          <w:rPr>
            <w:rStyle w:val="Hyperlink"/>
            <w:lang w:val="en-US"/>
          </w:rPr>
          <w:t>https://osf.io/24wmr/?view_only=5dffcb1a58d946a2be437b88dcbbc2d7</w:t>
        </w:r>
      </w:hyperlink>
    </w:p>
    <w:p w14:paraId="662BEF56" w14:textId="77777777" w:rsidR="00F27096" w:rsidRDefault="00F27096" w:rsidP="00D41F7A">
      <w:pPr>
        <w:rPr>
          <w:lang w:val="en-US"/>
        </w:rPr>
      </w:pPr>
    </w:p>
    <w:p w14:paraId="071A32D1" w14:textId="77777777" w:rsidR="003B3CA4" w:rsidRDefault="003B3CA4" w:rsidP="00D41F7A">
      <w:pPr>
        <w:rPr>
          <w:lang w:val="en-US"/>
        </w:rPr>
      </w:pPr>
    </w:p>
    <w:p w14:paraId="0C83B7CB" w14:textId="61F1EB19" w:rsidR="00945896" w:rsidRPr="00945896" w:rsidRDefault="00945896" w:rsidP="00260BD9">
      <w:pPr>
        <w:pStyle w:val="Heading2"/>
        <w:numPr>
          <w:ilvl w:val="0"/>
          <w:numId w:val="11"/>
        </w:numPr>
        <w:rPr>
          <w:lang w:val="en-US"/>
        </w:rPr>
      </w:pPr>
      <w:r>
        <w:rPr>
          <w:lang w:val="en-US"/>
        </w:rPr>
        <w:t>References</w:t>
      </w:r>
    </w:p>
    <w:p w14:paraId="401ABCC0" w14:textId="77777777" w:rsidR="00906B6A" w:rsidRDefault="00403594" w:rsidP="00FE08B5">
      <w:pPr>
        <w:pStyle w:val="Bibliography"/>
        <w:spacing w:line="240" w:lineRule="auto"/>
        <w:jc w:val="left"/>
      </w:pPr>
      <w:r>
        <w:rPr>
          <w:lang w:val="en-US"/>
        </w:rPr>
        <w:fldChar w:fldCharType="begin"/>
      </w:r>
      <w:r>
        <w:rPr>
          <w:lang w:val="en-US"/>
        </w:rPr>
        <w:instrText xml:space="preserve"> ADDIN ZOTERO_BIBL {"uncited":[],"omitted":[],"custom":[]} CSL_BIBLIOGRAPHY </w:instrText>
      </w:r>
      <w:r>
        <w:rPr>
          <w:lang w:val="en-US"/>
        </w:rPr>
        <w:fldChar w:fldCharType="separate"/>
      </w:r>
      <w:r w:rsidR="00906B6A">
        <w:t xml:space="preserve">Abdelkader, H. E., Gad, A. G., Abohany, A. A., &amp; Sorour, S. E. (2022). An Efficient Data Mining Technique for Assessing Satisfaction Level With Online Learning for Higher Education Students During the COVID-19. </w:t>
      </w:r>
      <w:r w:rsidR="00906B6A">
        <w:rPr>
          <w:i/>
          <w:iCs/>
        </w:rPr>
        <w:t>IEEE Access</w:t>
      </w:r>
      <w:r w:rsidR="00906B6A">
        <w:t xml:space="preserve">, </w:t>
      </w:r>
      <w:r w:rsidR="00906B6A">
        <w:rPr>
          <w:i/>
          <w:iCs/>
        </w:rPr>
        <w:t>10</w:t>
      </w:r>
      <w:r w:rsidR="00906B6A">
        <w:t>, 6286–6303. https://doi.org/10.1109/ACCESS.2022.3143035</w:t>
      </w:r>
    </w:p>
    <w:p w14:paraId="5CC7D7A8" w14:textId="77777777" w:rsidR="00906B6A" w:rsidRDefault="00906B6A" w:rsidP="00FE08B5">
      <w:pPr>
        <w:pStyle w:val="Bibliography"/>
        <w:spacing w:line="240" w:lineRule="auto"/>
        <w:jc w:val="left"/>
      </w:pPr>
      <w:r>
        <w:t xml:space="preserve">Abdul Bujang, S. D., Selamat, A., Krejcar, O., Mohamed, F., Cheng, L. K., Chiu, P. C., &amp; Fujita, H. (2023). Imbalanced Classification Methods for Student Grade Prediction: A Systematic Literature Review. </w:t>
      </w:r>
      <w:r>
        <w:rPr>
          <w:i/>
          <w:iCs/>
        </w:rPr>
        <w:t>IEEE Access</w:t>
      </w:r>
      <w:r>
        <w:t xml:space="preserve">, </w:t>
      </w:r>
      <w:r>
        <w:rPr>
          <w:i/>
          <w:iCs/>
        </w:rPr>
        <w:t>11</w:t>
      </w:r>
      <w:r>
        <w:t>, 1970–1989. https://doi.org/10.1109/ACCESS.2022.3225404</w:t>
      </w:r>
    </w:p>
    <w:p w14:paraId="79A933ED" w14:textId="77777777" w:rsidR="00906B6A" w:rsidRDefault="00906B6A" w:rsidP="00FE08B5">
      <w:pPr>
        <w:pStyle w:val="Bibliography"/>
        <w:spacing w:line="240" w:lineRule="auto"/>
        <w:jc w:val="left"/>
      </w:pPr>
      <w:r>
        <w:t xml:space="preserve">Acosta-Gonzaga, E. (2023). The Effects of Self-Esteem and Academic Engagement on University Students’ Performance. </w:t>
      </w:r>
      <w:r>
        <w:rPr>
          <w:i/>
          <w:iCs/>
        </w:rPr>
        <w:t>Behavioral Sciences</w:t>
      </w:r>
      <w:r>
        <w:t xml:space="preserve">, </w:t>
      </w:r>
      <w:r>
        <w:rPr>
          <w:i/>
          <w:iCs/>
        </w:rPr>
        <w:t>13</w:t>
      </w:r>
      <w:r>
        <w:t>(4), 348. https://doi.org/10.3390/bs13040348</w:t>
      </w:r>
    </w:p>
    <w:p w14:paraId="6B39FA84" w14:textId="77777777" w:rsidR="00906B6A" w:rsidRDefault="00906B6A" w:rsidP="00FE08B5">
      <w:pPr>
        <w:pStyle w:val="Bibliography"/>
        <w:spacing w:line="240" w:lineRule="auto"/>
        <w:jc w:val="left"/>
      </w:pPr>
      <w:r>
        <w:t xml:space="preserve">Alalawi, K., Athauda, R., &amp; Chiong, R. (2023). Contextualizing the current state of research on the use of machine learning for student performance prediction: A systematic literature review. </w:t>
      </w:r>
      <w:r>
        <w:rPr>
          <w:i/>
          <w:iCs/>
        </w:rPr>
        <w:t>Engineering Reports</w:t>
      </w:r>
      <w:r>
        <w:t xml:space="preserve">, </w:t>
      </w:r>
      <w:r>
        <w:rPr>
          <w:i/>
          <w:iCs/>
        </w:rPr>
        <w:t>5</w:t>
      </w:r>
      <w:r>
        <w:t>(12), e12699. https://doi.org/10.1002/eng2.12699</w:t>
      </w:r>
    </w:p>
    <w:p w14:paraId="2A4C77B1" w14:textId="77777777" w:rsidR="00906B6A" w:rsidRDefault="00906B6A" w:rsidP="00FE08B5">
      <w:pPr>
        <w:pStyle w:val="Bibliography"/>
        <w:spacing w:line="240" w:lineRule="auto"/>
        <w:jc w:val="left"/>
      </w:pPr>
      <w:r>
        <w:t xml:space="preserve">Aldowah, H., Al-Samarraie, H., &amp; Fauzy, W. M. (2019). Educational data mining and learning analytics for 21st century higher education: A review and synthesis. </w:t>
      </w:r>
      <w:r>
        <w:rPr>
          <w:i/>
          <w:iCs/>
        </w:rPr>
        <w:t>Telematics and Informatics</w:t>
      </w:r>
      <w:r>
        <w:t xml:space="preserve">, </w:t>
      </w:r>
      <w:r>
        <w:rPr>
          <w:i/>
          <w:iCs/>
        </w:rPr>
        <w:t>37</w:t>
      </w:r>
      <w:r>
        <w:t>, 13–49. https://doi.org/10.1016/j.tele.2019.01.007</w:t>
      </w:r>
    </w:p>
    <w:p w14:paraId="52987DC4" w14:textId="77777777" w:rsidR="00906B6A" w:rsidRDefault="00906B6A" w:rsidP="00FE08B5">
      <w:pPr>
        <w:pStyle w:val="Bibliography"/>
        <w:spacing w:line="240" w:lineRule="auto"/>
        <w:jc w:val="left"/>
      </w:pPr>
      <w:r>
        <w:lastRenderedPageBreak/>
        <w:t xml:space="preserve">Alghamdi, S., Soh, B., &amp; Li, A. (2025). A Comprehensive Review of Dropout Prediction Methods Based on Multivariate Analysed Features of MOOC Platforms. </w:t>
      </w:r>
      <w:r>
        <w:rPr>
          <w:i/>
          <w:iCs/>
        </w:rPr>
        <w:t>Multimodal Technologies and Interaction</w:t>
      </w:r>
      <w:r>
        <w:t xml:space="preserve">, </w:t>
      </w:r>
      <w:r>
        <w:rPr>
          <w:i/>
          <w:iCs/>
        </w:rPr>
        <w:t>9</w:t>
      </w:r>
      <w:r>
        <w:t>(1), 3. https://doi.org/10.3390/mti9010003</w:t>
      </w:r>
    </w:p>
    <w:p w14:paraId="3F1DB872" w14:textId="77777777" w:rsidR="00906B6A" w:rsidRDefault="00906B6A" w:rsidP="00FE08B5">
      <w:pPr>
        <w:pStyle w:val="Bibliography"/>
        <w:spacing w:line="240" w:lineRule="auto"/>
        <w:jc w:val="left"/>
      </w:pPr>
      <w:r>
        <w:t xml:space="preserve">Alsariera, Y. A., Baashar, Y., Alkawsi, G., Mustafa, A., Alkahtani, A. A., &amp; Ali, N. (2022). Assessment and Evaluation of Different Machine Learning Algorithms for Predicting Student Performance. </w:t>
      </w:r>
      <w:r>
        <w:rPr>
          <w:i/>
          <w:iCs/>
        </w:rPr>
        <w:t>Computational Intelligence and Neuroscience</w:t>
      </w:r>
      <w:r>
        <w:t xml:space="preserve">, </w:t>
      </w:r>
      <w:r>
        <w:rPr>
          <w:i/>
          <w:iCs/>
        </w:rPr>
        <w:t>2022</w:t>
      </w:r>
      <w:r>
        <w:t>, 1–11. https://doi.org/10.1155/2022/4151487</w:t>
      </w:r>
    </w:p>
    <w:p w14:paraId="7239CAFF" w14:textId="77777777" w:rsidR="00906B6A" w:rsidRDefault="00906B6A" w:rsidP="00FE08B5">
      <w:pPr>
        <w:pStyle w:val="Bibliography"/>
        <w:spacing w:line="240" w:lineRule="auto"/>
        <w:jc w:val="left"/>
      </w:pPr>
      <w:r>
        <w:t xml:space="preserve">Alshanqiti, A., &amp; Namoun, A. (2020). Predicting Student Performance and Its Influential Factors Using Hybrid Regression and Multi-Label Classification. </w:t>
      </w:r>
      <w:r>
        <w:rPr>
          <w:i/>
          <w:iCs/>
        </w:rPr>
        <w:t>IEEE Access</w:t>
      </w:r>
      <w:r>
        <w:t xml:space="preserve">, </w:t>
      </w:r>
      <w:r>
        <w:rPr>
          <w:i/>
          <w:iCs/>
        </w:rPr>
        <w:t>8</w:t>
      </w:r>
      <w:r>
        <w:t>, 203827–203844. https://doi.org/10.1109/ACCESS.2020.3036572</w:t>
      </w:r>
    </w:p>
    <w:p w14:paraId="2E2D93D2" w14:textId="77777777" w:rsidR="00906B6A" w:rsidRDefault="00906B6A" w:rsidP="00FE08B5">
      <w:pPr>
        <w:pStyle w:val="Bibliography"/>
        <w:spacing w:line="240" w:lineRule="auto"/>
        <w:jc w:val="left"/>
      </w:pPr>
      <w:r>
        <w:t xml:space="preserve">Alyahyan, E., &amp; Düştegör, D. (2020). Predicting academic success in higher education: Literature review and best practices. </w:t>
      </w:r>
      <w:r>
        <w:rPr>
          <w:i/>
          <w:iCs/>
        </w:rPr>
        <w:t>International Journal of Educational Technology in Higher Education</w:t>
      </w:r>
      <w:r>
        <w:t xml:space="preserve">, </w:t>
      </w:r>
      <w:r>
        <w:rPr>
          <w:i/>
          <w:iCs/>
        </w:rPr>
        <w:t>17</w:t>
      </w:r>
      <w:r>
        <w:t>(1), 3. https://doi.org/10.1186/s41239-020-0177-7</w:t>
      </w:r>
    </w:p>
    <w:p w14:paraId="258CAA72" w14:textId="77777777" w:rsidR="00906B6A" w:rsidRDefault="00906B6A" w:rsidP="00FE08B5">
      <w:pPr>
        <w:pStyle w:val="Bibliography"/>
        <w:spacing w:line="240" w:lineRule="auto"/>
        <w:jc w:val="left"/>
      </w:pPr>
      <w:r>
        <w:t xml:space="preserve">Balaji, P., Alelyani, S., Qahmash, A., &amp; Mohana, M. (2021). Contributions of Machine Learning Models towards Student Academic Performance Prediction: A Systematic Review. </w:t>
      </w:r>
      <w:r>
        <w:rPr>
          <w:i/>
          <w:iCs/>
        </w:rPr>
        <w:t>Applied Sciences</w:t>
      </w:r>
      <w:r>
        <w:t xml:space="preserve">, </w:t>
      </w:r>
      <w:r>
        <w:rPr>
          <w:i/>
          <w:iCs/>
        </w:rPr>
        <w:t>11</w:t>
      </w:r>
      <w:r>
        <w:t>(21), Article 21. https://doi.org/10.3390/app112110007</w:t>
      </w:r>
    </w:p>
    <w:p w14:paraId="20739203" w14:textId="77777777" w:rsidR="00906B6A" w:rsidRPr="00A07667" w:rsidRDefault="00906B6A" w:rsidP="00FE08B5">
      <w:pPr>
        <w:pStyle w:val="Bibliography"/>
        <w:spacing w:line="240" w:lineRule="auto"/>
        <w:jc w:val="left"/>
      </w:pPr>
      <w:r>
        <w:t xml:space="preserve">Bertolini, R., Finch, S. J., &amp; Nehm, R. H. (2021). Testing the Impact of Novel Assessment Sources and Machine Learning Methods on Predictive Outcome Modeling in Undergraduate Biology. </w:t>
      </w:r>
      <w:r>
        <w:rPr>
          <w:i/>
          <w:iCs/>
        </w:rPr>
        <w:t>Journal of Science Education and Technology</w:t>
      </w:r>
      <w:r>
        <w:t xml:space="preserve">, </w:t>
      </w:r>
      <w:r>
        <w:rPr>
          <w:i/>
          <w:iCs/>
        </w:rPr>
        <w:t>30</w:t>
      </w:r>
      <w:r>
        <w:t xml:space="preserve">(2), 193–209. </w:t>
      </w:r>
      <w:r w:rsidRPr="00A07667">
        <w:t>https://doi.org/10.1007/s10956-020-09888-8</w:t>
      </w:r>
    </w:p>
    <w:p w14:paraId="1E543981" w14:textId="32E2D849" w:rsidR="00906B6A" w:rsidRPr="00A07667" w:rsidRDefault="00906B6A" w:rsidP="00FE08B5">
      <w:pPr>
        <w:pStyle w:val="Bibliography"/>
        <w:spacing w:line="240" w:lineRule="auto"/>
        <w:jc w:val="left"/>
      </w:pPr>
      <w:r w:rsidRPr="00A07667">
        <w:t xml:space="preserve">Bregant, B. (2025). </w:t>
      </w:r>
      <w:r w:rsidRPr="00A07667">
        <w:rPr>
          <w:i/>
          <w:iCs/>
        </w:rPr>
        <w:t>Statistics code of the article</w:t>
      </w:r>
      <w:r w:rsidRPr="00A07667">
        <w:t xml:space="preserve"> [Repository]. Github. https://github.com/borbregant/Doktorat_all/blob/main/raziskovalni_seminar/obdelava.ipynb</w:t>
      </w:r>
    </w:p>
    <w:p w14:paraId="66BB1BF9" w14:textId="690ADE2E" w:rsidR="004860AB" w:rsidRDefault="004860AB" w:rsidP="00FE08B5">
      <w:pPr>
        <w:pStyle w:val="Bibliography"/>
        <w:spacing w:line="240" w:lineRule="auto"/>
        <w:jc w:val="left"/>
      </w:pPr>
      <w:r w:rsidRPr="004860AB">
        <w:t>Bregant, B., Doz, D., &amp; Hudovernik, S. (2025). Factors influencing tandem learning in mathematics. International Journal of Instruction, 18(1), 437–463.</w:t>
      </w:r>
    </w:p>
    <w:p w14:paraId="3FBA5AE5" w14:textId="5F1FEC5A" w:rsidR="00906B6A" w:rsidRDefault="00906B6A" w:rsidP="00FE08B5">
      <w:pPr>
        <w:pStyle w:val="Bibliography"/>
        <w:spacing w:line="240" w:lineRule="auto"/>
        <w:jc w:val="left"/>
      </w:pPr>
      <w:r>
        <w:t xml:space="preserve">Buitrago-Ropero, M. E., Ramírez-Montoya, M. S., &amp; Laverde, A. C. (2023). Digital footprints (2005–2019): A systematic mapping of studies in education. </w:t>
      </w:r>
      <w:r>
        <w:rPr>
          <w:i/>
          <w:iCs/>
        </w:rPr>
        <w:t>Interactive Learning Environments</w:t>
      </w:r>
      <w:r>
        <w:t xml:space="preserve">, </w:t>
      </w:r>
      <w:r>
        <w:rPr>
          <w:i/>
          <w:iCs/>
        </w:rPr>
        <w:t>31</w:t>
      </w:r>
      <w:r>
        <w:t>(2), 876–889. https://doi.org/10.1080/10494820.2020.1814821</w:t>
      </w:r>
    </w:p>
    <w:p w14:paraId="6B3DCE31" w14:textId="77777777" w:rsidR="00906B6A" w:rsidRDefault="00906B6A" w:rsidP="00FE08B5">
      <w:pPr>
        <w:pStyle w:val="Bibliography"/>
        <w:spacing w:line="240" w:lineRule="auto"/>
        <w:jc w:val="left"/>
      </w:pPr>
      <w:r>
        <w:t xml:space="preserve">Burman, I., Som, S., &amp; Hossain, S. A. (2021). Model for Analyzing Psychological Parameters Recommending Student Learning Behavior using Machine Learning. </w:t>
      </w:r>
      <w:r>
        <w:rPr>
          <w:i/>
          <w:iCs/>
        </w:rPr>
        <w:t>International Journal of Computing and Digital Systems</w:t>
      </w:r>
      <w:r>
        <w:t xml:space="preserve">, </w:t>
      </w:r>
      <w:r>
        <w:rPr>
          <w:i/>
          <w:iCs/>
        </w:rPr>
        <w:t>10</w:t>
      </w:r>
      <w:r>
        <w:t>(1), 973–990. https://doi.org/10.12785/ijcds/100188</w:t>
      </w:r>
    </w:p>
    <w:p w14:paraId="3D1C272F" w14:textId="77777777" w:rsidR="00906B6A" w:rsidRDefault="00906B6A" w:rsidP="00FE08B5">
      <w:pPr>
        <w:pStyle w:val="Bibliography"/>
        <w:spacing w:line="240" w:lineRule="auto"/>
        <w:jc w:val="left"/>
      </w:pPr>
      <w:r>
        <w:t xml:space="preserve">Cankaya, B., Roberts, R., Douglas, S., Vigness, R., &amp; Oztekin, A. (2024). What postpones degree completion? Discovering key predictors of undergraduate degree completion through explainable artificial intelligence (XAI). </w:t>
      </w:r>
      <w:r>
        <w:rPr>
          <w:i/>
          <w:iCs/>
        </w:rPr>
        <w:t>Journal of Marketing Analytics</w:t>
      </w:r>
      <w:r>
        <w:t>. https://doi.org/10.1057/s41270-024-00290-6</w:t>
      </w:r>
    </w:p>
    <w:p w14:paraId="7C1819CD" w14:textId="77777777" w:rsidR="00906B6A" w:rsidRDefault="00906B6A" w:rsidP="00FE08B5">
      <w:pPr>
        <w:pStyle w:val="Bibliography"/>
        <w:spacing w:line="240" w:lineRule="auto"/>
        <w:jc w:val="left"/>
      </w:pPr>
      <w:r>
        <w:t xml:space="preserve">Chen, J., Fang, B., Zhang, H., &amp; Xue, X. (2022). A systematic review for MOOC dropout prediction from the perspective of machine learning. </w:t>
      </w:r>
      <w:r>
        <w:rPr>
          <w:i/>
          <w:iCs/>
        </w:rPr>
        <w:t>Interactive Learning Environments</w:t>
      </w:r>
      <w:r>
        <w:t>, 1–14. https://doi.org/10.1080/10494820.2022.2124425</w:t>
      </w:r>
    </w:p>
    <w:p w14:paraId="43A2C49C" w14:textId="77777777" w:rsidR="00906B6A" w:rsidRDefault="00906B6A" w:rsidP="00FE08B5">
      <w:pPr>
        <w:pStyle w:val="Bibliography"/>
        <w:spacing w:line="240" w:lineRule="auto"/>
        <w:jc w:val="left"/>
      </w:pPr>
      <w:r>
        <w:t xml:space="preserve">Chen, J. J., &amp; Lin, J. C. (2024). Artificial intelligence as a double-edged sword: Wielding the POWER principles to maximize its positive effects and minimize its negative effects. </w:t>
      </w:r>
      <w:r>
        <w:rPr>
          <w:i/>
          <w:iCs/>
        </w:rPr>
        <w:t>Contemporary Issues in Early Childhood</w:t>
      </w:r>
      <w:r>
        <w:t xml:space="preserve">, </w:t>
      </w:r>
      <w:r>
        <w:rPr>
          <w:i/>
          <w:iCs/>
        </w:rPr>
        <w:t>25</w:t>
      </w:r>
      <w:r>
        <w:t>(1), 146–153. https://doi.org/10.1177/14639491231169813</w:t>
      </w:r>
    </w:p>
    <w:p w14:paraId="565D6751" w14:textId="77777777" w:rsidR="00906B6A" w:rsidRDefault="00906B6A" w:rsidP="00FE08B5">
      <w:pPr>
        <w:pStyle w:val="Bibliography"/>
        <w:spacing w:line="240" w:lineRule="auto"/>
        <w:jc w:val="left"/>
      </w:pPr>
      <w:r>
        <w:t xml:space="preserve">Davies, H. C., Eynon, R., &amp; Salveson, C. (2021). The Mobilisation of AI in Education: A Bourdieusean Field Analysis. </w:t>
      </w:r>
      <w:r>
        <w:rPr>
          <w:i/>
          <w:iCs/>
        </w:rPr>
        <w:t>Sociology</w:t>
      </w:r>
      <w:r>
        <w:t xml:space="preserve">, </w:t>
      </w:r>
      <w:r>
        <w:rPr>
          <w:i/>
          <w:iCs/>
        </w:rPr>
        <w:t>55</w:t>
      </w:r>
      <w:r>
        <w:t>(3), 539–560. https://doi.org/10.1177/0038038520967888</w:t>
      </w:r>
    </w:p>
    <w:p w14:paraId="585175AD" w14:textId="77777777" w:rsidR="00906B6A" w:rsidRDefault="00906B6A" w:rsidP="00FE08B5">
      <w:pPr>
        <w:pStyle w:val="Bibliography"/>
        <w:spacing w:line="240" w:lineRule="auto"/>
        <w:jc w:val="left"/>
      </w:pPr>
      <w:r>
        <w:t xml:space="preserve">Delgado‐Quirós, L., Aguillo, I. F., Martín‐Martín, A., López‐Cózar, E. D., Orduña‐Malea, E., &amp; Ortega, J. L. (2024). Why are these publications missing? Uncovering the reasons behind the exclusion of documents in free‐access scholarly databases. </w:t>
      </w:r>
      <w:r>
        <w:rPr>
          <w:i/>
          <w:iCs/>
        </w:rPr>
        <w:t>Journal of the Association for Information Science and Technology</w:t>
      </w:r>
      <w:r>
        <w:t xml:space="preserve">, </w:t>
      </w:r>
      <w:r>
        <w:rPr>
          <w:i/>
          <w:iCs/>
        </w:rPr>
        <w:t>75</w:t>
      </w:r>
      <w:r>
        <w:t>(1), 43–58. https://doi.org/10.1002/asi.24839</w:t>
      </w:r>
    </w:p>
    <w:p w14:paraId="481C533A" w14:textId="77777777" w:rsidR="00906B6A" w:rsidRDefault="00906B6A" w:rsidP="00FE08B5">
      <w:pPr>
        <w:pStyle w:val="Bibliography"/>
        <w:spacing w:line="240" w:lineRule="auto"/>
        <w:jc w:val="left"/>
      </w:pPr>
      <w:r>
        <w:t xml:space="preserve">Dol, S. M., &amp; Jawandhiya, P. M. (2024). Systematic Review and Analysis of EDM for Predicting the Academic Performance of Students. </w:t>
      </w:r>
      <w:r>
        <w:rPr>
          <w:i/>
          <w:iCs/>
        </w:rPr>
        <w:t>Journal of The Institution of Engineers (India): Series B</w:t>
      </w:r>
      <w:r>
        <w:t xml:space="preserve">, </w:t>
      </w:r>
      <w:r>
        <w:rPr>
          <w:i/>
          <w:iCs/>
        </w:rPr>
        <w:t>105</w:t>
      </w:r>
      <w:r>
        <w:t>(4), 1021–1071. https://doi.org/10.1007/s40031-024-00998-0</w:t>
      </w:r>
    </w:p>
    <w:p w14:paraId="01B1A8B3" w14:textId="77777777" w:rsidR="00906B6A" w:rsidRDefault="00906B6A" w:rsidP="00FE08B5">
      <w:pPr>
        <w:pStyle w:val="Bibliography"/>
        <w:spacing w:line="240" w:lineRule="auto"/>
        <w:jc w:val="left"/>
      </w:pPr>
      <w:r>
        <w:lastRenderedPageBreak/>
        <w:t xml:space="preserve">Donthu, N., Kumar, S., Mukherjee, D., Pandey, N., &amp; Lim, W. M. (2021). How to conduct a bibliometric analysis: An overview and guidelines. </w:t>
      </w:r>
      <w:r>
        <w:rPr>
          <w:i/>
          <w:iCs/>
        </w:rPr>
        <w:t>Journal of Business Research</w:t>
      </w:r>
      <w:r>
        <w:t xml:space="preserve">, </w:t>
      </w:r>
      <w:r>
        <w:rPr>
          <w:i/>
          <w:iCs/>
        </w:rPr>
        <w:t>133</w:t>
      </w:r>
      <w:r>
        <w:t>, 285–296. https://doi.org/10.1016/j.jbusres.2021.04.070</w:t>
      </w:r>
    </w:p>
    <w:p w14:paraId="17A1793A" w14:textId="77777777" w:rsidR="00906B6A" w:rsidRDefault="00906B6A" w:rsidP="00FE08B5">
      <w:pPr>
        <w:pStyle w:val="Bibliography"/>
        <w:spacing w:line="240" w:lineRule="auto"/>
        <w:jc w:val="left"/>
      </w:pPr>
      <w:r>
        <w:t xml:space="preserve">Dutt, A., Ismail, M. A., &amp; Herawan, T. (2017). A Systematic Review on Educational Data Mining. </w:t>
      </w:r>
      <w:r>
        <w:rPr>
          <w:i/>
          <w:iCs/>
        </w:rPr>
        <w:t>IEEE Access</w:t>
      </w:r>
      <w:r>
        <w:t xml:space="preserve">, </w:t>
      </w:r>
      <w:r>
        <w:rPr>
          <w:i/>
          <w:iCs/>
        </w:rPr>
        <w:t>5</w:t>
      </w:r>
      <w:r>
        <w:t>, 15991–16005. https://doi.org/10.1109/ACCESS.2017.2654247</w:t>
      </w:r>
    </w:p>
    <w:p w14:paraId="28B46145" w14:textId="77777777" w:rsidR="00906B6A" w:rsidRDefault="00906B6A" w:rsidP="00FE08B5">
      <w:pPr>
        <w:pStyle w:val="Bibliography"/>
        <w:spacing w:line="240" w:lineRule="auto"/>
        <w:jc w:val="left"/>
      </w:pPr>
      <w:r>
        <w:t xml:space="preserve">Edgerton, E., &amp; McKechnie, J. (2023). The relationship between student’s perceptions of their school environment and academic achievement. </w:t>
      </w:r>
      <w:r>
        <w:rPr>
          <w:i/>
          <w:iCs/>
        </w:rPr>
        <w:t>Frontiers in Psychology</w:t>
      </w:r>
      <w:r>
        <w:t xml:space="preserve">, </w:t>
      </w:r>
      <w:r>
        <w:rPr>
          <w:i/>
          <w:iCs/>
        </w:rPr>
        <w:t>13</w:t>
      </w:r>
      <w:r>
        <w:t>, 959259. https://doi.org/10.3389/fpsyg.2022.959259</w:t>
      </w:r>
    </w:p>
    <w:p w14:paraId="2B044B37" w14:textId="77777777" w:rsidR="00906B6A" w:rsidRDefault="00906B6A" w:rsidP="00FE08B5">
      <w:pPr>
        <w:pStyle w:val="Bibliography"/>
        <w:spacing w:line="240" w:lineRule="auto"/>
        <w:jc w:val="left"/>
      </w:pPr>
      <w:r>
        <w:t xml:space="preserve">Fahd, K., Venkatraman, S., Miah, S. J., &amp; Ahmed, K. (2022). Application of machine learning in higher education to assess student academic performance, at-risk, and attrition: A meta-analysis of literature. </w:t>
      </w:r>
      <w:r>
        <w:rPr>
          <w:i/>
          <w:iCs/>
        </w:rPr>
        <w:t>Education and Information Technologies</w:t>
      </w:r>
      <w:r>
        <w:t xml:space="preserve">, </w:t>
      </w:r>
      <w:r>
        <w:rPr>
          <w:i/>
          <w:iCs/>
        </w:rPr>
        <w:t>27</w:t>
      </w:r>
      <w:r>
        <w:t>(3), 3743–3775. https://doi.org/10.1007/s10639-021-10741-7</w:t>
      </w:r>
    </w:p>
    <w:p w14:paraId="5EC64AD4" w14:textId="77777777" w:rsidR="00906B6A" w:rsidRDefault="00906B6A" w:rsidP="00FE08B5">
      <w:pPr>
        <w:pStyle w:val="Bibliography"/>
        <w:spacing w:line="240" w:lineRule="auto"/>
        <w:jc w:val="left"/>
      </w:pPr>
      <w:r>
        <w:t xml:space="preserve">Gouseti, A., James, F., Fallin, L., &amp; Burden, K. (2024). The ethics of using AI in K-12 education: A systematic literature review. </w:t>
      </w:r>
      <w:r>
        <w:rPr>
          <w:i/>
          <w:iCs/>
        </w:rPr>
        <w:t>Technology, Pedagogy and Education</w:t>
      </w:r>
      <w:r>
        <w:t>, 1–22. https://doi.org/10.1080/1475939X.2024.2428601</w:t>
      </w:r>
    </w:p>
    <w:p w14:paraId="78319CA6" w14:textId="77777777" w:rsidR="00906B6A" w:rsidRDefault="00906B6A" w:rsidP="00FE08B5">
      <w:pPr>
        <w:pStyle w:val="Bibliography"/>
        <w:spacing w:line="240" w:lineRule="auto"/>
        <w:jc w:val="left"/>
      </w:pPr>
      <w:r>
        <w:t xml:space="preserve">Guanin-Fajardo, J. H., Guaña-Moya, J., &amp; Casillas, J. (2024). Predicting Academic Success of College Students Using Machine Learning Techniques. </w:t>
      </w:r>
      <w:r>
        <w:rPr>
          <w:i/>
          <w:iCs/>
        </w:rPr>
        <w:t>Data</w:t>
      </w:r>
      <w:r>
        <w:t xml:space="preserve">, </w:t>
      </w:r>
      <w:r>
        <w:rPr>
          <w:i/>
          <w:iCs/>
        </w:rPr>
        <w:t>9</w:t>
      </w:r>
      <w:r>
        <w:t>(4), 60. https://doi.org/10.3390/data9040060</w:t>
      </w:r>
    </w:p>
    <w:p w14:paraId="22539341" w14:textId="77777777" w:rsidR="00906B6A" w:rsidRPr="00A07667" w:rsidRDefault="00906B6A" w:rsidP="00FE08B5">
      <w:pPr>
        <w:pStyle w:val="Bibliography"/>
        <w:spacing w:line="240" w:lineRule="auto"/>
        <w:jc w:val="left"/>
      </w:pPr>
      <w:r>
        <w:t xml:space="preserve">Hilbert, S., Coors, S., Kraus, E., Bischl, B., Lindl, A., Frei, M., Wild, J., Krauss, S., Goretzko, D., &amp; Stachl, </w:t>
      </w:r>
      <w:r w:rsidRPr="00A07667">
        <w:t xml:space="preserve">C. (2021). Machine learning for the educational sciences. </w:t>
      </w:r>
      <w:r w:rsidRPr="00A07667">
        <w:rPr>
          <w:i/>
          <w:iCs/>
        </w:rPr>
        <w:t>Review of Education</w:t>
      </w:r>
      <w:r w:rsidRPr="00A07667">
        <w:t xml:space="preserve">, </w:t>
      </w:r>
      <w:r w:rsidRPr="00A07667">
        <w:rPr>
          <w:i/>
          <w:iCs/>
        </w:rPr>
        <w:t>9</w:t>
      </w:r>
      <w:r w:rsidRPr="00A07667">
        <w:t>(3), Article 3. https://doi.org/10.1002/rev3.3310</w:t>
      </w:r>
    </w:p>
    <w:p w14:paraId="7B44DD55" w14:textId="77777777" w:rsidR="00906B6A" w:rsidRDefault="00906B6A" w:rsidP="00FE08B5">
      <w:pPr>
        <w:pStyle w:val="Bibliography"/>
        <w:spacing w:line="240" w:lineRule="auto"/>
        <w:jc w:val="left"/>
      </w:pPr>
      <w:r w:rsidRPr="00A07667">
        <w:t xml:space="preserve">Istenič Starčič, A. (2019). Human learning and learning analytics in the age of artificial intelligence. </w:t>
      </w:r>
      <w:r w:rsidRPr="00A07667">
        <w:rPr>
          <w:i/>
          <w:iCs/>
        </w:rPr>
        <w:t>British Journal of Educational Technology</w:t>
      </w:r>
      <w:r w:rsidRPr="00A07667">
        <w:t xml:space="preserve">, </w:t>
      </w:r>
      <w:r w:rsidRPr="00A07667">
        <w:rPr>
          <w:i/>
          <w:iCs/>
        </w:rPr>
        <w:t>50</w:t>
      </w:r>
      <w:r w:rsidRPr="00A07667">
        <w:t>(6), 2974–2976.</w:t>
      </w:r>
      <w:r>
        <w:t xml:space="preserve"> https://doi.org/10.1111/bjet.12879</w:t>
      </w:r>
    </w:p>
    <w:p w14:paraId="1BEBF2FA" w14:textId="77777777" w:rsidR="00906B6A" w:rsidRDefault="00906B6A" w:rsidP="00FE08B5">
      <w:pPr>
        <w:pStyle w:val="Bibliography"/>
        <w:spacing w:line="240" w:lineRule="auto"/>
        <w:jc w:val="left"/>
      </w:pPr>
      <w:r>
        <w:t xml:space="preserve">Jang, Y., Choi, S., Jung, H., &amp; Kim, H. (2022). Practical early prediction of students’ performance using machine learning and eXplainable AI. </w:t>
      </w:r>
      <w:r>
        <w:rPr>
          <w:i/>
          <w:iCs/>
        </w:rPr>
        <w:t>Education and Information Technologies</w:t>
      </w:r>
      <w:r>
        <w:t xml:space="preserve">, </w:t>
      </w:r>
      <w:r>
        <w:rPr>
          <w:i/>
          <w:iCs/>
        </w:rPr>
        <w:t>27</w:t>
      </w:r>
      <w:r>
        <w:t>(9), 12855–12889. https://doi.org/10.1007/s10639-022-11120-6</w:t>
      </w:r>
    </w:p>
    <w:p w14:paraId="45D52647" w14:textId="77777777" w:rsidR="00906B6A" w:rsidRDefault="00906B6A" w:rsidP="00FE08B5">
      <w:pPr>
        <w:pStyle w:val="Bibliography"/>
        <w:spacing w:line="240" w:lineRule="auto"/>
        <w:jc w:val="left"/>
      </w:pPr>
      <w:r>
        <w:t xml:space="preserve">Jin, X. (2023). Predicting academic success: Machine learning analysis of student, parental, and school efforts. </w:t>
      </w:r>
      <w:r>
        <w:rPr>
          <w:i/>
          <w:iCs/>
        </w:rPr>
        <w:t>Asia Pacific Education Review</w:t>
      </w:r>
      <w:r>
        <w:t>. https://doi.org/10.1007/s12564-023-09915-4</w:t>
      </w:r>
    </w:p>
    <w:p w14:paraId="1D2A5A3F" w14:textId="77777777" w:rsidR="00906B6A" w:rsidRDefault="00906B6A" w:rsidP="00FE08B5">
      <w:pPr>
        <w:pStyle w:val="Bibliography"/>
        <w:spacing w:line="240" w:lineRule="auto"/>
        <w:jc w:val="left"/>
      </w:pPr>
      <w:r>
        <w:t xml:space="preserve">Kassaw, C., &amp; Demareva, V. (2023). Determinants of academic achievement among higher education student found in low resource setting, A systematic review. </w:t>
      </w:r>
      <w:r>
        <w:rPr>
          <w:i/>
          <w:iCs/>
        </w:rPr>
        <w:t>PLOS ONE</w:t>
      </w:r>
      <w:r>
        <w:t xml:space="preserve">, </w:t>
      </w:r>
      <w:r>
        <w:rPr>
          <w:i/>
          <w:iCs/>
        </w:rPr>
        <w:t>18</w:t>
      </w:r>
      <w:r>
        <w:t>(11), e0294585. https://doi.org/10.1371/journal.pone.0294585</w:t>
      </w:r>
    </w:p>
    <w:p w14:paraId="7CD4DE4D" w14:textId="77777777" w:rsidR="00906B6A" w:rsidRDefault="00906B6A" w:rsidP="00FE08B5">
      <w:pPr>
        <w:pStyle w:val="Bibliography"/>
        <w:spacing w:line="240" w:lineRule="auto"/>
        <w:jc w:val="left"/>
      </w:pPr>
      <w:r>
        <w:t xml:space="preserve">Kim, K., &amp; Kwon, K. (2024). A systematic review of the evaluation in K-12 artificial intelligence education from 2013 to 2022. </w:t>
      </w:r>
      <w:r>
        <w:rPr>
          <w:i/>
          <w:iCs/>
        </w:rPr>
        <w:t>Interactive Learning Environments</w:t>
      </w:r>
      <w:r>
        <w:t>, 1–29. https://doi.org/10.1080/10494820.2024.2335499</w:t>
      </w:r>
    </w:p>
    <w:p w14:paraId="0D6131C0" w14:textId="77777777" w:rsidR="00906B6A" w:rsidRDefault="00906B6A" w:rsidP="00FE08B5">
      <w:pPr>
        <w:pStyle w:val="Bibliography"/>
        <w:spacing w:line="240" w:lineRule="auto"/>
        <w:jc w:val="left"/>
      </w:pPr>
      <w:r>
        <w:t xml:space="preserve">Liang, G., Jiang, C., Ping, Q., &amp; Jiang, X. (2023). Academic performance prediction associated with synchronous online interactive learning behaviors based on the machine learning approach. </w:t>
      </w:r>
      <w:r>
        <w:rPr>
          <w:i/>
          <w:iCs/>
        </w:rPr>
        <w:t>Interactive Learning Environments</w:t>
      </w:r>
      <w:r>
        <w:t>, 1–16. https://doi.org/10.1080/10494820.2023.2167836</w:t>
      </w:r>
    </w:p>
    <w:p w14:paraId="64BE5D4D" w14:textId="77777777" w:rsidR="00906B6A" w:rsidRDefault="00906B6A" w:rsidP="00FE08B5">
      <w:pPr>
        <w:pStyle w:val="Bibliography"/>
        <w:spacing w:line="240" w:lineRule="auto"/>
        <w:jc w:val="left"/>
      </w:pPr>
      <w:r>
        <w:t xml:space="preserve">Lim, W. M., &amp; Kumar, S. (2024). Guidelines for interpreting the results of bibliometric analysis: A sensemaking approach. </w:t>
      </w:r>
      <w:r>
        <w:rPr>
          <w:i/>
          <w:iCs/>
        </w:rPr>
        <w:t>Global Business and Organizational Excellence</w:t>
      </w:r>
      <w:r>
        <w:t xml:space="preserve">, </w:t>
      </w:r>
      <w:r>
        <w:rPr>
          <w:i/>
          <w:iCs/>
        </w:rPr>
        <w:t>43</w:t>
      </w:r>
      <w:r>
        <w:t>(2), 17–26. https://doi.org/10.1002/joe.22229</w:t>
      </w:r>
    </w:p>
    <w:p w14:paraId="760E48E8" w14:textId="77777777" w:rsidR="00906B6A" w:rsidRDefault="00906B6A" w:rsidP="00FE08B5">
      <w:pPr>
        <w:pStyle w:val="Bibliography"/>
        <w:spacing w:line="240" w:lineRule="auto"/>
        <w:jc w:val="left"/>
      </w:pPr>
      <w:r>
        <w:t xml:space="preserve">Lynam, S., Cachia, M., &amp; Stock, R. (2024). An evaluation of the factors that influence academic success as defined by engaged students. </w:t>
      </w:r>
      <w:r>
        <w:rPr>
          <w:i/>
          <w:iCs/>
        </w:rPr>
        <w:t>Educational Review</w:t>
      </w:r>
      <w:r>
        <w:t xml:space="preserve">, </w:t>
      </w:r>
      <w:r>
        <w:rPr>
          <w:i/>
          <w:iCs/>
        </w:rPr>
        <w:t>76</w:t>
      </w:r>
      <w:r>
        <w:t>(3), 586–604. https://doi.org/10.1080/00131911.2022.2052808</w:t>
      </w:r>
    </w:p>
    <w:p w14:paraId="1D0FE8BD" w14:textId="77777777" w:rsidR="00906B6A" w:rsidRDefault="00906B6A" w:rsidP="00FE08B5">
      <w:pPr>
        <w:pStyle w:val="Bibliography"/>
        <w:spacing w:line="240" w:lineRule="auto"/>
        <w:jc w:val="left"/>
      </w:pPr>
      <w:r>
        <w:t xml:space="preserve">Mongeon, P., &amp; Paul-Hus, A. (2016). The journal coverage of Web of Science and Scopus: A comparative analysis. </w:t>
      </w:r>
      <w:r>
        <w:rPr>
          <w:i/>
          <w:iCs/>
        </w:rPr>
        <w:t>Scientometrics</w:t>
      </w:r>
      <w:r>
        <w:t xml:space="preserve">, </w:t>
      </w:r>
      <w:r>
        <w:rPr>
          <w:i/>
          <w:iCs/>
        </w:rPr>
        <w:t>106</w:t>
      </w:r>
      <w:r>
        <w:t>(1), 213–228. https://doi.org/10.1007/s11192-015-1765-5</w:t>
      </w:r>
    </w:p>
    <w:p w14:paraId="06606944" w14:textId="77777777" w:rsidR="00906B6A" w:rsidRDefault="00906B6A" w:rsidP="00FE08B5">
      <w:pPr>
        <w:pStyle w:val="Bibliography"/>
        <w:spacing w:line="240" w:lineRule="auto"/>
        <w:jc w:val="left"/>
      </w:pPr>
      <w:r>
        <w:t xml:space="preserve">Namoun, A., &amp; Alshanqiti, A. (2020). Predicting Student Performance Using Data Mining and Learning Analytics Techniques: A Systematic Literature Review. </w:t>
      </w:r>
      <w:r>
        <w:rPr>
          <w:i/>
          <w:iCs/>
        </w:rPr>
        <w:t>Applied Sciences</w:t>
      </w:r>
      <w:r>
        <w:t xml:space="preserve">, </w:t>
      </w:r>
      <w:r>
        <w:rPr>
          <w:i/>
          <w:iCs/>
        </w:rPr>
        <w:t>11</w:t>
      </w:r>
      <w:r>
        <w:t>(1), 237. https://doi.org/10.3390/app11010237</w:t>
      </w:r>
    </w:p>
    <w:p w14:paraId="3BB2F792" w14:textId="77777777" w:rsidR="00906B6A" w:rsidRDefault="00906B6A" w:rsidP="00FE08B5">
      <w:pPr>
        <w:pStyle w:val="Bibliography"/>
        <w:spacing w:line="240" w:lineRule="auto"/>
        <w:jc w:val="left"/>
      </w:pPr>
      <w:r>
        <w:lastRenderedPageBreak/>
        <w:t xml:space="preserve">Ncube, M. M., &amp; Ngulube, P. (2024). Optimising Data Analytics to Enhance Postgraduate Student Academic Achievement: A Systematic Review. </w:t>
      </w:r>
      <w:r>
        <w:rPr>
          <w:i/>
          <w:iCs/>
        </w:rPr>
        <w:t>Education Sciences</w:t>
      </w:r>
      <w:r>
        <w:t xml:space="preserve">, </w:t>
      </w:r>
      <w:r>
        <w:rPr>
          <w:i/>
          <w:iCs/>
        </w:rPr>
        <w:t>14</w:t>
      </w:r>
      <w:r>
        <w:t>(11), 1263. https://doi.org/10.3390/educsci14111263</w:t>
      </w:r>
    </w:p>
    <w:p w14:paraId="5BD079C6" w14:textId="125CCA94" w:rsidR="00906B6A" w:rsidRDefault="00906B6A" w:rsidP="00FE08B5">
      <w:pPr>
        <w:pStyle w:val="Bibliography"/>
        <w:spacing w:line="240" w:lineRule="auto"/>
        <w:jc w:val="left"/>
      </w:pPr>
      <w:r>
        <w:t xml:space="preserve">Nti, I. K., Umar Bawah, F., Quarcoo, J. A., &amp; Kalos, F. (2022). A Bibliometric Analysis of Soft Computing Technology Applications Trends and Characterisation in Educational Research: Africa. </w:t>
      </w:r>
      <w:r>
        <w:rPr>
          <w:i/>
          <w:iCs/>
        </w:rPr>
        <w:t>Africa Education Review</w:t>
      </w:r>
      <w:r>
        <w:t xml:space="preserve">, </w:t>
      </w:r>
      <w:r>
        <w:rPr>
          <w:i/>
          <w:iCs/>
        </w:rPr>
        <w:t>19</w:t>
      </w:r>
      <w:r>
        <w:t>(3), 55–77. https://doi.org/10.1080/18146627.2023.2284744</w:t>
      </w:r>
    </w:p>
    <w:p w14:paraId="6445DB3A" w14:textId="320541A7" w:rsidR="00DA3248" w:rsidRDefault="00DA3248" w:rsidP="00FE08B5">
      <w:pPr>
        <w:pStyle w:val="Bibliography"/>
        <w:spacing w:line="240" w:lineRule="auto"/>
        <w:jc w:val="left"/>
      </w:pPr>
      <w:r w:rsidRPr="00DA3248">
        <w:t>Page M</w:t>
      </w:r>
      <w:r w:rsidR="00662024">
        <w:t xml:space="preserve">. </w:t>
      </w:r>
      <w:r w:rsidRPr="00DA3248">
        <w:t>J</w:t>
      </w:r>
      <w:r w:rsidR="00662024">
        <w:t>.</w:t>
      </w:r>
      <w:r w:rsidRPr="00DA3248">
        <w:t>, McKenzie J</w:t>
      </w:r>
      <w:r w:rsidR="00662024">
        <w:t xml:space="preserve">. </w:t>
      </w:r>
      <w:r w:rsidRPr="00DA3248">
        <w:t>E</w:t>
      </w:r>
      <w:r w:rsidR="00662024">
        <w:t>.</w:t>
      </w:r>
      <w:r w:rsidRPr="00DA3248">
        <w:t>, Bossuyt P</w:t>
      </w:r>
      <w:r w:rsidR="00662024">
        <w:t xml:space="preserve">. </w:t>
      </w:r>
      <w:r w:rsidRPr="00DA3248">
        <w:t>M</w:t>
      </w:r>
      <w:r w:rsidR="00662024">
        <w:t>.</w:t>
      </w:r>
      <w:r w:rsidRPr="00DA3248">
        <w:t>, Boutron I</w:t>
      </w:r>
      <w:r w:rsidR="00662024">
        <w:t>.</w:t>
      </w:r>
      <w:r w:rsidRPr="00DA3248">
        <w:t>, Hoffmann T</w:t>
      </w:r>
      <w:r w:rsidR="00662024">
        <w:t xml:space="preserve">. </w:t>
      </w:r>
      <w:r w:rsidRPr="00DA3248">
        <w:t>C</w:t>
      </w:r>
      <w:r w:rsidR="00662024">
        <w:t>.</w:t>
      </w:r>
      <w:r w:rsidRPr="00DA3248">
        <w:t>, Mulrow C</w:t>
      </w:r>
      <w:r w:rsidR="00662024">
        <w:t xml:space="preserve">. </w:t>
      </w:r>
      <w:r w:rsidRPr="00DA3248">
        <w:t>D</w:t>
      </w:r>
      <w:r w:rsidR="00662024">
        <w:t>.</w:t>
      </w:r>
      <w:r w:rsidRPr="00DA3248">
        <w:t xml:space="preserve">, Moher D. </w:t>
      </w:r>
      <w:r w:rsidR="00662024">
        <w:t xml:space="preserve">(2021). </w:t>
      </w:r>
      <w:r w:rsidRPr="00DA3248">
        <w:t xml:space="preserve">The PRISMA 2020 statement: an updated guideline for reporting systematic reviews. </w:t>
      </w:r>
      <w:r w:rsidR="00662024">
        <w:t>BMJ,</w:t>
      </w:r>
      <w:r w:rsidRPr="00DA3248">
        <w:t xml:space="preserve"> </w:t>
      </w:r>
      <w:r w:rsidR="00662024">
        <w:t xml:space="preserve">372. </w:t>
      </w:r>
      <w:r w:rsidRPr="00DA3248">
        <w:t xml:space="preserve"> https://doi.org/10.1136/bmj.n71</w:t>
      </w:r>
    </w:p>
    <w:p w14:paraId="67DC83AF" w14:textId="666C4FFF" w:rsidR="00906B6A" w:rsidRDefault="00906B6A" w:rsidP="00FE08B5">
      <w:pPr>
        <w:pStyle w:val="Bibliography"/>
        <w:spacing w:line="240" w:lineRule="auto"/>
        <w:jc w:val="left"/>
      </w:pPr>
      <w:r>
        <w:t xml:space="preserve">Pektaş, Ş. T. (2023). A Systematic Analysis of Machine Learning Studies in Education. </w:t>
      </w:r>
      <w:r>
        <w:rPr>
          <w:i/>
          <w:iCs/>
        </w:rPr>
        <w:t>The 15th International Conference on Education Technology and Computers</w:t>
      </w:r>
      <w:r>
        <w:t>, 451–455. https://doi.org/10.1145/3629296.3629368</w:t>
      </w:r>
    </w:p>
    <w:p w14:paraId="11B4B9DA" w14:textId="77777777" w:rsidR="00906B6A" w:rsidRDefault="00906B6A" w:rsidP="00FE08B5">
      <w:pPr>
        <w:pStyle w:val="Bibliography"/>
        <w:spacing w:line="240" w:lineRule="auto"/>
        <w:jc w:val="left"/>
      </w:pPr>
      <w:r>
        <w:t xml:space="preserve">Pelima, L. R., Sukmana, Y., &amp; Rosmansyah, Y. (2024). Predicting University Student Graduation Using Academic Performance and Machine Learning: A Systematic Literature Review. </w:t>
      </w:r>
      <w:r>
        <w:rPr>
          <w:i/>
          <w:iCs/>
        </w:rPr>
        <w:t>IEEE Access</w:t>
      </w:r>
      <w:r>
        <w:t xml:space="preserve">, </w:t>
      </w:r>
      <w:r>
        <w:rPr>
          <w:i/>
          <w:iCs/>
        </w:rPr>
        <w:t>12</w:t>
      </w:r>
      <w:r>
        <w:t>, 23451–23465. https://doi.org/10.1109/ACCESS.2024.3361479</w:t>
      </w:r>
    </w:p>
    <w:p w14:paraId="5D4A9B89" w14:textId="77777777" w:rsidR="00906B6A" w:rsidRDefault="00906B6A" w:rsidP="00FE08B5">
      <w:pPr>
        <w:pStyle w:val="Bibliography"/>
        <w:spacing w:line="240" w:lineRule="auto"/>
        <w:jc w:val="left"/>
      </w:pPr>
      <w:r>
        <w:t xml:space="preserve">Pinto, A. S., Abreu, A., Costa, E., &amp; Paiva, J. (2023). How Machine Learning (ML) is Transforming Higher Education: A Systematic Literature Review. </w:t>
      </w:r>
      <w:r>
        <w:rPr>
          <w:i/>
          <w:iCs/>
        </w:rPr>
        <w:t>Journal of Information Systems Engineering and Management</w:t>
      </w:r>
      <w:r>
        <w:t xml:space="preserve">, </w:t>
      </w:r>
      <w:r>
        <w:rPr>
          <w:i/>
          <w:iCs/>
        </w:rPr>
        <w:t>8</w:t>
      </w:r>
      <w:r>
        <w:t>(2), 21168. https://doi.org/10.55267/iadt.07.13227</w:t>
      </w:r>
    </w:p>
    <w:p w14:paraId="123DD195" w14:textId="77777777" w:rsidR="00906B6A" w:rsidRDefault="00906B6A" w:rsidP="00FE08B5">
      <w:pPr>
        <w:pStyle w:val="Bibliography"/>
        <w:spacing w:line="240" w:lineRule="auto"/>
        <w:jc w:val="left"/>
      </w:pPr>
      <w:r>
        <w:t xml:space="preserve">Pires, J. P. J., Brito Correia, F., Gomes, A., Borges, A. R., &amp; Bernardino, J. (2024). Predicting Student Performance in Introductory Programming Courses. </w:t>
      </w:r>
      <w:r>
        <w:rPr>
          <w:i/>
          <w:iCs/>
        </w:rPr>
        <w:t>Computers</w:t>
      </w:r>
      <w:r>
        <w:t xml:space="preserve">, </w:t>
      </w:r>
      <w:r>
        <w:rPr>
          <w:i/>
          <w:iCs/>
        </w:rPr>
        <w:t>13</w:t>
      </w:r>
      <w:r>
        <w:t>(9), 219. https://doi.org/10.3390/computers13090219</w:t>
      </w:r>
    </w:p>
    <w:p w14:paraId="689DE970" w14:textId="77777777" w:rsidR="00906B6A" w:rsidRDefault="00906B6A" w:rsidP="00FE08B5">
      <w:pPr>
        <w:pStyle w:val="Bibliography"/>
        <w:spacing w:line="240" w:lineRule="auto"/>
        <w:jc w:val="left"/>
      </w:pPr>
      <w:r>
        <w:t xml:space="preserve">Pradana, M., Elisa, H. P., &amp; Syarifuddin, S. (2023). Discussing ChatGPT in education: A literature review and bibliometric analysis. </w:t>
      </w:r>
      <w:r>
        <w:rPr>
          <w:i/>
          <w:iCs/>
        </w:rPr>
        <w:t>Cogent Education</w:t>
      </w:r>
      <w:r>
        <w:t xml:space="preserve">, </w:t>
      </w:r>
      <w:r>
        <w:rPr>
          <w:i/>
          <w:iCs/>
        </w:rPr>
        <w:t>10</w:t>
      </w:r>
      <w:r>
        <w:t>(2), 2243134. https://doi.org/10.1080/2331186X.2023.2243134</w:t>
      </w:r>
    </w:p>
    <w:p w14:paraId="0D116341" w14:textId="77777777" w:rsidR="00906B6A" w:rsidRDefault="00906B6A" w:rsidP="00FE08B5">
      <w:pPr>
        <w:pStyle w:val="Bibliography"/>
        <w:spacing w:line="240" w:lineRule="auto"/>
        <w:jc w:val="left"/>
      </w:pPr>
      <w:r>
        <w:t xml:space="preserve">PRISMA-P Group, Moher, D., Shamseer, L., Clarke, M., Ghersi, D., Liberati, A., Petticrew, M., Shekelle, P., &amp; Stewart, L. A. (2015). Preferred reporting items for systematic review and meta-analysis protocols (PRISMA-P) 2015 statement. </w:t>
      </w:r>
      <w:r>
        <w:rPr>
          <w:i/>
          <w:iCs/>
        </w:rPr>
        <w:t>Systematic Reviews</w:t>
      </w:r>
      <w:r>
        <w:t xml:space="preserve">, </w:t>
      </w:r>
      <w:r>
        <w:rPr>
          <w:i/>
          <w:iCs/>
        </w:rPr>
        <w:t>4</w:t>
      </w:r>
      <w:r>
        <w:t>(1), 1. https://doi.org/10.1186/2046-4053-4-1</w:t>
      </w:r>
    </w:p>
    <w:p w14:paraId="6F1967DD" w14:textId="77777777" w:rsidR="00906B6A" w:rsidRDefault="00906B6A" w:rsidP="00FE08B5">
      <w:pPr>
        <w:pStyle w:val="Bibliography"/>
        <w:spacing w:line="240" w:lineRule="auto"/>
        <w:jc w:val="left"/>
      </w:pPr>
      <w:r>
        <w:t xml:space="preserve">Rahul, &amp; Katarya, R. (2023). A Systematic Review on Predicting the Performance of Students in Higher Education in Offline Mode Using Machine Learning Techniques. </w:t>
      </w:r>
      <w:r>
        <w:rPr>
          <w:i/>
          <w:iCs/>
        </w:rPr>
        <w:t>Wireless Personal Communications</w:t>
      </w:r>
      <w:r>
        <w:t xml:space="preserve">, </w:t>
      </w:r>
      <w:r>
        <w:rPr>
          <w:i/>
          <w:iCs/>
        </w:rPr>
        <w:t>133</w:t>
      </w:r>
      <w:r>
        <w:t>(3), 1643–1674. https://doi.org/10.1007/s11277-023-10838-x</w:t>
      </w:r>
    </w:p>
    <w:p w14:paraId="3CB26C6A" w14:textId="77777777" w:rsidR="00906B6A" w:rsidRDefault="00906B6A" w:rsidP="00FE08B5">
      <w:pPr>
        <w:pStyle w:val="Bibliography"/>
        <w:spacing w:line="240" w:lineRule="auto"/>
        <w:jc w:val="left"/>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Article 3. https://doi.org/10.3390/app10031042</w:t>
      </w:r>
    </w:p>
    <w:p w14:paraId="23F60456" w14:textId="77777777" w:rsidR="00906B6A" w:rsidRDefault="00906B6A" w:rsidP="00FE08B5">
      <w:pPr>
        <w:pStyle w:val="Bibliography"/>
        <w:spacing w:line="240" w:lineRule="auto"/>
        <w:jc w:val="left"/>
      </w:pPr>
      <w:r>
        <w:t xml:space="preserve">Schillereff, D., Clarke, L., Shuttleworth, E., &amp; Alderson, D. (2023). Evaluating success in a changing academic landscape. </w:t>
      </w:r>
      <w:r>
        <w:rPr>
          <w:i/>
          <w:iCs/>
        </w:rPr>
        <w:t>Earth Surface Processes and Landforms</w:t>
      </w:r>
      <w:r>
        <w:t xml:space="preserve">, </w:t>
      </w:r>
      <w:r>
        <w:rPr>
          <w:i/>
          <w:iCs/>
        </w:rPr>
        <w:t>48</w:t>
      </w:r>
      <w:r>
        <w:t>(12), 2387–2394. https://doi.org/10.1002/esp.5634</w:t>
      </w:r>
    </w:p>
    <w:p w14:paraId="30112B50" w14:textId="77777777" w:rsidR="00906B6A" w:rsidRDefault="00906B6A" w:rsidP="00FE08B5">
      <w:pPr>
        <w:pStyle w:val="Bibliography"/>
        <w:spacing w:line="240" w:lineRule="auto"/>
        <w:jc w:val="left"/>
      </w:pPr>
      <w:r>
        <w:t xml:space="preserve">Sekeroglu, B., Abiyev, R., Ilhan, A., Arslan, M., &amp; Idoko, J. B. (2021). Systematic Literature Review on Machine Learning and Student Performance Prediction: Critical Gaps and Possible Remedies. </w:t>
      </w:r>
      <w:r>
        <w:rPr>
          <w:i/>
          <w:iCs/>
        </w:rPr>
        <w:t>Applied Sciences</w:t>
      </w:r>
      <w:r>
        <w:t xml:space="preserve">, </w:t>
      </w:r>
      <w:r>
        <w:rPr>
          <w:i/>
          <w:iCs/>
        </w:rPr>
        <w:t>11</w:t>
      </w:r>
      <w:r>
        <w:t>(22), 10907. https://doi.org/10.3390/app112210907</w:t>
      </w:r>
    </w:p>
    <w:p w14:paraId="1DB76E43" w14:textId="77777777" w:rsidR="00906B6A" w:rsidRDefault="00906B6A" w:rsidP="00FE08B5">
      <w:pPr>
        <w:pStyle w:val="Bibliography"/>
        <w:spacing w:line="240" w:lineRule="auto"/>
        <w:jc w:val="left"/>
      </w:pPr>
      <w:r>
        <w:t xml:space="preserve">Shafiq, D. A., Marjani, M., Habeeb, R. A. A., &amp; Asirvatham, D. (2022). Student Retention Using Educational Data Mining and Predictive Analytics: A Systematic Literature Review. </w:t>
      </w:r>
      <w:r>
        <w:rPr>
          <w:i/>
          <w:iCs/>
        </w:rPr>
        <w:t>IEEE Access</w:t>
      </w:r>
      <w:r>
        <w:t xml:space="preserve">, </w:t>
      </w:r>
      <w:r>
        <w:rPr>
          <w:i/>
          <w:iCs/>
        </w:rPr>
        <w:t>10</w:t>
      </w:r>
      <w:r>
        <w:t>, 72480–72503. https://doi.org/10.1109/ACCESS.2022.3188767</w:t>
      </w:r>
    </w:p>
    <w:p w14:paraId="210DBDC9" w14:textId="77777777" w:rsidR="00906B6A" w:rsidRDefault="00906B6A" w:rsidP="00FE08B5">
      <w:pPr>
        <w:pStyle w:val="Bibliography"/>
        <w:spacing w:line="240" w:lineRule="auto"/>
        <w:jc w:val="left"/>
      </w:pPr>
      <w:r>
        <w:t xml:space="preserve">Tan, B., Jin, H.-Y., &amp; Cutumisu, M. (2024). The applications of machine learning in computational thinking assessments: A scoping review. </w:t>
      </w:r>
      <w:r>
        <w:rPr>
          <w:i/>
          <w:iCs/>
        </w:rPr>
        <w:t>Computer Science Education</w:t>
      </w:r>
      <w:r>
        <w:t xml:space="preserve">, </w:t>
      </w:r>
      <w:r>
        <w:rPr>
          <w:i/>
          <w:iCs/>
        </w:rPr>
        <w:t>34</w:t>
      </w:r>
      <w:r>
        <w:t>(2), 193–221. https://doi.org/10.1080/08993408.2023.2245687</w:t>
      </w:r>
    </w:p>
    <w:p w14:paraId="27367966" w14:textId="77777777" w:rsidR="00906B6A" w:rsidRDefault="00906B6A" w:rsidP="00FE08B5">
      <w:pPr>
        <w:pStyle w:val="Bibliography"/>
        <w:spacing w:line="240" w:lineRule="auto"/>
        <w:jc w:val="left"/>
      </w:pPr>
      <w:r>
        <w:t xml:space="preserve">Tete, M. F., Sousa, M. D. M., De Santana, T. S., &amp; Silva, S. F. (2022). Aplicação de métodos preditivos em evasão no ensino superior: Uma revisão sistemática da literatura. </w:t>
      </w:r>
      <w:r>
        <w:rPr>
          <w:i/>
          <w:iCs/>
        </w:rPr>
        <w:t>Education Policy Analysis Archives</w:t>
      </w:r>
      <w:r>
        <w:t xml:space="preserve">, </w:t>
      </w:r>
      <w:r>
        <w:rPr>
          <w:i/>
          <w:iCs/>
        </w:rPr>
        <w:t>30</w:t>
      </w:r>
      <w:r>
        <w:t>. https://doi.org/10.14507/epaa.30.6845</w:t>
      </w:r>
    </w:p>
    <w:p w14:paraId="6FDC0C6D" w14:textId="77777777" w:rsidR="00906B6A" w:rsidRDefault="00906B6A" w:rsidP="00FE08B5">
      <w:pPr>
        <w:pStyle w:val="Bibliography"/>
        <w:spacing w:line="240" w:lineRule="auto"/>
        <w:jc w:val="left"/>
      </w:pPr>
      <w:r>
        <w:t xml:space="preserve">Umer, R., Susnjak, T., Mathrani, A., &amp; Suriadi, L. (2023). Current stance on predictive analytics in higher education: Opportunities, challenges and future directions. </w:t>
      </w:r>
      <w:r>
        <w:rPr>
          <w:i/>
          <w:iCs/>
        </w:rPr>
        <w:t>Interactive Learning Environments</w:t>
      </w:r>
      <w:r>
        <w:t xml:space="preserve">, </w:t>
      </w:r>
      <w:r>
        <w:rPr>
          <w:i/>
          <w:iCs/>
        </w:rPr>
        <w:t>31</w:t>
      </w:r>
      <w:r>
        <w:t>(6), 3503–3528. https://doi.org/10.1080/10494820.2021.1933542</w:t>
      </w:r>
    </w:p>
    <w:p w14:paraId="67D5B1A6" w14:textId="77777777" w:rsidR="00906B6A" w:rsidRDefault="00906B6A" w:rsidP="00FE08B5">
      <w:pPr>
        <w:pStyle w:val="Bibliography"/>
        <w:spacing w:line="240" w:lineRule="auto"/>
        <w:jc w:val="left"/>
      </w:pPr>
      <w:r>
        <w:lastRenderedPageBreak/>
        <w:t xml:space="preserve">Urdaneta-Ponte, M. C., Mendez-Zorrilla, A., &amp; Oleagordia-Ruiz, I. (2021). Recommendation Systems for Education: Systematic Review. </w:t>
      </w:r>
      <w:r>
        <w:rPr>
          <w:i/>
          <w:iCs/>
        </w:rPr>
        <w:t>Electronics</w:t>
      </w:r>
      <w:r>
        <w:t xml:space="preserve">, </w:t>
      </w:r>
      <w:r>
        <w:rPr>
          <w:i/>
          <w:iCs/>
        </w:rPr>
        <w:t>10</w:t>
      </w:r>
      <w:r>
        <w:t>(14), 1611. https://doi.org/10.3390/electronics10141611</w:t>
      </w:r>
    </w:p>
    <w:p w14:paraId="0C0D177B" w14:textId="77777777" w:rsidR="00906B6A" w:rsidRDefault="00906B6A" w:rsidP="00FE08B5">
      <w:pPr>
        <w:pStyle w:val="Bibliography"/>
        <w:spacing w:line="240" w:lineRule="auto"/>
        <w:jc w:val="left"/>
      </w:pPr>
      <w:r>
        <w:rPr>
          <w:i/>
          <w:iCs/>
        </w:rPr>
        <w:t>Web of Science Core Collection: Finding the average number of citations per article in a journal</w:t>
      </w:r>
      <w:r>
        <w:t>. (2022). Clarivate. https://support.clarivate.com/ScientificandAcademicResearch/s/article/Web-of-Science-Core-Collection-Finding-the-average-number-of-citations-per-article-in-a-journal?language=en_US</w:t>
      </w:r>
    </w:p>
    <w:p w14:paraId="6D4A8BEB" w14:textId="77777777" w:rsidR="00906B6A" w:rsidRDefault="00906B6A" w:rsidP="00FE08B5">
      <w:pPr>
        <w:pStyle w:val="Bibliography"/>
        <w:spacing w:line="240" w:lineRule="auto"/>
        <w:jc w:val="left"/>
      </w:pPr>
      <w:r>
        <w:t xml:space="preserve">Xiao, W., &amp; Hu, J. (2023). A state‐of‐the‐art survey of predicting students’ performance using artificial neural networks. </w:t>
      </w:r>
      <w:r>
        <w:rPr>
          <w:i/>
          <w:iCs/>
        </w:rPr>
        <w:t>Engineering Reports</w:t>
      </w:r>
      <w:r>
        <w:t xml:space="preserve">, </w:t>
      </w:r>
      <w:r>
        <w:rPr>
          <w:i/>
          <w:iCs/>
        </w:rPr>
        <w:t>5</w:t>
      </w:r>
      <w:r>
        <w:t>(8), e12652. https://doi.org/10.1002/eng2.12652</w:t>
      </w:r>
    </w:p>
    <w:p w14:paraId="5FE6A616" w14:textId="77777777" w:rsidR="00906B6A" w:rsidRDefault="00906B6A" w:rsidP="00FE08B5">
      <w:pPr>
        <w:pStyle w:val="Bibliography"/>
        <w:spacing w:line="240" w:lineRule="auto"/>
        <w:jc w:val="left"/>
      </w:pPr>
      <w:r>
        <w:t xml:space="preserve">York, T. T., Gibson, C., &amp; Rankin, S. (2015). Defining and Measuring Academic Success. </w:t>
      </w:r>
      <w:r>
        <w:rPr>
          <w:i/>
          <w:iCs/>
        </w:rPr>
        <w:t>Practical Assessment, Research, and Evaluation</w:t>
      </w:r>
      <w:r>
        <w:t xml:space="preserve">, </w:t>
      </w:r>
      <w:r>
        <w:rPr>
          <w:i/>
          <w:iCs/>
        </w:rPr>
        <w:t>20</w:t>
      </w:r>
      <w:r>
        <w:t>(1), 5. https://doi.org/10.7275/HZ5X-TX03</w:t>
      </w:r>
    </w:p>
    <w:p w14:paraId="2E7E939A" w14:textId="77777777" w:rsidR="00906B6A" w:rsidRDefault="00906B6A" w:rsidP="00FE08B5">
      <w:pPr>
        <w:pStyle w:val="Bibliography"/>
        <w:spacing w:line="240" w:lineRule="auto"/>
        <w:jc w:val="left"/>
      </w:pPr>
      <w:r>
        <w:t xml:space="preserve">Zhao, L., Chen, K., Song, J., Zhu, X., Sun, J., Caulfield, B., &amp; Namee, B. M. (2021). Academic Performance Prediction Based on Multisource, Multifeature Behavioral Data. </w:t>
      </w:r>
      <w:r>
        <w:rPr>
          <w:i/>
          <w:iCs/>
        </w:rPr>
        <w:t>IEEE Access</w:t>
      </w:r>
      <w:r>
        <w:t xml:space="preserve">, </w:t>
      </w:r>
      <w:r>
        <w:rPr>
          <w:i/>
          <w:iCs/>
        </w:rPr>
        <w:t>9</w:t>
      </w:r>
      <w:r>
        <w:t>, 5453–5465. https://doi.org/10.1109/ACCESS.2020.3002791</w:t>
      </w:r>
    </w:p>
    <w:p w14:paraId="48F14D37" w14:textId="6427165E" w:rsidR="00906B6A" w:rsidRDefault="00906B6A" w:rsidP="00FE08B5">
      <w:pPr>
        <w:pStyle w:val="Bibliography"/>
        <w:spacing w:line="240" w:lineRule="auto"/>
        <w:jc w:val="left"/>
      </w:pPr>
      <w:r>
        <w:t xml:space="preserve">Zhao, L., Shen, C., Liu, M., Zhang, J., Cheng, L., Li, Y., Yuan, L., Zhang, J., &amp; Tian, J. (2023). Comparison of Reporting and Transparency in Published Protocols and Publications in Umbrella Reviews: Scoping Review. </w:t>
      </w:r>
      <w:r>
        <w:rPr>
          <w:i/>
          <w:iCs/>
        </w:rPr>
        <w:t>Journal of Medical Internet Research</w:t>
      </w:r>
      <w:r>
        <w:t xml:space="preserve">, </w:t>
      </w:r>
      <w:r>
        <w:rPr>
          <w:i/>
          <w:iCs/>
        </w:rPr>
        <w:t>25</w:t>
      </w:r>
      <w:r>
        <w:t>, e43299. https://doi.org/10.2196/43299</w:t>
      </w:r>
    </w:p>
    <w:p w14:paraId="4A9205F7" w14:textId="77777777" w:rsidR="0013014C" w:rsidRPr="0013014C" w:rsidRDefault="0013014C" w:rsidP="0013014C"/>
    <w:p w14:paraId="0B32D477" w14:textId="4DB0470C" w:rsidR="00D120D4" w:rsidRDefault="00403594" w:rsidP="00260BD9">
      <w:pPr>
        <w:pStyle w:val="Heading2"/>
        <w:numPr>
          <w:ilvl w:val="0"/>
          <w:numId w:val="11"/>
        </w:numPr>
        <w:spacing w:line="240" w:lineRule="auto"/>
        <w:jc w:val="left"/>
        <w:rPr>
          <w:lang w:val="en-US"/>
        </w:rPr>
      </w:pPr>
      <w:r>
        <w:rPr>
          <w:lang w:val="en-US"/>
        </w:rPr>
        <w:fldChar w:fldCharType="end"/>
      </w:r>
      <w:r w:rsidR="00821A6A">
        <w:rPr>
          <w:lang w:val="en-US"/>
        </w:rPr>
        <w:t>Appendix</w:t>
      </w:r>
    </w:p>
    <w:p w14:paraId="2C018112" w14:textId="18D4F8B8" w:rsidR="00DF4742" w:rsidRDefault="00DF4742" w:rsidP="00260BD9">
      <w:pPr>
        <w:pStyle w:val="Heading3"/>
        <w:numPr>
          <w:ilvl w:val="1"/>
          <w:numId w:val="11"/>
        </w:numPr>
        <w:rPr>
          <w:lang w:val="en-US"/>
        </w:rPr>
      </w:pPr>
      <w:r>
        <w:rPr>
          <w:lang w:val="en-US"/>
        </w:rPr>
        <w:t>Most cited studies</w:t>
      </w:r>
    </w:p>
    <w:p w14:paraId="397DD2A5" w14:textId="77777777" w:rsidR="008F19B0" w:rsidRPr="008F19B0" w:rsidRDefault="008F19B0" w:rsidP="008F19B0">
      <w:pPr>
        <w:rPr>
          <w:lang w:val="en-US"/>
        </w:rPr>
      </w:pPr>
    </w:p>
    <w:tbl>
      <w:tblPr>
        <w:tblStyle w:val="TableGrid"/>
        <w:tblW w:w="10349" w:type="dxa"/>
        <w:tblInd w:w="-431" w:type="dxa"/>
        <w:tblLook w:val="04A0" w:firstRow="1" w:lastRow="0" w:firstColumn="1" w:lastColumn="0" w:noHBand="0" w:noVBand="1"/>
      </w:tblPr>
      <w:tblGrid>
        <w:gridCol w:w="568"/>
        <w:gridCol w:w="3420"/>
        <w:gridCol w:w="3951"/>
        <w:gridCol w:w="1418"/>
        <w:gridCol w:w="992"/>
      </w:tblGrid>
      <w:tr w:rsidR="005611AA" w:rsidRPr="001C5D45" w14:paraId="50D4E438" w14:textId="77777777" w:rsidTr="001B4AFB">
        <w:trPr>
          <w:trHeight w:val="288"/>
        </w:trPr>
        <w:tc>
          <w:tcPr>
            <w:tcW w:w="568" w:type="dxa"/>
          </w:tcPr>
          <w:p w14:paraId="5429931F" w14:textId="514EA621" w:rsidR="005611AA" w:rsidRPr="001C5D45" w:rsidRDefault="005611AA" w:rsidP="008F19B0">
            <w:pPr>
              <w:rPr>
                <w:rFonts w:cstheme="minorHAnsi"/>
                <w:b/>
                <w:bCs/>
                <w:sz w:val="16"/>
                <w:szCs w:val="16"/>
              </w:rPr>
            </w:pPr>
            <w:r>
              <w:rPr>
                <w:rFonts w:cstheme="minorHAnsi"/>
                <w:b/>
                <w:bCs/>
                <w:sz w:val="16"/>
                <w:szCs w:val="16"/>
              </w:rPr>
              <w:t>No.</w:t>
            </w:r>
          </w:p>
        </w:tc>
        <w:tc>
          <w:tcPr>
            <w:tcW w:w="3420" w:type="dxa"/>
            <w:noWrap/>
            <w:hideMark/>
          </w:tcPr>
          <w:p w14:paraId="2ED4DAAF" w14:textId="589B2D66" w:rsidR="005611AA" w:rsidRPr="001C5D45" w:rsidRDefault="005611AA" w:rsidP="008F19B0">
            <w:pPr>
              <w:rPr>
                <w:rFonts w:cstheme="minorHAnsi"/>
                <w:b/>
                <w:bCs/>
                <w:sz w:val="16"/>
                <w:szCs w:val="16"/>
              </w:rPr>
            </w:pPr>
            <w:r w:rsidRPr="001C5D45">
              <w:rPr>
                <w:rFonts w:cstheme="minorHAnsi"/>
                <w:b/>
                <w:bCs/>
                <w:sz w:val="16"/>
                <w:szCs w:val="16"/>
              </w:rPr>
              <w:t>Author Full Names</w:t>
            </w:r>
          </w:p>
        </w:tc>
        <w:tc>
          <w:tcPr>
            <w:tcW w:w="3951" w:type="dxa"/>
            <w:noWrap/>
            <w:hideMark/>
          </w:tcPr>
          <w:p w14:paraId="36D63E98" w14:textId="77777777" w:rsidR="005611AA" w:rsidRPr="001C5D45" w:rsidRDefault="005611AA" w:rsidP="008F19B0">
            <w:pPr>
              <w:rPr>
                <w:rFonts w:cstheme="minorHAnsi"/>
                <w:b/>
                <w:bCs/>
                <w:sz w:val="16"/>
                <w:szCs w:val="16"/>
              </w:rPr>
            </w:pPr>
            <w:r w:rsidRPr="001C5D45">
              <w:rPr>
                <w:rFonts w:cstheme="minorHAnsi"/>
                <w:b/>
                <w:bCs/>
                <w:sz w:val="16"/>
                <w:szCs w:val="16"/>
              </w:rPr>
              <w:t>Article Title</w:t>
            </w:r>
          </w:p>
        </w:tc>
        <w:tc>
          <w:tcPr>
            <w:tcW w:w="1418" w:type="dxa"/>
            <w:noWrap/>
            <w:hideMark/>
          </w:tcPr>
          <w:p w14:paraId="542C30F3" w14:textId="77777777" w:rsidR="005611AA" w:rsidRPr="001C5D45" w:rsidRDefault="005611AA" w:rsidP="008F19B0">
            <w:pPr>
              <w:rPr>
                <w:rFonts w:cstheme="minorHAnsi"/>
                <w:b/>
                <w:bCs/>
                <w:sz w:val="16"/>
                <w:szCs w:val="16"/>
              </w:rPr>
            </w:pPr>
            <w:r w:rsidRPr="001C5D45">
              <w:rPr>
                <w:rFonts w:cstheme="minorHAnsi"/>
                <w:b/>
                <w:bCs/>
                <w:sz w:val="16"/>
                <w:szCs w:val="16"/>
              </w:rPr>
              <w:t>Source Title</w:t>
            </w:r>
          </w:p>
        </w:tc>
        <w:tc>
          <w:tcPr>
            <w:tcW w:w="992" w:type="dxa"/>
            <w:noWrap/>
            <w:hideMark/>
          </w:tcPr>
          <w:p w14:paraId="3E5EAB0D" w14:textId="77777777" w:rsidR="005611AA" w:rsidRPr="001C5D45" w:rsidRDefault="005611AA" w:rsidP="008F19B0">
            <w:pPr>
              <w:rPr>
                <w:rFonts w:cstheme="minorHAnsi"/>
                <w:b/>
                <w:bCs/>
                <w:sz w:val="16"/>
                <w:szCs w:val="16"/>
              </w:rPr>
            </w:pPr>
            <w:r w:rsidRPr="001C5D45">
              <w:rPr>
                <w:rFonts w:cstheme="minorHAnsi"/>
                <w:b/>
                <w:bCs/>
                <w:sz w:val="16"/>
                <w:szCs w:val="16"/>
              </w:rPr>
              <w:t>Cited Reference Count</w:t>
            </w:r>
          </w:p>
        </w:tc>
      </w:tr>
      <w:tr w:rsidR="005611AA" w:rsidRPr="001C5D45" w14:paraId="04322C7D" w14:textId="77777777" w:rsidTr="001B4AFB">
        <w:trPr>
          <w:trHeight w:val="288"/>
        </w:trPr>
        <w:tc>
          <w:tcPr>
            <w:tcW w:w="568" w:type="dxa"/>
          </w:tcPr>
          <w:p w14:paraId="7CFE1EC7" w14:textId="735332A5" w:rsidR="005611AA" w:rsidRPr="001C5D45" w:rsidRDefault="005611AA" w:rsidP="008F19B0">
            <w:pPr>
              <w:rPr>
                <w:rFonts w:cstheme="minorHAnsi"/>
                <w:sz w:val="16"/>
                <w:szCs w:val="16"/>
              </w:rPr>
            </w:pPr>
            <w:r>
              <w:rPr>
                <w:rFonts w:cstheme="minorHAnsi"/>
                <w:sz w:val="16"/>
                <w:szCs w:val="16"/>
              </w:rPr>
              <w:t>1</w:t>
            </w:r>
          </w:p>
        </w:tc>
        <w:tc>
          <w:tcPr>
            <w:tcW w:w="3420" w:type="dxa"/>
            <w:noWrap/>
            <w:hideMark/>
          </w:tcPr>
          <w:p w14:paraId="124411A9" w14:textId="59FDE9C5" w:rsidR="005611AA" w:rsidRPr="001C5D45" w:rsidRDefault="005611AA" w:rsidP="008F19B0">
            <w:pPr>
              <w:rPr>
                <w:rFonts w:cstheme="minorHAnsi"/>
                <w:sz w:val="16"/>
                <w:szCs w:val="16"/>
              </w:rPr>
            </w:pPr>
            <w:r w:rsidRPr="001C5D45">
              <w:rPr>
                <w:rFonts w:cstheme="minorHAnsi"/>
                <w:sz w:val="16"/>
                <w:szCs w:val="16"/>
              </w:rPr>
              <w:t xml:space="preserve">Jang, </w:t>
            </w:r>
            <w:proofErr w:type="spellStart"/>
            <w:r w:rsidRPr="001C5D45">
              <w:rPr>
                <w:rFonts w:cstheme="minorHAnsi"/>
                <w:sz w:val="16"/>
                <w:szCs w:val="16"/>
              </w:rPr>
              <w:t>Yeonju</w:t>
            </w:r>
            <w:proofErr w:type="spellEnd"/>
            <w:r w:rsidRPr="001C5D45">
              <w:rPr>
                <w:rFonts w:cstheme="minorHAnsi"/>
                <w:sz w:val="16"/>
                <w:szCs w:val="16"/>
              </w:rPr>
              <w:t xml:space="preserve">; Choi, </w:t>
            </w:r>
            <w:proofErr w:type="spellStart"/>
            <w:r w:rsidRPr="001C5D45">
              <w:rPr>
                <w:rFonts w:cstheme="minorHAnsi"/>
                <w:sz w:val="16"/>
                <w:szCs w:val="16"/>
              </w:rPr>
              <w:t>Seongyune</w:t>
            </w:r>
            <w:proofErr w:type="spellEnd"/>
            <w:r w:rsidRPr="001C5D45">
              <w:rPr>
                <w:rFonts w:cstheme="minorHAnsi"/>
                <w:sz w:val="16"/>
                <w:szCs w:val="16"/>
              </w:rPr>
              <w:t xml:space="preserve">; Jung, </w:t>
            </w:r>
            <w:proofErr w:type="spellStart"/>
            <w:r w:rsidRPr="001C5D45">
              <w:rPr>
                <w:rFonts w:cstheme="minorHAnsi"/>
                <w:sz w:val="16"/>
                <w:szCs w:val="16"/>
              </w:rPr>
              <w:t>Heeseok</w:t>
            </w:r>
            <w:proofErr w:type="spellEnd"/>
            <w:r w:rsidRPr="001C5D45">
              <w:rPr>
                <w:rFonts w:cstheme="minorHAnsi"/>
                <w:sz w:val="16"/>
                <w:szCs w:val="16"/>
              </w:rPr>
              <w:t xml:space="preserve">; Kim, </w:t>
            </w:r>
            <w:proofErr w:type="spellStart"/>
            <w:r w:rsidRPr="001C5D45">
              <w:rPr>
                <w:rFonts w:cstheme="minorHAnsi"/>
                <w:sz w:val="16"/>
                <w:szCs w:val="16"/>
              </w:rPr>
              <w:t>Hyeoncheol</w:t>
            </w:r>
            <w:proofErr w:type="spellEnd"/>
          </w:p>
        </w:tc>
        <w:tc>
          <w:tcPr>
            <w:tcW w:w="3951" w:type="dxa"/>
            <w:noWrap/>
            <w:hideMark/>
          </w:tcPr>
          <w:p w14:paraId="586647A6" w14:textId="77777777" w:rsidR="005611AA" w:rsidRPr="001C5D45" w:rsidRDefault="005611AA">
            <w:pPr>
              <w:rPr>
                <w:rFonts w:cstheme="minorHAnsi"/>
                <w:sz w:val="16"/>
                <w:szCs w:val="16"/>
              </w:rPr>
            </w:pPr>
            <w:r w:rsidRPr="001C5D45">
              <w:rPr>
                <w:rFonts w:cstheme="minorHAnsi"/>
                <w:sz w:val="16"/>
                <w:szCs w:val="16"/>
              </w:rPr>
              <w:t xml:space="preserve">Practical early prediction of students' performance using machine learning and </w:t>
            </w:r>
            <w:proofErr w:type="spellStart"/>
            <w:r w:rsidRPr="001C5D45">
              <w:rPr>
                <w:rFonts w:cstheme="minorHAnsi"/>
                <w:sz w:val="16"/>
                <w:szCs w:val="16"/>
              </w:rPr>
              <w:t>eXplainable</w:t>
            </w:r>
            <w:proofErr w:type="spellEnd"/>
            <w:r w:rsidRPr="001C5D45">
              <w:rPr>
                <w:rFonts w:cstheme="minorHAnsi"/>
                <w:sz w:val="16"/>
                <w:szCs w:val="16"/>
              </w:rPr>
              <w:t xml:space="preserve"> AI</w:t>
            </w:r>
          </w:p>
        </w:tc>
        <w:tc>
          <w:tcPr>
            <w:tcW w:w="1418" w:type="dxa"/>
            <w:noWrap/>
            <w:hideMark/>
          </w:tcPr>
          <w:p w14:paraId="66D7A18A" w14:textId="77777777" w:rsidR="005611AA" w:rsidRPr="001C5D45" w:rsidRDefault="005611AA">
            <w:pPr>
              <w:rPr>
                <w:rFonts w:cstheme="minorHAnsi"/>
                <w:sz w:val="16"/>
                <w:szCs w:val="16"/>
              </w:rPr>
            </w:pPr>
            <w:r w:rsidRPr="001C5D45">
              <w:rPr>
                <w:rFonts w:cstheme="minorHAnsi"/>
                <w:sz w:val="16"/>
                <w:szCs w:val="16"/>
              </w:rPr>
              <w:t>EDUCATION AND INFORMATION TECHNOLOGIES</w:t>
            </w:r>
          </w:p>
        </w:tc>
        <w:tc>
          <w:tcPr>
            <w:tcW w:w="992" w:type="dxa"/>
            <w:noWrap/>
            <w:hideMark/>
          </w:tcPr>
          <w:p w14:paraId="795D1D18" w14:textId="77777777" w:rsidR="005611AA" w:rsidRPr="001C5D45" w:rsidRDefault="005611AA" w:rsidP="008F19B0">
            <w:pPr>
              <w:rPr>
                <w:rFonts w:cstheme="minorHAnsi"/>
                <w:sz w:val="16"/>
                <w:szCs w:val="16"/>
              </w:rPr>
            </w:pPr>
            <w:r w:rsidRPr="001C5D45">
              <w:rPr>
                <w:rFonts w:cstheme="minorHAnsi"/>
                <w:sz w:val="16"/>
                <w:szCs w:val="16"/>
              </w:rPr>
              <w:t>143</w:t>
            </w:r>
          </w:p>
        </w:tc>
      </w:tr>
      <w:tr w:rsidR="005611AA" w:rsidRPr="001C5D45" w14:paraId="6B69864B" w14:textId="77777777" w:rsidTr="001B4AFB">
        <w:trPr>
          <w:trHeight w:val="288"/>
        </w:trPr>
        <w:tc>
          <w:tcPr>
            <w:tcW w:w="568" w:type="dxa"/>
          </w:tcPr>
          <w:p w14:paraId="74F06431" w14:textId="59CAD741" w:rsidR="005611AA" w:rsidRPr="001C5D45" w:rsidRDefault="005611AA" w:rsidP="008F19B0">
            <w:pPr>
              <w:rPr>
                <w:rFonts w:cstheme="minorHAnsi"/>
                <w:sz w:val="16"/>
                <w:szCs w:val="16"/>
              </w:rPr>
            </w:pPr>
            <w:r>
              <w:rPr>
                <w:rFonts w:cstheme="minorHAnsi"/>
                <w:sz w:val="16"/>
                <w:szCs w:val="16"/>
              </w:rPr>
              <w:t>2</w:t>
            </w:r>
          </w:p>
        </w:tc>
        <w:tc>
          <w:tcPr>
            <w:tcW w:w="3420" w:type="dxa"/>
            <w:noWrap/>
            <w:hideMark/>
          </w:tcPr>
          <w:p w14:paraId="13E17A2D" w14:textId="3BEFADEE" w:rsidR="005611AA" w:rsidRPr="001C5D45" w:rsidRDefault="005611AA" w:rsidP="008F19B0">
            <w:pPr>
              <w:rPr>
                <w:rFonts w:cstheme="minorHAnsi"/>
                <w:sz w:val="16"/>
                <w:szCs w:val="16"/>
              </w:rPr>
            </w:pPr>
            <w:r w:rsidRPr="001C5D45">
              <w:rPr>
                <w:rFonts w:cstheme="minorHAnsi"/>
                <w:sz w:val="16"/>
                <w:szCs w:val="16"/>
              </w:rPr>
              <w:t xml:space="preserve">Fahd, Kiran; Venkatraman, </w:t>
            </w:r>
            <w:proofErr w:type="spellStart"/>
            <w:r w:rsidRPr="001C5D45">
              <w:rPr>
                <w:rFonts w:cstheme="minorHAnsi"/>
                <w:sz w:val="16"/>
                <w:szCs w:val="16"/>
              </w:rPr>
              <w:t>Sitalakshmi</w:t>
            </w:r>
            <w:proofErr w:type="spellEnd"/>
            <w:r w:rsidRPr="001C5D45">
              <w:rPr>
                <w:rFonts w:cstheme="minorHAnsi"/>
                <w:sz w:val="16"/>
                <w:szCs w:val="16"/>
              </w:rPr>
              <w:t>; Miah, Shah J.; Ahmed, Khandakar</w:t>
            </w:r>
          </w:p>
        </w:tc>
        <w:tc>
          <w:tcPr>
            <w:tcW w:w="3951" w:type="dxa"/>
            <w:noWrap/>
            <w:hideMark/>
          </w:tcPr>
          <w:p w14:paraId="4C18BDC1" w14:textId="77777777" w:rsidR="005611AA" w:rsidRPr="001C5D45" w:rsidRDefault="005611AA">
            <w:pPr>
              <w:rPr>
                <w:rFonts w:cstheme="minorHAnsi"/>
                <w:sz w:val="16"/>
                <w:szCs w:val="16"/>
              </w:rPr>
            </w:pPr>
            <w:r w:rsidRPr="001C5D45">
              <w:rPr>
                <w:rFonts w:cstheme="minorHAnsi"/>
                <w:sz w:val="16"/>
                <w:szCs w:val="16"/>
              </w:rPr>
              <w:t>Application of machine learning in higher education to assess student academic performance, at-risk, and attrition: A meta-analysis of literature</w:t>
            </w:r>
          </w:p>
        </w:tc>
        <w:tc>
          <w:tcPr>
            <w:tcW w:w="1418" w:type="dxa"/>
            <w:noWrap/>
            <w:hideMark/>
          </w:tcPr>
          <w:p w14:paraId="6C3471CC" w14:textId="77777777" w:rsidR="005611AA" w:rsidRPr="001C5D45" w:rsidRDefault="005611AA">
            <w:pPr>
              <w:rPr>
                <w:rFonts w:cstheme="minorHAnsi"/>
                <w:sz w:val="16"/>
                <w:szCs w:val="16"/>
              </w:rPr>
            </w:pPr>
            <w:r w:rsidRPr="001C5D45">
              <w:rPr>
                <w:rFonts w:cstheme="minorHAnsi"/>
                <w:sz w:val="16"/>
                <w:szCs w:val="16"/>
              </w:rPr>
              <w:t>EDUCATION AND INFORMATION TECHNOLOGIES</w:t>
            </w:r>
          </w:p>
        </w:tc>
        <w:tc>
          <w:tcPr>
            <w:tcW w:w="992" w:type="dxa"/>
            <w:noWrap/>
            <w:hideMark/>
          </w:tcPr>
          <w:p w14:paraId="32FE9366" w14:textId="77777777" w:rsidR="005611AA" w:rsidRPr="001C5D45" w:rsidRDefault="005611AA" w:rsidP="008F19B0">
            <w:pPr>
              <w:rPr>
                <w:rFonts w:cstheme="minorHAnsi"/>
                <w:sz w:val="16"/>
                <w:szCs w:val="16"/>
              </w:rPr>
            </w:pPr>
            <w:r w:rsidRPr="001C5D45">
              <w:rPr>
                <w:rFonts w:cstheme="minorHAnsi"/>
                <w:sz w:val="16"/>
                <w:szCs w:val="16"/>
              </w:rPr>
              <w:t>117</w:t>
            </w:r>
          </w:p>
        </w:tc>
      </w:tr>
      <w:tr w:rsidR="005611AA" w:rsidRPr="001C5D45" w14:paraId="2166DEE8" w14:textId="77777777" w:rsidTr="001B4AFB">
        <w:trPr>
          <w:trHeight w:val="288"/>
        </w:trPr>
        <w:tc>
          <w:tcPr>
            <w:tcW w:w="568" w:type="dxa"/>
          </w:tcPr>
          <w:p w14:paraId="5A30B56C" w14:textId="55B0C76E" w:rsidR="005611AA" w:rsidRPr="001C5D45" w:rsidRDefault="005611AA" w:rsidP="008F19B0">
            <w:pPr>
              <w:rPr>
                <w:rFonts w:cstheme="minorHAnsi"/>
                <w:sz w:val="16"/>
                <w:szCs w:val="16"/>
              </w:rPr>
            </w:pPr>
            <w:r>
              <w:rPr>
                <w:rFonts w:cstheme="minorHAnsi"/>
                <w:sz w:val="16"/>
                <w:szCs w:val="16"/>
              </w:rPr>
              <w:t>3</w:t>
            </w:r>
          </w:p>
        </w:tc>
        <w:tc>
          <w:tcPr>
            <w:tcW w:w="3420" w:type="dxa"/>
            <w:noWrap/>
            <w:hideMark/>
          </w:tcPr>
          <w:p w14:paraId="4A51EE12" w14:textId="454098BF" w:rsidR="005611AA" w:rsidRPr="001C5D45" w:rsidRDefault="005611AA" w:rsidP="008F19B0">
            <w:pPr>
              <w:rPr>
                <w:rFonts w:cstheme="minorHAnsi"/>
                <w:sz w:val="16"/>
                <w:szCs w:val="16"/>
              </w:rPr>
            </w:pPr>
            <w:r w:rsidRPr="001C5D45">
              <w:rPr>
                <w:rFonts w:cstheme="minorHAnsi"/>
                <w:sz w:val="16"/>
                <w:szCs w:val="16"/>
              </w:rPr>
              <w:t>Bertolini, Roberto; Finch, Stephen J.; Nehm, Ross H.</w:t>
            </w:r>
          </w:p>
        </w:tc>
        <w:tc>
          <w:tcPr>
            <w:tcW w:w="3951" w:type="dxa"/>
            <w:noWrap/>
            <w:hideMark/>
          </w:tcPr>
          <w:p w14:paraId="44270813" w14:textId="77777777" w:rsidR="005611AA" w:rsidRPr="001C5D45" w:rsidRDefault="005611AA">
            <w:pPr>
              <w:rPr>
                <w:rFonts w:cstheme="minorHAnsi"/>
                <w:sz w:val="16"/>
                <w:szCs w:val="16"/>
              </w:rPr>
            </w:pPr>
            <w:r w:rsidRPr="001C5D45">
              <w:rPr>
                <w:rFonts w:cstheme="minorHAnsi"/>
                <w:sz w:val="16"/>
                <w:szCs w:val="16"/>
              </w:rPr>
              <w:t xml:space="preserve">Testing the Impact of Novel Assessment Sources and Machine Learning Methods on Predictive Outcome </w:t>
            </w:r>
            <w:proofErr w:type="spellStart"/>
            <w:r w:rsidRPr="001C5D45">
              <w:rPr>
                <w:rFonts w:cstheme="minorHAnsi"/>
                <w:sz w:val="16"/>
                <w:szCs w:val="16"/>
              </w:rPr>
              <w:t>Modeling</w:t>
            </w:r>
            <w:proofErr w:type="spellEnd"/>
            <w:r w:rsidRPr="001C5D45">
              <w:rPr>
                <w:rFonts w:cstheme="minorHAnsi"/>
                <w:sz w:val="16"/>
                <w:szCs w:val="16"/>
              </w:rPr>
              <w:t xml:space="preserve"> in Undergraduate Biology</w:t>
            </w:r>
          </w:p>
        </w:tc>
        <w:tc>
          <w:tcPr>
            <w:tcW w:w="1418" w:type="dxa"/>
            <w:noWrap/>
            <w:hideMark/>
          </w:tcPr>
          <w:p w14:paraId="286D8B15" w14:textId="77777777" w:rsidR="005611AA" w:rsidRPr="001C5D45" w:rsidRDefault="005611AA">
            <w:pPr>
              <w:rPr>
                <w:rFonts w:cstheme="minorHAnsi"/>
                <w:sz w:val="16"/>
                <w:szCs w:val="16"/>
              </w:rPr>
            </w:pPr>
            <w:r w:rsidRPr="001C5D45">
              <w:rPr>
                <w:rFonts w:cstheme="minorHAnsi"/>
                <w:sz w:val="16"/>
                <w:szCs w:val="16"/>
              </w:rPr>
              <w:t>JOURNAL OF SCIENCE EDUCATION AND TECHNOLOGY</w:t>
            </w:r>
          </w:p>
        </w:tc>
        <w:tc>
          <w:tcPr>
            <w:tcW w:w="992" w:type="dxa"/>
            <w:noWrap/>
            <w:hideMark/>
          </w:tcPr>
          <w:p w14:paraId="0D7D77BA" w14:textId="77777777" w:rsidR="005611AA" w:rsidRPr="001C5D45" w:rsidRDefault="005611AA" w:rsidP="008F19B0">
            <w:pPr>
              <w:rPr>
                <w:rFonts w:cstheme="minorHAnsi"/>
                <w:sz w:val="16"/>
                <w:szCs w:val="16"/>
              </w:rPr>
            </w:pPr>
            <w:r w:rsidRPr="001C5D45">
              <w:rPr>
                <w:rFonts w:cstheme="minorHAnsi"/>
                <w:sz w:val="16"/>
                <w:szCs w:val="16"/>
              </w:rPr>
              <w:t>116</w:t>
            </w:r>
          </w:p>
        </w:tc>
      </w:tr>
      <w:tr w:rsidR="005611AA" w:rsidRPr="001C5D45" w14:paraId="0654CC5D" w14:textId="77777777" w:rsidTr="001B4AFB">
        <w:trPr>
          <w:trHeight w:val="288"/>
        </w:trPr>
        <w:tc>
          <w:tcPr>
            <w:tcW w:w="568" w:type="dxa"/>
          </w:tcPr>
          <w:p w14:paraId="1494AF4B" w14:textId="79DFB999" w:rsidR="005611AA" w:rsidRPr="001C5D45" w:rsidRDefault="005611AA" w:rsidP="008F19B0">
            <w:pPr>
              <w:rPr>
                <w:rFonts w:cstheme="minorHAnsi"/>
                <w:sz w:val="16"/>
                <w:szCs w:val="16"/>
              </w:rPr>
            </w:pPr>
            <w:r>
              <w:rPr>
                <w:rFonts w:cstheme="minorHAnsi"/>
                <w:sz w:val="16"/>
                <w:szCs w:val="16"/>
              </w:rPr>
              <w:t>4</w:t>
            </w:r>
          </w:p>
        </w:tc>
        <w:tc>
          <w:tcPr>
            <w:tcW w:w="3420" w:type="dxa"/>
            <w:noWrap/>
            <w:hideMark/>
          </w:tcPr>
          <w:p w14:paraId="028236F0" w14:textId="19ACC881" w:rsidR="005611AA" w:rsidRPr="001C5D45" w:rsidRDefault="005611AA" w:rsidP="008F19B0">
            <w:pPr>
              <w:rPr>
                <w:rFonts w:cstheme="minorHAnsi"/>
                <w:sz w:val="16"/>
                <w:szCs w:val="16"/>
              </w:rPr>
            </w:pPr>
            <w:proofErr w:type="spellStart"/>
            <w:r w:rsidRPr="001C5D45">
              <w:rPr>
                <w:rFonts w:cstheme="minorHAnsi"/>
                <w:sz w:val="16"/>
                <w:szCs w:val="16"/>
              </w:rPr>
              <w:t>Puyana</w:t>
            </w:r>
            <w:proofErr w:type="spellEnd"/>
            <w:r w:rsidRPr="001C5D45">
              <w:rPr>
                <w:rFonts w:cstheme="minorHAnsi"/>
                <w:sz w:val="16"/>
                <w:szCs w:val="16"/>
              </w:rPr>
              <w:t xml:space="preserve">-Romero, Virginia; Larrea-Alvarez, Cesar Marcelo; Diaz-Marquez, Angela Maria; Hernandez-Molina, Ricardo; </w:t>
            </w:r>
            <w:proofErr w:type="spellStart"/>
            <w:r w:rsidRPr="001C5D45">
              <w:rPr>
                <w:rFonts w:cstheme="minorHAnsi"/>
                <w:sz w:val="16"/>
                <w:szCs w:val="16"/>
              </w:rPr>
              <w:t>Ciaburro</w:t>
            </w:r>
            <w:proofErr w:type="spellEnd"/>
            <w:r w:rsidRPr="001C5D45">
              <w:rPr>
                <w:rFonts w:cstheme="minorHAnsi"/>
                <w:sz w:val="16"/>
                <w:szCs w:val="16"/>
              </w:rPr>
              <w:t>, Giuseppe</w:t>
            </w:r>
          </w:p>
        </w:tc>
        <w:tc>
          <w:tcPr>
            <w:tcW w:w="3951" w:type="dxa"/>
            <w:noWrap/>
            <w:hideMark/>
          </w:tcPr>
          <w:p w14:paraId="588241B2" w14:textId="77777777" w:rsidR="005611AA" w:rsidRPr="001C5D45" w:rsidRDefault="005611AA">
            <w:pPr>
              <w:rPr>
                <w:rFonts w:cstheme="minorHAnsi"/>
                <w:sz w:val="16"/>
                <w:szCs w:val="16"/>
              </w:rPr>
            </w:pPr>
            <w:r w:rsidRPr="001C5D45">
              <w:rPr>
                <w:rFonts w:cstheme="minorHAnsi"/>
                <w:sz w:val="16"/>
                <w:szCs w:val="16"/>
              </w:rPr>
              <w:t>Developing a Model to Predict Self-Reported Student Performance during Online Education Based on the Acoustic Environment</w:t>
            </w:r>
          </w:p>
        </w:tc>
        <w:tc>
          <w:tcPr>
            <w:tcW w:w="1418" w:type="dxa"/>
            <w:noWrap/>
            <w:hideMark/>
          </w:tcPr>
          <w:p w14:paraId="181F1F76" w14:textId="77777777" w:rsidR="005611AA" w:rsidRPr="001C5D45" w:rsidRDefault="005611AA">
            <w:pPr>
              <w:rPr>
                <w:rFonts w:cstheme="minorHAnsi"/>
                <w:sz w:val="16"/>
                <w:szCs w:val="16"/>
              </w:rPr>
            </w:pPr>
            <w:r w:rsidRPr="001C5D45">
              <w:rPr>
                <w:rFonts w:cstheme="minorHAnsi"/>
                <w:sz w:val="16"/>
                <w:szCs w:val="16"/>
              </w:rPr>
              <w:t>SUSTAINABILITY</w:t>
            </w:r>
          </w:p>
        </w:tc>
        <w:tc>
          <w:tcPr>
            <w:tcW w:w="992" w:type="dxa"/>
            <w:noWrap/>
            <w:hideMark/>
          </w:tcPr>
          <w:p w14:paraId="7D06BB85" w14:textId="77777777" w:rsidR="005611AA" w:rsidRPr="001C5D45" w:rsidRDefault="005611AA" w:rsidP="008F19B0">
            <w:pPr>
              <w:rPr>
                <w:rFonts w:cstheme="minorHAnsi"/>
                <w:sz w:val="16"/>
                <w:szCs w:val="16"/>
              </w:rPr>
            </w:pPr>
            <w:r w:rsidRPr="001C5D45">
              <w:rPr>
                <w:rFonts w:cstheme="minorHAnsi"/>
                <w:sz w:val="16"/>
                <w:szCs w:val="16"/>
              </w:rPr>
              <w:t>105</w:t>
            </w:r>
          </w:p>
        </w:tc>
      </w:tr>
      <w:tr w:rsidR="005611AA" w:rsidRPr="001C5D45" w14:paraId="08555E3B" w14:textId="77777777" w:rsidTr="001B4AFB">
        <w:trPr>
          <w:trHeight w:val="288"/>
        </w:trPr>
        <w:tc>
          <w:tcPr>
            <w:tcW w:w="568" w:type="dxa"/>
          </w:tcPr>
          <w:p w14:paraId="00D271B8" w14:textId="16E01F57" w:rsidR="005611AA" w:rsidRPr="001C5D45" w:rsidRDefault="005611AA" w:rsidP="008F19B0">
            <w:pPr>
              <w:rPr>
                <w:rFonts w:cstheme="minorHAnsi"/>
                <w:sz w:val="16"/>
                <w:szCs w:val="16"/>
              </w:rPr>
            </w:pPr>
            <w:r>
              <w:rPr>
                <w:rFonts w:cstheme="minorHAnsi"/>
                <w:sz w:val="16"/>
                <w:szCs w:val="16"/>
              </w:rPr>
              <w:t>5</w:t>
            </w:r>
          </w:p>
        </w:tc>
        <w:tc>
          <w:tcPr>
            <w:tcW w:w="3420" w:type="dxa"/>
            <w:noWrap/>
            <w:hideMark/>
          </w:tcPr>
          <w:p w14:paraId="7E30C6C0" w14:textId="27158D17" w:rsidR="005611AA" w:rsidRPr="001C5D45" w:rsidRDefault="005611AA" w:rsidP="008F19B0">
            <w:pPr>
              <w:rPr>
                <w:rFonts w:cstheme="minorHAnsi"/>
                <w:sz w:val="16"/>
                <w:szCs w:val="16"/>
              </w:rPr>
            </w:pPr>
            <w:r w:rsidRPr="001C5D45">
              <w:rPr>
                <w:rFonts w:cstheme="minorHAnsi"/>
                <w:sz w:val="16"/>
                <w:szCs w:val="16"/>
              </w:rPr>
              <w:t xml:space="preserve">Abdelkader, Hanan E.; Gad, Ahmed G.; </w:t>
            </w:r>
            <w:proofErr w:type="spellStart"/>
            <w:r w:rsidRPr="001C5D45">
              <w:rPr>
                <w:rFonts w:cstheme="minorHAnsi"/>
                <w:sz w:val="16"/>
                <w:szCs w:val="16"/>
              </w:rPr>
              <w:t>Abohany</w:t>
            </w:r>
            <w:proofErr w:type="spellEnd"/>
            <w:r w:rsidRPr="001C5D45">
              <w:rPr>
                <w:rFonts w:cstheme="minorHAnsi"/>
                <w:sz w:val="16"/>
                <w:szCs w:val="16"/>
              </w:rPr>
              <w:t>, Amr A.; Sorour, Shaymaa E.</w:t>
            </w:r>
          </w:p>
        </w:tc>
        <w:tc>
          <w:tcPr>
            <w:tcW w:w="3951" w:type="dxa"/>
            <w:noWrap/>
            <w:hideMark/>
          </w:tcPr>
          <w:p w14:paraId="3045B215" w14:textId="77777777" w:rsidR="005611AA" w:rsidRPr="001C5D45" w:rsidRDefault="005611AA">
            <w:pPr>
              <w:rPr>
                <w:rFonts w:cstheme="minorHAnsi"/>
                <w:sz w:val="16"/>
                <w:szCs w:val="16"/>
              </w:rPr>
            </w:pPr>
            <w:r w:rsidRPr="001C5D45">
              <w:rPr>
                <w:rFonts w:cstheme="minorHAnsi"/>
                <w:sz w:val="16"/>
                <w:szCs w:val="16"/>
              </w:rPr>
              <w:t xml:space="preserve">An Efficient Data Mining Technique for Assessing Satisfaction Level </w:t>
            </w:r>
            <w:proofErr w:type="gramStart"/>
            <w:r w:rsidRPr="001C5D45">
              <w:rPr>
                <w:rFonts w:cstheme="minorHAnsi"/>
                <w:sz w:val="16"/>
                <w:szCs w:val="16"/>
              </w:rPr>
              <w:t>With</w:t>
            </w:r>
            <w:proofErr w:type="gramEnd"/>
            <w:r w:rsidRPr="001C5D45">
              <w:rPr>
                <w:rFonts w:cstheme="minorHAnsi"/>
                <w:sz w:val="16"/>
                <w:szCs w:val="16"/>
              </w:rPr>
              <w:t xml:space="preserve"> Online Learning for Higher Education Students During the COVID-19</w:t>
            </w:r>
          </w:p>
        </w:tc>
        <w:tc>
          <w:tcPr>
            <w:tcW w:w="1418" w:type="dxa"/>
            <w:noWrap/>
            <w:hideMark/>
          </w:tcPr>
          <w:p w14:paraId="7CCD8CB1" w14:textId="77777777" w:rsidR="005611AA" w:rsidRPr="001C5D45" w:rsidRDefault="005611AA">
            <w:pPr>
              <w:rPr>
                <w:rFonts w:cstheme="minorHAnsi"/>
                <w:sz w:val="16"/>
                <w:szCs w:val="16"/>
              </w:rPr>
            </w:pPr>
            <w:r w:rsidRPr="001C5D45">
              <w:rPr>
                <w:rFonts w:cstheme="minorHAnsi"/>
                <w:sz w:val="16"/>
                <w:szCs w:val="16"/>
              </w:rPr>
              <w:t>IEEE ACCESS</w:t>
            </w:r>
          </w:p>
        </w:tc>
        <w:tc>
          <w:tcPr>
            <w:tcW w:w="992" w:type="dxa"/>
            <w:noWrap/>
            <w:hideMark/>
          </w:tcPr>
          <w:p w14:paraId="749B63ED" w14:textId="77777777" w:rsidR="005611AA" w:rsidRPr="001C5D45" w:rsidRDefault="005611AA" w:rsidP="008F19B0">
            <w:pPr>
              <w:rPr>
                <w:rFonts w:cstheme="minorHAnsi"/>
                <w:sz w:val="16"/>
                <w:szCs w:val="16"/>
              </w:rPr>
            </w:pPr>
            <w:r w:rsidRPr="001C5D45">
              <w:rPr>
                <w:rFonts w:cstheme="minorHAnsi"/>
                <w:sz w:val="16"/>
                <w:szCs w:val="16"/>
              </w:rPr>
              <w:t>97</w:t>
            </w:r>
          </w:p>
        </w:tc>
      </w:tr>
      <w:tr w:rsidR="005611AA" w:rsidRPr="001C5D45" w14:paraId="020516F7" w14:textId="77777777" w:rsidTr="001B4AFB">
        <w:trPr>
          <w:trHeight w:val="288"/>
        </w:trPr>
        <w:tc>
          <w:tcPr>
            <w:tcW w:w="568" w:type="dxa"/>
          </w:tcPr>
          <w:p w14:paraId="423F7F90" w14:textId="2F1F10B7" w:rsidR="005611AA" w:rsidRPr="001C5D45" w:rsidRDefault="005611AA" w:rsidP="008F19B0">
            <w:pPr>
              <w:rPr>
                <w:rFonts w:cstheme="minorHAnsi"/>
                <w:sz w:val="16"/>
                <w:szCs w:val="16"/>
              </w:rPr>
            </w:pPr>
            <w:r>
              <w:rPr>
                <w:rFonts w:cstheme="minorHAnsi"/>
                <w:sz w:val="16"/>
                <w:szCs w:val="16"/>
              </w:rPr>
              <w:t>6</w:t>
            </w:r>
          </w:p>
        </w:tc>
        <w:tc>
          <w:tcPr>
            <w:tcW w:w="3420" w:type="dxa"/>
            <w:noWrap/>
            <w:hideMark/>
          </w:tcPr>
          <w:p w14:paraId="4E0CBCE6" w14:textId="24614276" w:rsidR="005611AA" w:rsidRPr="001C5D45" w:rsidRDefault="005611AA" w:rsidP="008F19B0">
            <w:pPr>
              <w:rPr>
                <w:rFonts w:cstheme="minorHAnsi"/>
                <w:sz w:val="16"/>
                <w:szCs w:val="16"/>
              </w:rPr>
            </w:pPr>
            <w:proofErr w:type="spellStart"/>
            <w:r w:rsidRPr="001C5D45">
              <w:rPr>
                <w:rFonts w:cstheme="minorHAnsi"/>
                <w:sz w:val="16"/>
                <w:szCs w:val="16"/>
              </w:rPr>
              <w:t>Gaftandzhieva</w:t>
            </w:r>
            <w:proofErr w:type="spellEnd"/>
            <w:r w:rsidRPr="001C5D45">
              <w:rPr>
                <w:rFonts w:cstheme="minorHAnsi"/>
                <w:sz w:val="16"/>
                <w:szCs w:val="16"/>
              </w:rPr>
              <w:t xml:space="preserve">, Silvia; Talukder, Ashis; Gohain, Nisha; Hussain, Sadiq; Theodorou, Paraskevi; Salal, Yass </w:t>
            </w:r>
            <w:proofErr w:type="spellStart"/>
            <w:r w:rsidRPr="001C5D45">
              <w:rPr>
                <w:rFonts w:cstheme="minorHAnsi"/>
                <w:sz w:val="16"/>
                <w:szCs w:val="16"/>
              </w:rPr>
              <w:t>Khudheir</w:t>
            </w:r>
            <w:proofErr w:type="spellEnd"/>
            <w:r w:rsidRPr="001C5D45">
              <w:rPr>
                <w:rFonts w:cstheme="minorHAnsi"/>
                <w:sz w:val="16"/>
                <w:szCs w:val="16"/>
              </w:rPr>
              <w:t>; Doneva, Rositsa</w:t>
            </w:r>
          </w:p>
        </w:tc>
        <w:tc>
          <w:tcPr>
            <w:tcW w:w="3951" w:type="dxa"/>
            <w:noWrap/>
            <w:hideMark/>
          </w:tcPr>
          <w:p w14:paraId="59B7979F" w14:textId="77777777" w:rsidR="005611AA" w:rsidRPr="001C5D45" w:rsidRDefault="005611AA">
            <w:pPr>
              <w:rPr>
                <w:rFonts w:cstheme="minorHAnsi"/>
                <w:sz w:val="16"/>
                <w:szCs w:val="16"/>
              </w:rPr>
            </w:pPr>
            <w:r w:rsidRPr="001C5D45">
              <w:rPr>
                <w:rFonts w:cstheme="minorHAnsi"/>
                <w:sz w:val="16"/>
                <w:szCs w:val="16"/>
              </w:rPr>
              <w:t>Exploring Online Activities to Predict the Final Grade of Student</w:t>
            </w:r>
          </w:p>
        </w:tc>
        <w:tc>
          <w:tcPr>
            <w:tcW w:w="1418" w:type="dxa"/>
            <w:noWrap/>
            <w:hideMark/>
          </w:tcPr>
          <w:p w14:paraId="7340A752" w14:textId="77777777" w:rsidR="005611AA" w:rsidRPr="001C5D45" w:rsidRDefault="005611AA">
            <w:pPr>
              <w:rPr>
                <w:rFonts w:cstheme="minorHAnsi"/>
                <w:sz w:val="16"/>
                <w:szCs w:val="16"/>
              </w:rPr>
            </w:pPr>
            <w:r w:rsidRPr="001C5D45">
              <w:rPr>
                <w:rFonts w:cstheme="minorHAnsi"/>
                <w:sz w:val="16"/>
                <w:szCs w:val="16"/>
              </w:rPr>
              <w:t>MATHEMATICS</w:t>
            </w:r>
          </w:p>
        </w:tc>
        <w:tc>
          <w:tcPr>
            <w:tcW w:w="992" w:type="dxa"/>
            <w:noWrap/>
            <w:hideMark/>
          </w:tcPr>
          <w:p w14:paraId="125FD899" w14:textId="77777777" w:rsidR="005611AA" w:rsidRPr="001C5D45" w:rsidRDefault="005611AA" w:rsidP="008F19B0">
            <w:pPr>
              <w:rPr>
                <w:rFonts w:cstheme="minorHAnsi"/>
                <w:sz w:val="16"/>
                <w:szCs w:val="16"/>
              </w:rPr>
            </w:pPr>
            <w:r w:rsidRPr="001C5D45">
              <w:rPr>
                <w:rFonts w:cstheme="minorHAnsi"/>
                <w:sz w:val="16"/>
                <w:szCs w:val="16"/>
              </w:rPr>
              <w:t>96</w:t>
            </w:r>
          </w:p>
        </w:tc>
      </w:tr>
      <w:tr w:rsidR="005611AA" w:rsidRPr="001C5D45" w14:paraId="24EED6F2" w14:textId="77777777" w:rsidTr="001B4AFB">
        <w:trPr>
          <w:trHeight w:val="288"/>
        </w:trPr>
        <w:tc>
          <w:tcPr>
            <w:tcW w:w="568" w:type="dxa"/>
          </w:tcPr>
          <w:p w14:paraId="3568AAB1" w14:textId="55D11A97" w:rsidR="005611AA" w:rsidRPr="001C5D45" w:rsidRDefault="005611AA" w:rsidP="008F19B0">
            <w:pPr>
              <w:rPr>
                <w:rFonts w:cstheme="minorHAnsi"/>
                <w:sz w:val="16"/>
                <w:szCs w:val="16"/>
              </w:rPr>
            </w:pPr>
            <w:r>
              <w:rPr>
                <w:rFonts w:cstheme="minorHAnsi"/>
                <w:sz w:val="16"/>
                <w:szCs w:val="16"/>
              </w:rPr>
              <w:t>7</w:t>
            </w:r>
          </w:p>
        </w:tc>
        <w:tc>
          <w:tcPr>
            <w:tcW w:w="3420" w:type="dxa"/>
            <w:noWrap/>
            <w:hideMark/>
          </w:tcPr>
          <w:p w14:paraId="184EA9BF" w14:textId="190D7C5D" w:rsidR="005611AA" w:rsidRPr="001C5D45" w:rsidRDefault="005611AA" w:rsidP="008F19B0">
            <w:pPr>
              <w:rPr>
                <w:rFonts w:cstheme="minorHAnsi"/>
                <w:sz w:val="16"/>
                <w:szCs w:val="16"/>
              </w:rPr>
            </w:pPr>
            <w:r w:rsidRPr="001C5D45">
              <w:rPr>
                <w:rFonts w:cstheme="minorHAnsi"/>
                <w:sz w:val="16"/>
                <w:szCs w:val="16"/>
              </w:rPr>
              <w:t>Rico-Juan, Juan Ramon; Cachero, Cristina; Macia, Hermenegilda</w:t>
            </w:r>
          </w:p>
        </w:tc>
        <w:tc>
          <w:tcPr>
            <w:tcW w:w="3951" w:type="dxa"/>
            <w:noWrap/>
            <w:hideMark/>
          </w:tcPr>
          <w:p w14:paraId="1CD2B7B8" w14:textId="77777777" w:rsidR="005611AA" w:rsidRPr="001C5D45" w:rsidRDefault="005611AA">
            <w:pPr>
              <w:rPr>
                <w:rFonts w:cstheme="minorHAnsi"/>
                <w:sz w:val="16"/>
                <w:szCs w:val="16"/>
              </w:rPr>
            </w:pPr>
            <w:r w:rsidRPr="001C5D45">
              <w:rPr>
                <w:rFonts w:cstheme="minorHAnsi"/>
                <w:sz w:val="16"/>
                <w:szCs w:val="16"/>
              </w:rPr>
              <w:t>Study regarding the influence of a student's personality and an LMS usage profile on learning performance using machine learning techniques</w:t>
            </w:r>
          </w:p>
        </w:tc>
        <w:tc>
          <w:tcPr>
            <w:tcW w:w="1418" w:type="dxa"/>
            <w:noWrap/>
            <w:hideMark/>
          </w:tcPr>
          <w:p w14:paraId="5ADEC238" w14:textId="77777777" w:rsidR="005611AA" w:rsidRPr="001C5D45" w:rsidRDefault="005611AA">
            <w:pPr>
              <w:rPr>
                <w:rFonts w:cstheme="minorHAnsi"/>
                <w:sz w:val="16"/>
                <w:szCs w:val="16"/>
              </w:rPr>
            </w:pPr>
            <w:r w:rsidRPr="001C5D45">
              <w:rPr>
                <w:rFonts w:cstheme="minorHAnsi"/>
                <w:sz w:val="16"/>
                <w:szCs w:val="16"/>
              </w:rPr>
              <w:t>APPLIED INTELLIGENCE</w:t>
            </w:r>
          </w:p>
        </w:tc>
        <w:tc>
          <w:tcPr>
            <w:tcW w:w="992" w:type="dxa"/>
            <w:noWrap/>
            <w:hideMark/>
          </w:tcPr>
          <w:p w14:paraId="2ECDB6E9" w14:textId="77777777" w:rsidR="005611AA" w:rsidRPr="001C5D45" w:rsidRDefault="005611AA" w:rsidP="008F19B0">
            <w:pPr>
              <w:rPr>
                <w:rFonts w:cstheme="minorHAnsi"/>
                <w:sz w:val="16"/>
                <w:szCs w:val="16"/>
              </w:rPr>
            </w:pPr>
            <w:r w:rsidRPr="001C5D45">
              <w:rPr>
                <w:rFonts w:cstheme="minorHAnsi"/>
                <w:sz w:val="16"/>
                <w:szCs w:val="16"/>
              </w:rPr>
              <w:t>95</w:t>
            </w:r>
          </w:p>
        </w:tc>
      </w:tr>
      <w:tr w:rsidR="005611AA" w:rsidRPr="001C5D45" w14:paraId="49E0DC1A" w14:textId="77777777" w:rsidTr="001B4AFB">
        <w:trPr>
          <w:trHeight w:val="288"/>
        </w:trPr>
        <w:tc>
          <w:tcPr>
            <w:tcW w:w="568" w:type="dxa"/>
          </w:tcPr>
          <w:p w14:paraId="59A06426" w14:textId="51F5F217" w:rsidR="005611AA" w:rsidRPr="001C5D45" w:rsidRDefault="005611AA" w:rsidP="008F19B0">
            <w:pPr>
              <w:rPr>
                <w:rFonts w:cstheme="minorHAnsi"/>
                <w:sz w:val="16"/>
                <w:szCs w:val="16"/>
              </w:rPr>
            </w:pPr>
            <w:r>
              <w:rPr>
                <w:rFonts w:cstheme="minorHAnsi"/>
                <w:sz w:val="16"/>
                <w:szCs w:val="16"/>
              </w:rPr>
              <w:t>8</w:t>
            </w:r>
          </w:p>
        </w:tc>
        <w:tc>
          <w:tcPr>
            <w:tcW w:w="3420" w:type="dxa"/>
            <w:noWrap/>
            <w:hideMark/>
          </w:tcPr>
          <w:p w14:paraId="79B8D4A2" w14:textId="0B6916E7" w:rsidR="005611AA" w:rsidRPr="001C5D45" w:rsidRDefault="005611AA" w:rsidP="008F19B0">
            <w:pPr>
              <w:rPr>
                <w:rFonts w:cstheme="minorHAnsi"/>
                <w:sz w:val="16"/>
                <w:szCs w:val="16"/>
              </w:rPr>
            </w:pPr>
            <w:r w:rsidRPr="001C5D45">
              <w:rPr>
                <w:rFonts w:cstheme="minorHAnsi"/>
                <w:sz w:val="16"/>
                <w:szCs w:val="16"/>
              </w:rPr>
              <w:t>Guanin-Fajardo, Jorge Humberto; Guana-Moya, Javier; Casillas, Jorge</w:t>
            </w:r>
          </w:p>
        </w:tc>
        <w:tc>
          <w:tcPr>
            <w:tcW w:w="3951" w:type="dxa"/>
            <w:noWrap/>
            <w:hideMark/>
          </w:tcPr>
          <w:p w14:paraId="42C23912" w14:textId="77777777" w:rsidR="005611AA" w:rsidRPr="001C5D45" w:rsidRDefault="005611AA">
            <w:pPr>
              <w:rPr>
                <w:rFonts w:cstheme="minorHAnsi"/>
                <w:sz w:val="16"/>
                <w:szCs w:val="16"/>
              </w:rPr>
            </w:pPr>
            <w:r w:rsidRPr="001C5D45">
              <w:rPr>
                <w:rFonts w:cstheme="minorHAnsi"/>
                <w:sz w:val="16"/>
                <w:szCs w:val="16"/>
              </w:rPr>
              <w:t>Predicting Academic Success of College Students Using Machine Learning Techniques</w:t>
            </w:r>
          </w:p>
        </w:tc>
        <w:tc>
          <w:tcPr>
            <w:tcW w:w="1418" w:type="dxa"/>
            <w:noWrap/>
            <w:hideMark/>
          </w:tcPr>
          <w:p w14:paraId="301448DF" w14:textId="77777777" w:rsidR="005611AA" w:rsidRPr="001C5D45" w:rsidRDefault="005611AA">
            <w:pPr>
              <w:rPr>
                <w:rFonts w:cstheme="minorHAnsi"/>
                <w:sz w:val="16"/>
                <w:szCs w:val="16"/>
              </w:rPr>
            </w:pPr>
            <w:r w:rsidRPr="001C5D45">
              <w:rPr>
                <w:rFonts w:cstheme="minorHAnsi"/>
                <w:sz w:val="16"/>
                <w:szCs w:val="16"/>
              </w:rPr>
              <w:t>DATA</w:t>
            </w:r>
          </w:p>
        </w:tc>
        <w:tc>
          <w:tcPr>
            <w:tcW w:w="992" w:type="dxa"/>
            <w:noWrap/>
            <w:hideMark/>
          </w:tcPr>
          <w:p w14:paraId="153C6AFB" w14:textId="77777777" w:rsidR="005611AA" w:rsidRPr="001C5D45" w:rsidRDefault="005611AA" w:rsidP="008F19B0">
            <w:pPr>
              <w:rPr>
                <w:rFonts w:cstheme="minorHAnsi"/>
                <w:sz w:val="16"/>
                <w:szCs w:val="16"/>
              </w:rPr>
            </w:pPr>
            <w:r w:rsidRPr="001C5D45">
              <w:rPr>
                <w:rFonts w:cstheme="minorHAnsi"/>
                <w:sz w:val="16"/>
                <w:szCs w:val="16"/>
              </w:rPr>
              <w:t>93</w:t>
            </w:r>
          </w:p>
        </w:tc>
      </w:tr>
      <w:tr w:rsidR="005611AA" w:rsidRPr="001C5D45" w14:paraId="176605AD" w14:textId="77777777" w:rsidTr="001B4AFB">
        <w:trPr>
          <w:trHeight w:val="288"/>
        </w:trPr>
        <w:tc>
          <w:tcPr>
            <w:tcW w:w="568" w:type="dxa"/>
          </w:tcPr>
          <w:p w14:paraId="16DC07E4" w14:textId="63553106" w:rsidR="005611AA" w:rsidRPr="001C5D45" w:rsidRDefault="005611AA" w:rsidP="008F19B0">
            <w:pPr>
              <w:rPr>
                <w:rFonts w:cstheme="minorHAnsi"/>
                <w:sz w:val="16"/>
                <w:szCs w:val="16"/>
              </w:rPr>
            </w:pPr>
            <w:r>
              <w:rPr>
                <w:rFonts w:cstheme="minorHAnsi"/>
                <w:sz w:val="16"/>
                <w:szCs w:val="16"/>
              </w:rPr>
              <w:t>9</w:t>
            </w:r>
          </w:p>
        </w:tc>
        <w:tc>
          <w:tcPr>
            <w:tcW w:w="3420" w:type="dxa"/>
            <w:noWrap/>
            <w:hideMark/>
          </w:tcPr>
          <w:p w14:paraId="52689EC5" w14:textId="792EE389" w:rsidR="005611AA" w:rsidRPr="001C5D45" w:rsidRDefault="005611AA" w:rsidP="008F19B0">
            <w:pPr>
              <w:rPr>
                <w:rFonts w:cstheme="minorHAnsi"/>
                <w:sz w:val="16"/>
                <w:szCs w:val="16"/>
              </w:rPr>
            </w:pPr>
            <w:r w:rsidRPr="001C5D45">
              <w:rPr>
                <w:rFonts w:cstheme="minorHAnsi"/>
                <w:sz w:val="16"/>
                <w:szCs w:val="16"/>
              </w:rPr>
              <w:t>Estrada Molina, Odiel; Fuentes Cancel, Dieter Reynaldo</w:t>
            </w:r>
          </w:p>
        </w:tc>
        <w:tc>
          <w:tcPr>
            <w:tcW w:w="3951" w:type="dxa"/>
            <w:noWrap/>
            <w:hideMark/>
          </w:tcPr>
          <w:p w14:paraId="129FD6CB" w14:textId="77777777" w:rsidR="005611AA" w:rsidRPr="001C5D45" w:rsidRDefault="005611AA">
            <w:pPr>
              <w:rPr>
                <w:rFonts w:cstheme="minorHAnsi"/>
                <w:sz w:val="16"/>
                <w:szCs w:val="16"/>
              </w:rPr>
            </w:pPr>
            <w:r w:rsidRPr="001C5D45">
              <w:rPr>
                <w:rFonts w:cstheme="minorHAnsi"/>
                <w:sz w:val="16"/>
                <w:szCs w:val="16"/>
              </w:rPr>
              <w:t>Is it possible to predict academic performance? An analysis from educational technology</w:t>
            </w:r>
          </w:p>
        </w:tc>
        <w:tc>
          <w:tcPr>
            <w:tcW w:w="1418" w:type="dxa"/>
            <w:noWrap/>
            <w:hideMark/>
          </w:tcPr>
          <w:p w14:paraId="18FFDA74" w14:textId="77777777" w:rsidR="005611AA" w:rsidRPr="001C5D45" w:rsidRDefault="005611AA">
            <w:pPr>
              <w:rPr>
                <w:rFonts w:cstheme="minorHAnsi"/>
                <w:sz w:val="16"/>
                <w:szCs w:val="16"/>
              </w:rPr>
            </w:pPr>
            <w:r w:rsidRPr="001C5D45">
              <w:rPr>
                <w:rFonts w:cstheme="minorHAnsi"/>
                <w:sz w:val="16"/>
                <w:szCs w:val="16"/>
              </w:rPr>
              <w:t>REVISTA FUENTES</w:t>
            </w:r>
          </w:p>
        </w:tc>
        <w:tc>
          <w:tcPr>
            <w:tcW w:w="992" w:type="dxa"/>
            <w:noWrap/>
            <w:hideMark/>
          </w:tcPr>
          <w:p w14:paraId="2A6C4A2A" w14:textId="77777777" w:rsidR="005611AA" w:rsidRPr="001C5D45" w:rsidRDefault="005611AA" w:rsidP="008F19B0">
            <w:pPr>
              <w:rPr>
                <w:rFonts w:cstheme="minorHAnsi"/>
                <w:sz w:val="16"/>
                <w:szCs w:val="16"/>
              </w:rPr>
            </w:pPr>
            <w:r w:rsidRPr="001C5D45">
              <w:rPr>
                <w:rFonts w:cstheme="minorHAnsi"/>
                <w:sz w:val="16"/>
                <w:szCs w:val="16"/>
              </w:rPr>
              <w:t>89</w:t>
            </w:r>
          </w:p>
        </w:tc>
      </w:tr>
      <w:tr w:rsidR="005611AA" w:rsidRPr="001C5D45" w14:paraId="406DEBED" w14:textId="77777777" w:rsidTr="001B4AFB">
        <w:trPr>
          <w:trHeight w:val="288"/>
        </w:trPr>
        <w:tc>
          <w:tcPr>
            <w:tcW w:w="568" w:type="dxa"/>
          </w:tcPr>
          <w:p w14:paraId="0F558C1C" w14:textId="6D1279AC" w:rsidR="005611AA" w:rsidRPr="001C5D45" w:rsidRDefault="005611AA" w:rsidP="008F19B0">
            <w:pPr>
              <w:rPr>
                <w:rFonts w:cstheme="minorHAnsi"/>
                <w:sz w:val="16"/>
                <w:szCs w:val="16"/>
              </w:rPr>
            </w:pPr>
            <w:r>
              <w:rPr>
                <w:rFonts w:cstheme="minorHAnsi"/>
                <w:sz w:val="16"/>
                <w:szCs w:val="16"/>
              </w:rPr>
              <w:t>10</w:t>
            </w:r>
          </w:p>
        </w:tc>
        <w:tc>
          <w:tcPr>
            <w:tcW w:w="3420" w:type="dxa"/>
            <w:noWrap/>
            <w:hideMark/>
          </w:tcPr>
          <w:p w14:paraId="3FF47E36" w14:textId="122778E4" w:rsidR="005611AA" w:rsidRPr="001C5D45" w:rsidRDefault="005611AA" w:rsidP="008F19B0">
            <w:pPr>
              <w:rPr>
                <w:rFonts w:cstheme="minorHAnsi"/>
                <w:sz w:val="16"/>
                <w:szCs w:val="16"/>
              </w:rPr>
            </w:pPr>
            <w:r w:rsidRPr="001C5D45">
              <w:rPr>
                <w:rFonts w:cstheme="minorHAnsi"/>
                <w:sz w:val="16"/>
                <w:szCs w:val="16"/>
              </w:rPr>
              <w:t xml:space="preserve">Waheed, Hajra; Hassan, Saeed-Ul; Nawaz, Raheel; </w:t>
            </w:r>
            <w:proofErr w:type="spellStart"/>
            <w:r w:rsidRPr="001C5D45">
              <w:rPr>
                <w:rFonts w:cstheme="minorHAnsi"/>
                <w:sz w:val="16"/>
                <w:szCs w:val="16"/>
              </w:rPr>
              <w:t>Aljohani</w:t>
            </w:r>
            <w:proofErr w:type="spellEnd"/>
            <w:r w:rsidRPr="001C5D45">
              <w:rPr>
                <w:rFonts w:cstheme="minorHAnsi"/>
                <w:sz w:val="16"/>
                <w:szCs w:val="16"/>
              </w:rPr>
              <w:t xml:space="preserve">, Naif R.; Chen, </w:t>
            </w:r>
            <w:proofErr w:type="spellStart"/>
            <w:r w:rsidRPr="001C5D45">
              <w:rPr>
                <w:rFonts w:cstheme="minorHAnsi"/>
                <w:sz w:val="16"/>
                <w:szCs w:val="16"/>
              </w:rPr>
              <w:t>Guanliang</w:t>
            </w:r>
            <w:proofErr w:type="spellEnd"/>
            <w:r w:rsidRPr="001C5D45">
              <w:rPr>
                <w:rFonts w:cstheme="minorHAnsi"/>
                <w:sz w:val="16"/>
                <w:szCs w:val="16"/>
              </w:rPr>
              <w:t xml:space="preserve">; </w:t>
            </w:r>
            <w:proofErr w:type="spellStart"/>
            <w:r w:rsidRPr="001C5D45">
              <w:rPr>
                <w:rFonts w:cstheme="minorHAnsi"/>
                <w:sz w:val="16"/>
                <w:szCs w:val="16"/>
              </w:rPr>
              <w:t>Gasevic</w:t>
            </w:r>
            <w:proofErr w:type="spellEnd"/>
            <w:r w:rsidRPr="001C5D45">
              <w:rPr>
                <w:rFonts w:cstheme="minorHAnsi"/>
                <w:sz w:val="16"/>
                <w:szCs w:val="16"/>
              </w:rPr>
              <w:t>, Dragan</w:t>
            </w:r>
          </w:p>
        </w:tc>
        <w:tc>
          <w:tcPr>
            <w:tcW w:w="3951" w:type="dxa"/>
            <w:noWrap/>
            <w:hideMark/>
          </w:tcPr>
          <w:p w14:paraId="219AB895" w14:textId="77777777" w:rsidR="005611AA" w:rsidRPr="001C5D45" w:rsidRDefault="005611AA">
            <w:pPr>
              <w:rPr>
                <w:rFonts w:cstheme="minorHAnsi"/>
                <w:sz w:val="16"/>
                <w:szCs w:val="16"/>
              </w:rPr>
            </w:pPr>
            <w:r w:rsidRPr="001C5D45">
              <w:rPr>
                <w:rFonts w:cstheme="minorHAnsi"/>
                <w:sz w:val="16"/>
                <w:szCs w:val="16"/>
              </w:rPr>
              <w:t>Early prediction of learners at risk in self-paced education: A neural network approach</w:t>
            </w:r>
          </w:p>
        </w:tc>
        <w:tc>
          <w:tcPr>
            <w:tcW w:w="1418" w:type="dxa"/>
            <w:noWrap/>
            <w:hideMark/>
          </w:tcPr>
          <w:p w14:paraId="47A7F33C" w14:textId="77777777" w:rsidR="005611AA" w:rsidRPr="001C5D45" w:rsidRDefault="005611AA">
            <w:pPr>
              <w:rPr>
                <w:rFonts w:cstheme="minorHAnsi"/>
                <w:sz w:val="16"/>
                <w:szCs w:val="16"/>
              </w:rPr>
            </w:pPr>
            <w:r w:rsidRPr="001C5D45">
              <w:rPr>
                <w:rFonts w:cstheme="minorHAnsi"/>
                <w:sz w:val="16"/>
                <w:szCs w:val="16"/>
              </w:rPr>
              <w:t>EXPERT SYSTEMS WITH APPLICATIONS</w:t>
            </w:r>
          </w:p>
        </w:tc>
        <w:tc>
          <w:tcPr>
            <w:tcW w:w="992" w:type="dxa"/>
            <w:noWrap/>
            <w:hideMark/>
          </w:tcPr>
          <w:p w14:paraId="112B2D1A" w14:textId="77777777" w:rsidR="005611AA" w:rsidRPr="001C5D45" w:rsidRDefault="005611AA" w:rsidP="00031D9F">
            <w:pPr>
              <w:keepNext/>
              <w:rPr>
                <w:rFonts w:cstheme="minorHAnsi"/>
                <w:sz w:val="16"/>
                <w:szCs w:val="16"/>
              </w:rPr>
            </w:pPr>
            <w:r w:rsidRPr="001C5D45">
              <w:rPr>
                <w:rFonts w:cstheme="minorHAnsi"/>
                <w:sz w:val="16"/>
                <w:szCs w:val="16"/>
              </w:rPr>
              <w:t>88</w:t>
            </w:r>
          </w:p>
        </w:tc>
      </w:tr>
    </w:tbl>
    <w:p w14:paraId="55514370" w14:textId="18C0EF71" w:rsidR="008F19B0" w:rsidRDefault="00031D9F" w:rsidP="00031D9F">
      <w:pPr>
        <w:pStyle w:val="Caption"/>
        <w:rPr>
          <w:lang w:val="en-US"/>
        </w:rPr>
      </w:pPr>
      <w:r>
        <w:t xml:space="preserve">Table </w:t>
      </w:r>
      <w:fldSimple w:instr=" SEQ Table \* ARABIC ">
        <w:r w:rsidR="000844EA">
          <w:rPr>
            <w:noProof/>
          </w:rPr>
          <w:t>1</w:t>
        </w:r>
      </w:fldSimple>
      <w:r>
        <w:t xml:space="preserve">: </w:t>
      </w:r>
      <w:r w:rsidR="00714EE6">
        <w:t>Most cited studies</w:t>
      </w:r>
      <w:r w:rsidR="00B626A1">
        <w:t>.</w:t>
      </w:r>
    </w:p>
    <w:p w14:paraId="1D2FDFC9" w14:textId="310784E7" w:rsidR="00DF4742" w:rsidRDefault="00DF4742" w:rsidP="00260BD9">
      <w:pPr>
        <w:pStyle w:val="Heading3"/>
        <w:numPr>
          <w:ilvl w:val="1"/>
          <w:numId w:val="11"/>
        </w:numPr>
        <w:rPr>
          <w:lang w:val="en-US"/>
        </w:rPr>
      </w:pPr>
      <w:r>
        <w:rPr>
          <w:lang w:val="en-US"/>
        </w:rPr>
        <w:lastRenderedPageBreak/>
        <w:t>Existing literature review studies</w:t>
      </w:r>
    </w:p>
    <w:p w14:paraId="0C339CC2" w14:textId="77777777" w:rsidR="00DF4742" w:rsidRPr="00DF4742" w:rsidRDefault="00DF4742" w:rsidP="00DF4742">
      <w:pPr>
        <w:rPr>
          <w:lang w:val="en-US"/>
        </w:rPr>
      </w:pPr>
    </w:p>
    <w:tbl>
      <w:tblPr>
        <w:tblStyle w:val="TableGrid"/>
        <w:tblW w:w="10207" w:type="dxa"/>
        <w:tblInd w:w="-431" w:type="dxa"/>
        <w:tblLayout w:type="fixed"/>
        <w:tblLook w:val="04A0" w:firstRow="1" w:lastRow="0" w:firstColumn="1" w:lastColumn="0" w:noHBand="0" w:noVBand="1"/>
      </w:tblPr>
      <w:tblGrid>
        <w:gridCol w:w="568"/>
        <w:gridCol w:w="1559"/>
        <w:gridCol w:w="1134"/>
        <w:gridCol w:w="1134"/>
        <w:gridCol w:w="1560"/>
        <w:gridCol w:w="4252"/>
      </w:tblGrid>
      <w:tr w:rsidR="00790D28" w:rsidRPr="00153378" w14:paraId="607361E9" w14:textId="77777777" w:rsidTr="001B4AFB">
        <w:trPr>
          <w:cantSplit/>
          <w:trHeight w:val="1134"/>
        </w:trPr>
        <w:tc>
          <w:tcPr>
            <w:tcW w:w="568" w:type="dxa"/>
          </w:tcPr>
          <w:p w14:paraId="1EBFA041" w14:textId="338DC929" w:rsidR="00FF022F" w:rsidRPr="001C5D45" w:rsidRDefault="00153378" w:rsidP="0045109C">
            <w:pPr>
              <w:jc w:val="left"/>
              <w:rPr>
                <w:rFonts w:cstheme="minorHAnsi"/>
                <w:b/>
                <w:sz w:val="16"/>
                <w:szCs w:val="16"/>
                <w:lang w:val="en-US"/>
              </w:rPr>
            </w:pPr>
            <w:r w:rsidRPr="001C5D45">
              <w:rPr>
                <w:rFonts w:cstheme="minorHAnsi"/>
                <w:b/>
                <w:sz w:val="16"/>
                <w:szCs w:val="16"/>
                <w:lang w:val="en-US"/>
              </w:rPr>
              <w:t>No.</w:t>
            </w:r>
          </w:p>
        </w:tc>
        <w:tc>
          <w:tcPr>
            <w:tcW w:w="1559" w:type="dxa"/>
          </w:tcPr>
          <w:p w14:paraId="541962E8" w14:textId="17C92110" w:rsidR="00FF022F" w:rsidRPr="001C5D45" w:rsidRDefault="00FF022F" w:rsidP="0045109C">
            <w:pPr>
              <w:jc w:val="left"/>
              <w:rPr>
                <w:rFonts w:cstheme="minorHAnsi"/>
                <w:b/>
                <w:sz w:val="16"/>
                <w:szCs w:val="16"/>
                <w:lang w:val="en-US"/>
              </w:rPr>
            </w:pPr>
            <w:r w:rsidRPr="001C5D45">
              <w:rPr>
                <w:rFonts w:cstheme="minorHAnsi"/>
                <w:b/>
                <w:sz w:val="16"/>
                <w:szCs w:val="16"/>
                <w:lang w:val="en-US"/>
              </w:rPr>
              <w:t xml:space="preserve">Authors, </w:t>
            </w:r>
            <w:r w:rsidR="00247069">
              <w:rPr>
                <w:rFonts w:cstheme="minorHAnsi"/>
                <w:b/>
                <w:sz w:val="16"/>
                <w:szCs w:val="16"/>
                <w:lang w:val="en-US"/>
              </w:rPr>
              <w:br/>
            </w:r>
            <w:r w:rsidRPr="001C5D45">
              <w:rPr>
                <w:rFonts w:cstheme="minorHAnsi"/>
                <w:b/>
                <w:sz w:val="16"/>
                <w:szCs w:val="16"/>
                <w:lang w:val="en-US"/>
              </w:rPr>
              <w:t xml:space="preserve">Year of publication, Title, </w:t>
            </w:r>
            <w:r w:rsidR="00247069">
              <w:rPr>
                <w:rFonts w:cstheme="minorHAnsi"/>
                <w:b/>
                <w:sz w:val="16"/>
                <w:szCs w:val="16"/>
                <w:lang w:val="en-US"/>
              </w:rPr>
              <w:br/>
            </w:r>
            <w:r w:rsidRPr="001C5D45">
              <w:rPr>
                <w:rFonts w:cstheme="minorHAnsi"/>
                <w:b/>
                <w:sz w:val="16"/>
                <w:szCs w:val="16"/>
                <w:lang w:val="en-US"/>
              </w:rPr>
              <w:t>Journal</w:t>
            </w:r>
          </w:p>
        </w:tc>
        <w:tc>
          <w:tcPr>
            <w:tcW w:w="1134" w:type="dxa"/>
          </w:tcPr>
          <w:p w14:paraId="6CF4489A" w14:textId="73FFCB65" w:rsidR="00FF022F" w:rsidRPr="001C5D45" w:rsidRDefault="00247069" w:rsidP="0045109C">
            <w:pPr>
              <w:jc w:val="left"/>
              <w:rPr>
                <w:rFonts w:cstheme="minorHAnsi"/>
                <w:b/>
                <w:sz w:val="16"/>
                <w:szCs w:val="16"/>
                <w:lang w:val="en-US"/>
              </w:rPr>
            </w:pPr>
            <w:r>
              <w:rPr>
                <w:rFonts w:cstheme="minorHAnsi"/>
                <w:b/>
                <w:sz w:val="16"/>
                <w:szCs w:val="16"/>
                <w:lang w:val="en-US"/>
              </w:rPr>
              <w:t>Review methodology,</w:t>
            </w:r>
            <w:r w:rsidR="00FF022F" w:rsidRPr="001C5D45">
              <w:rPr>
                <w:rFonts w:cstheme="minorHAnsi"/>
                <w:b/>
                <w:sz w:val="16"/>
                <w:szCs w:val="16"/>
                <w:lang w:val="en-US"/>
              </w:rPr>
              <w:t xml:space="preserve"> No. of studies included and period (if not given, there were no strict timelines)</w:t>
            </w:r>
          </w:p>
        </w:tc>
        <w:tc>
          <w:tcPr>
            <w:tcW w:w="1134" w:type="dxa"/>
          </w:tcPr>
          <w:p w14:paraId="7292327B" w14:textId="77777777" w:rsidR="00FF022F" w:rsidRPr="001C5D45" w:rsidRDefault="00FF022F" w:rsidP="0045109C">
            <w:pPr>
              <w:jc w:val="left"/>
              <w:rPr>
                <w:rFonts w:cstheme="minorHAnsi"/>
                <w:b/>
                <w:sz w:val="16"/>
                <w:szCs w:val="16"/>
                <w:lang w:val="en-US"/>
              </w:rPr>
            </w:pPr>
            <w:r w:rsidRPr="001C5D45">
              <w:rPr>
                <w:rFonts w:cstheme="minorHAnsi"/>
                <w:b/>
                <w:sz w:val="16"/>
                <w:szCs w:val="16"/>
                <w:lang w:val="en-US"/>
              </w:rPr>
              <w:t>Level of prediction: degree level (obtaining a degree/graduation), year level, course level, exam level</w:t>
            </w:r>
          </w:p>
        </w:tc>
        <w:tc>
          <w:tcPr>
            <w:tcW w:w="1560" w:type="dxa"/>
          </w:tcPr>
          <w:p w14:paraId="6DA7804F" w14:textId="77777777" w:rsidR="00FF022F" w:rsidRPr="001C5D45" w:rsidRDefault="00FF022F" w:rsidP="0045109C">
            <w:pPr>
              <w:jc w:val="left"/>
              <w:rPr>
                <w:rFonts w:cstheme="minorHAnsi"/>
                <w:b/>
                <w:sz w:val="16"/>
                <w:szCs w:val="16"/>
                <w:lang w:val="en-US"/>
              </w:rPr>
            </w:pPr>
            <w:r w:rsidRPr="001C5D45">
              <w:rPr>
                <w:rFonts w:cstheme="minorHAnsi"/>
                <w:b/>
                <w:sz w:val="16"/>
                <w:szCs w:val="16"/>
                <w:lang w:val="en-US"/>
              </w:rPr>
              <w:t>ML or other prediction techniques</w:t>
            </w:r>
          </w:p>
        </w:tc>
        <w:tc>
          <w:tcPr>
            <w:tcW w:w="4252" w:type="dxa"/>
          </w:tcPr>
          <w:p w14:paraId="4DF238A1" w14:textId="77777777" w:rsidR="00FF022F" w:rsidRPr="001C5D45" w:rsidRDefault="00FF022F" w:rsidP="0045109C">
            <w:pPr>
              <w:jc w:val="left"/>
              <w:rPr>
                <w:rFonts w:cstheme="minorHAnsi"/>
                <w:b/>
                <w:sz w:val="16"/>
                <w:szCs w:val="16"/>
                <w:lang w:val="en-US"/>
              </w:rPr>
            </w:pPr>
            <w:r w:rsidRPr="001C5D45">
              <w:rPr>
                <w:rFonts w:cstheme="minorHAnsi"/>
                <w:b/>
                <w:sz w:val="16"/>
                <w:szCs w:val="16"/>
                <w:lang w:val="en-US"/>
              </w:rPr>
              <w:t>RQ, Findings &amp; Gaps identified</w:t>
            </w:r>
          </w:p>
        </w:tc>
      </w:tr>
      <w:tr w:rsidR="00790D28" w:rsidRPr="00153378" w14:paraId="5360A069" w14:textId="77777777" w:rsidTr="001B4AFB">
        <w:trPr>
          <w:cantSplit/>
          <w:trHeight w:val="1134"/>
        </w:trPr>
        <w:tc>
          <w:tcPr>
            <w:tcW w:w="568" w:type="dxa"/>
          </w:tcPr>
          <w:p w14:paraId="45C8630F" w14:textId="1F0F28D4" w:rsidR="00FF022F" w:rsidRPr="00153378" w:rsidRDefault="00FF022F" w:rsidP="0045109C">
            <w:pPr>
              <w:jc w:val="left"/>
              <w:rPr>
                <w:rFonts w:cstheme="minorHAnsi"/>
                <w:sz w:val="16"/>
                <w:szCs w:val="16"/>
                <w:lang w:val="en-US"/>
              </w:rPr>
            </w:pPr>
            <w:r w:rsidRPr="00153378">
              <w:rPr>
                <w:rFonts w:cstheme="minorHAnsi"/>
                <w:sz w:val="16"/>
                <w:szCs w:val="16"/>
                <w:lang w:val="en-US"/>
              </w:rPr>
              <w:t>1</w:t>
            </w:r>
          </w:p>
        </w:tc>
        <w:tc>
          <w:tcPr>
            <w:tcW w:w="1559" w:type="dxa"/>
          </w:tcPr>
          <w:p w14:paraId="4580174A" w14:textId="3873992F"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2J63fgJw","properties":{"formattedCitation":"(Pelima et al., 2024)","plainCitation":"(Pelima et al., 2024)","dontUpdate":true,"noteIndex":0},"citationItems":[{"id":984,"uris":["http://zotero.org/users/local/ZlhuMgGE/items/P2ERGHUK"],"itemData":{"id":984,"type":"article-journal","container-title":"IEEE Access","DOI":"10.1109/ACCESS.2024.3361479","ISSN":"2169-3536","journalAbbreviation":"IEEE Access","license":"https://creativecommons.org/licenses/by-nc-nd/4.0/","page":"23451-23465","source":"DOI.org (Crossref)","title":"Predicting University Student Graduation Using Academic Performance and Machine Learning: A Systematic Literature Review","title-short":"Predicting University Student Graduation Using Academic Performance and Machine Learning","volume":"12","author":[{"family":"Pelima","given":"Lidya R."},{"family":"Sukmana","given":"Yuda"},{"family":"Rosmansyah","given":"Yusep"}],"issued":{"date-parts":[["202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Pelima et al., 2024</w:t>
            </w:r>
            <w:r w:rsidRPr="00153378">
              <w:rPr>
                <w:rFonts w:cstheme="minorHAnsi"/>
                <w:sz w:val="16"/>
                <w:szCs w:val="16"/>
                <w:lang w:val="en-US"/>
              </w:rPr>
              <w:fldChar w:fldCharType="end"/>
            </w:r>
            <w:r w:rsidRPr="00153378">
              <w:rPr>
                <w:rFonts w:cstheme="minorHAnsi"/>
                <w:sz w:val="16"/>
                <w:szCs w:val="16"/>
                <w:lang w:val="en-US"/>
              </w:rPr>
              <w:t>;</w:t>
            </w:r>
            <w:r w:rsidRPr="00153378">
              <w:rPr>
                <w:rFonts w:cstheme="minorHAnsi"/>
                <w:sz w:val="16"/>
                <w:szCs w:val="16"/>
                <w:lang w:val="en-US"/>
              </w:rPr>
              <w:br/>
              <w:t xml:space="preserve">Predicting University Student Graduation Using Academic Performance and Machine Learning: A Systematic Literature </w:t>
            </w:r>
            <w:proofErr w:type="gramStart"/>
            <w:r w:rsidRPr="00153378">
              <w:rPr>
                <w:rFonts w:cstheme="minorHAnsi"/>
                <w:sz w:val="16"/>
                <w:szCs w:val="16"/>
                <w:lang w:val="en-US"/>
              </w:rPr>
              <w:t>Review;</w:t>
            </w:r>
            <w:proofErr w:type="gramEnd"/>
          </w:p>
          <w:p w14:paraId="5E0A3E15" w14:textId="77777777" w:rsidR="00FF022F" w:rsidRPr="00153378" w:rsidRDefault="00FF022F" w:rsidP="0045109C">
            <w:pPr>
              <w:jc w:val="left"/>
              <w:rPr>
                <w:rFonts w:cstheme="minorHAnsi"/>
                <w:sz w:val="16"/>
                <w:szCs w:val="16"/>
                <w:lang w:val="en-US"/>
              </w:rPr>
            </w:pPr>
            <w:proofErr w:type="spellStart"/>
            <w:r w:rsidRPr="00153378">
              <w:rPr>
                <w:rFonts w:cstheme="minorHAnsi"/>
                <w:sz w:val="16"/>
                <w:szCs w:val="16"/>
                <w:lang w:val="en-US"/>
              </w:rPr>
              <w:t>IEEEAccess</w:t>
            </w:r>
            <w:proofErr w:type="spellEnd"/>
          </w:p>
        </w:tc>
        <w:tc>
          <w:tcPr>
            <w:tcW w:w="1134" w:type="dxa"/>
          </w:tcPr>
          <w:p w14:paraId="49FCA16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methodology based on Kitchenham’s guidelines; 70 journal articles (2018-2023).</w:t>
            </w:r>
          </w:p>
        </w:tc>
        <w:tc>
          <w:tcPr>
            <w:tcW w:w="1134" w:type="dxa"/>
          </w:tcPr>
          <w:p w14:paraId="7BC94E0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year (at-risk students), course (performance), exam (test results).</w:t>
            </w:r>
          </w:p>
        </w:tc>
        <w:tc>
          <w:tcPr>
            <w:tcW w:w="1560" w:type="dxa"/>
          </w:tcPr>
          <w:p w14:paraId="74C3394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VM, RF, ANN/MLP, LR, k-NN.</w:t>
            </w:r>
          </w:p>
        </w:tc>
        <w:tc>
          <w:tcPr>
            <w:tcW w:w="4252" w:type="dxa"/>
          </w:tcPr>
          <w:p w14:paraId="007A72B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Q1: State-of-the-art EDM/EDA research. RQ2: Data sources &amp; techniques. RQ3: Gaps &amp; challenges.</w:t>
            </w:r>
          </w:p>
          <w:p w14:paraId="74901A1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High ML accuracy (~90%). LMS &amp; SIS are key data sources. Academic, behavioral, and demographic data matter.</w:t>
            </w:r>
          </w:p>
          <w:p w14:paraId="5746D4D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ata limitations, model interpretability, ethical concerns, limited real-world application.</w:t>
            </w:r>
          </w:p>
        </w:tc>
      </w:tr>
      <w:tr w:rsidR="00790D28" w:rsidRPr="00153378" w14:paraId="443E6451" w14:textId="77777777" w:rsidTr="001B4AFB">
        <w:trPr>
          <w:cantSplit/>
          <w:trHeight w:val="1134"/>
        </w:trPr>
        <w:tc>
          <w:tcPr>
            <w:tcW w:w="568" w:type="dxa"/>
          </w:tcPr>
          <w:p w14:paraId="47EFDEF3" w14:textId="239E171F" w:rsidR="00FF022F" w:rsidRPr="00153378" w:rsidRDefault="00FF022F" w:rsidP="0045109C">
            <w:pPr>
              <w:jc w:val="left"/>
              <w:rPr>
                <w:rFonts w:cstheme="minorHAnsi"/>
                <w:sz w:val="16"/>
                <w:szCs w:val="16"/>
                <w:lang w:val="en-US"/>
              </w:rPr>
            </w:pPr>
            <w:r w:rsidRPr="00153378">
              <w:rPr>
                <w:rFonts w:cstheme="minorHAnsi"/>
                <w:sz w:val="16"/>
                <w:szCs w:val="16"/>
                <w:lang w:val="en-US"/>
              </w:rPr>
              <w:t>2</w:t>
            </w:r>
          </w:p>
        </w:tc>
        <w:tc>
          <w:tcPr>
            <w:tcW w:w="1559" w:type="dxa"/>
          </w:tcPr>
          <w:p w14:paraId="3CF6C798" w14:textId="338D1F20"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3HNVMyZY","properties":{"formattedCitation":"(Umer et al., 2023)","plainCitation":"(Umer et al., 2023)","dontUpdate":true,"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Umer et al., 2023</w:t>
            </w:r>
            <w:r w:rsidRPr="00153378">
              <w:rPr>
                <w:rFonts w:cstheme="minorHAnsi"/>
                <w:sz w:val="16"/>
                <w:szCs w:val="16"/>
                <w:lang w:val="en-US"/>
              </w:rPr>
              <w:fldChar w:fldCharType="end"/>
            </w:r>
            <w:r w:rsidRPr="00153378">
              <w:rPr>
                <w:rFonts w:cstheme="minorHAnsi"/>
                <w:sz w:val="16"/>
                <w:szCs w:val="16"/>
                <w:lang w:val="en-US"/>
              </w:rPr>
              <w:t>; Current stance on predictive analytics in higher</w:t>
            </w:r>
          </w:p>
          <w:p w14:paraId="6253D7D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education: opportunities, challenges and future</w:t>
            </w:r>
          </w:p>
          <w:p w14:paraId="458BB00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irections</w:t>
            </w:r>
            <w:r w:rsidRPr="00153378">
              <w:rPr>
                <w:rFonts w:cstheme="minorHAnsi"/>
                <w:sz w:val="16"/>
                <w:szCs w:val="16"/>
                <w:lang w:val="en-US"/>
              </w:rPr>
              <w:cr/>
              <w:t>; Interactive Learning Environments</w:t>
            </w:r>
          </w:p>
        </w:tc>
        <w:tc>
          <w:tcPr>
            <w:tcW w:w="1134" w:type="dxa"/>
          </w:tcPr>
          <w:p w14:paraId="1AED492D"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PRISMA guidelines; 40 journal articles (2008-2018)</w:t>
            </w:r>
          </w:p>
        </w:tc>
        <w:tc>
          <w:tcPr>
            <w:tcW w:w="1134" w:type="dxa"/>
          </w:tcPr>
          <w:p w14:paraId="1C1CF92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Course (pass/fail, dropout risk), degree (graduation likelihood)</w:t>
            </w:r>
          </w:p>
        </w:tc>
        <w:tc>
          <w:tcPr>
            <w:tcW w:w="1560" w:type="dxa"/>
          </w:tcPr>
          <w:p w14:paraId="1E8EEA5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T, RF, SVM, LGR, NB, KNN, Ensemble methods.</w:t>
            </w:r>
          </w:p>
        </w:tc>
        <w:tc>
          <w:tcPr>
            <w:tcW w:w="4252" w:type="dxa"/>
          </w:tcPr>
          <w:p w14:paraId="6BBFF22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Q1: Types of data used. RQ2: ML methods for student performance prediction. RQ3: Evaluation measures. RQ4: Challenges &amp; limitations. RQ5: Future research directions.</w:t>
            </w:r>
          </w:p>
          <w:p w14:paraId="3DB99C0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MS &amp; SMS data are key sources. Pre-academic, demographic, and assessment data are strong predictors. ML models achieve high accuracy.</w:t>
            </w:r>
          </w:p>
          <w:p w14:paraId="14A2CA7A" w14:textId="706ABB14"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Lack of benchmark </w:t>
            </w:r>
            <w:proofErr w:type="gramStart"/>
            <w:r w:rsidRPr="00153378">
              <w:rPr>
                <w:rFonts w:cstheme="minorHAnsi"/>
                <w:sz w:val="16"/>
                <w:szCs w:val="16"/>
                <w:lang w:val="en-US"/>
              </w:rPr>
              <w:t>datasets</w:t>
            </w:r>
            <w:proofErr w:type="gramEnd"/>
            <w:r w:rsidRPr="00153378">
              <w:rPr>
                <w:rFonts w:cstheme="minorHAnsi"/>
                <w:sz w:val="16"/>
                <w:szCs w:val="16"/>
                <w:lang w:val="en-US"/>
              </w:rPr>
              <w:t>, generalizability issues, small sample sizes, limited real-world implementation, ethical concerns in data use.</w:t>
            </w:r>
          </w:p>
        </w:tc>
      </w:tr>
      <w:tr w:rsidR="00790D28" w:rsidRPr="00153378" w14:paraId="6EC0CEB0" w14:textId="77777777" w:rsidTr="001B4AFB">
        <w:trPr>
          <w:cantSplit/>
          <w:trHeight w:val="1134"/>
        </w:trPr>
        <w:tc>
          <w:tcPr>
            <w:tcW w:w="568" w:type="dxa"/>
          </w:tcPr>
          <w:p w14:paraId="7EAC6531" w14:textId="02E9CC65" w:rsidR="00FF022F" w:rsidRPr="00153378" w:rsidRDefault="00FF022F" w:rsidP="0045109C">
            <w:pPr>
              <w:jc w:val="left"/>
              <w:rPr>
                <w:rFonts w:cstheme="minorHAnsi"/>
                <w:sz w:val="16"/>
                <w:szCs w:val="16"/>
                <w:lang w:val="en-US"/>
              </w:rPr>
            </w:pPr>
            <w:r w:rsidRPr="00153378">
              <w:rPr>
                <w:rFonts w:cstheme="minorHAnsi"/>
                <w:sz w:val="16"/>
                <w:szCs w:val="16"/>
                <w:lang w:val="en-US"/>
              </w:rPr>
              <w:t>3</w:t>
            </w:r>
          </w:p>
        </w:tc>
        <w:tc>
          <w:tcPr>
            <w:tcW w:w="1559" w:type="dxa"/>
          </w:tcPr>
          <w:p w14:paraId="289B4188" w14:textId="5848DF53"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wm98w46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Shafiq et al., 2022</w:t>
            </w:r>
            <w:r w:rsidRPr="00153378">
              <w:rPr>
                <w:rFonts w:cstheme="minorHAnsi"/>
                <w:sz w:val="16"/>
                <w:szCs w:val="16"/>
                <w:lang w:val="en-US"/>
              </w:rPr>
              <w:fldChar w:fldCharType="end"/>
            </w:r>
            <w:r w:rsidRPr="00153378">
              <w:rPr>
                <w:rFonts w:cstheme="minorHAnsi"/>
                <w:sz w:val="16"/>
                <w:szCs w:val="16"/>
                <w:lang w:val="en-US"/>
              </w:rPr>
              <w:t>; Student Retention Using Educational Data Mining</w:t>
            </w:r>
          </w:p>
          <w:p w14:paraId="672DCA8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and Predictive Analytics: </w:t>
            </w:r>
            <w:proofErr w:type="gramStart"/>
            <w:r w:rsidRPr="00153378">
              <w:rPr>
                <w:rFonts w:cstheme="minorHAnsi"/>
                <w:sz w:val="16"/>
                <w:szCs w:val="16"/>
                <w:lang w:val="en-US"/>
              </w:rPr>
              <w:t>A Systematic</w:t>
            </w:r>
            <w:proofErr w:type="gramEnd"/>
          </w:p>
          <w:p w14:paraId="62BFB239"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Literature Review; </w:t>
            </w:r>
            <w:proofErr w:type="spellStart"/>
            <w:r w:rsidRPr="00153378">
              <w:rPr>
                <w:rFonts w:cstheme="minorHAnsi"/>
                <w:sz w:val="16"/>
                <w:szCs w:val="16"/>
                <w:lang w:val="en-US"/>
              </w:rPr>
              <w:t>IEEEAccess</w:t>
            </w:r>
            <w:proofErr w:type="spellEnd"/>
          </w:p>
        </w:tc>
        <w:tc>
          <w:tcPr>
            <w:tcW w:w="1134" w:type="dxa"/>
          </w:tcPr>
          <w:p w14:paraId="6F25275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PRISMA guidelines; 100 articles (2017-2021)</w:t>
            </w:r>
          </w:p>
        </w:tc>
        <w:tc>
          <w:tcPr>
            <w:tcW w:w="1134" w:type="dxa"/>
          </w:tcPr>
          <w:p w14:paraId="7F6357B9"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tudent retention, dropout risk, academic success.</w:t>
            </w:r>
          </w:p>
        </w:tc>
        <w:tc>
          <w:tcPr>
            <w:tcW w:w="1560" w:type="dxa"/>
          </w:tcPr>
          <w:p w14:paraId="21293EA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ML (RF, DT, LR, NB), DL (ANN, MLP), Ensemble methods, Unsupervised Learning (Clustering).</w:t>
            </w:r>
          </w:p>
        </w:tc>
        <w:tc>
          <w:tcPr>
            <w:tcW w:w="4252" w:type="dxa"/>
          </w:tcPr>
          <w:p w14:paraId="46567765"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Factors influencing student retention. RQ2: Learning Analytics approaches. RQ3: ML algorithms for retention </w:t>
            </w:r>
            <w:proofErr w:type="gramStart"/>
            <w:r w:rsidRPr="00153378">
              <w:rPr>
                <w:rFonts w:cstheme="minorHAnsi"/>
                <w:sz w:val="16"/>
                <w:szCs w:val="16"/>
                <w:lang w:val="en-US"/>
              </w:rPr>
              <w:t>prediction;</w:t>
            </w:r>
            <w:proofErr w:type="gramEnd"/>
          </w:p>
          <w:p w14:paraId="7E2F43E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Traditional academic factors (grades, attendance) dominate prediction. Emerging factors: behavioral and educator-related attributes. Supervised ML is widely </w:t>
            </w:r>
            <w:proofErr w:type="gramStart"/>
            <w:r w:rsidRPr="00153378">
              <w:rPr>
                <w:rFonts w:cstheme="minorHAnsi"/>
                <w:sz w:val="16"/>
                <w:szCs w:val="16"/>
                <w:lang w:val="en-US"/>
              </w:rPr>
              <w:t>used;</w:t>
            </w:r>
            <w:proofErr w:type="gramEnd"/>
          </w:p>
          <w:p w14:paraId="764C78BD" w14:textId="3E12DA50" w:rsidR="00FF022F" w:rsidRPr="00153378" w:rsidRDefault="00FF022F" w:rsidP="0045109C">
            <w:pPr>
              <w:jc w:val="left"/>
              <w:rPr>
                <w:rFonts w:cstheme="minorHAnsi"/>
                <w:sz w:val="16"/>
                <w:szCs w:val="16"/>
                <w:lang w:val="en-US"/>
              </w:rPr>
            </w:pPr>
            <w:r w:rsidRPr="00153378">
              <w:rPr>
                <w:rFonts w:cstheme="minorHAnsi"/>
                <w:sz w:val="16"/>
                <w:szCs w:val="16"/>
                <w:lang w:val="en-US"/>
              </w:rPr>
              <w:t>Lack of benchmark datasets, limited generalizability, ethical concerns, imbalance in datasets, underuse of clustering methods.</w:t>
            </w:r>
          </w:p>
        </w:tc>
      </w:tr>
      <w:tr w:rsidR="00790D28" w:rsidRPr="00153378" w14:paraId="4AC90B5E" w14:textId="77777777" w:rsidTr="001B4AFB">
        <w:trPr>
          <w:cantSplit/>
          <w:trHeight w:val="1134"/>
        </w:trPr>
        <w:tc>
          <w:tcPr>
            <w:tcW w:w="568" w:type="dxa"/>
          </w:tcPr>
          <w:p w14:paraId="0A4E2111" w14:textId="5E52E0C8" w:rsidR="00FF022F" w:rsidRPr="00153378" w:rsidRDefault="00FF022F" w:rsidP="0045109C">
            <w:pPr>
              <w:jc w:val="left"/>
              <w:rPr>
                <w:rFonts w:cstheme="minorHAnsi"/>
                <w:sz w:val="16"/>
                <w:szCs w:val="16"/>
                <w:lang w:val="en-US"/>
              </w:rPr>
            </w:pPr>
            <w:r w:rsidRPr="00153378">
              <w:rPr>
                <w:rFonts w:cstheme="minorHAnsi"/>
                <w:sz w:val="16"/>
                <w:szCs w:val="16"/>
                <w:lang w:val="en-US"/>
              </w:rPr>
              <w:t>4</w:t>
            </w:r>
          </w:p>
        </w:tc>
        <w:tc>
          <w:tcPr>
            <w:tcW w:w="1559" w:type="dxa"/>
          </w:tcPr>
          <w:p w14:paraId="75C622A8" w14:textId="36B2F42D"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7TDvuV5Y","properties":{"formattedCitation":"(Alalawi et al., 2023)","plainCitation":"(Alalawi et al., 2023)","dontUpdate":true,"noteIndex":0},"citationItems":[{"id":989,"uris":["http://zotero.org/users/local/ZlhuMgGE/items/LLARM54T"],"itemData":{"id":989,"type":"article-journal","abstract":"Abstract\n            Today, educational institutions produce large amounts of data with the deployment of learning management systems. These large datasets provide an untapped potential to support and enhance decision‐making and operations. In recent times, machine learning (ML) has been applied to develop models utilizing this “big” data to assist in decision‐making. This study presents a systematic literature review into the application of ML to predict student performance. A total of 162 research articles from January 2010 to October 2022 were critically reviewed and analyzed by applying Kitchenham's systematic literature review approach. Our analysis categorized the literature predicting students' academic performance into two categories: (i) predicting student performance in assessments, courses or programs, and identifying students at‐risk of failing their course/program (129 studies); and (ii) predicting student dropout or retention in a course or program (33 studies). Classification is the most commonly used approach for predicting student performance (138 studies), followed by regression (25 studies) and clustering (9 studies). Supervised learning methods are used more often than semi‐supervised learning. Five most popular ML algorithms include the Decision Tree, Random Forest, Naïve Bayes, Artificial Neural Network, and Support Vector Machine. Historical records of students' grades and class performance, academic related data from learning management systems, and students' demographics are the most common features used for predicting students' performance. The most common methods used for feature selection are Information Gain‐based selection algorithms, Correlation‐based feature selection, and Gain Ratio. The general platforms/tools/libraries used in the studies include WEKA, Python, R, Rapid Miner, and MATLAB. We also investigated possible actions considered in the literature to help at‐risk students. We only found very few studies that deployed remedial actions and evaluated their impact on students' performance. In conclusion, ML has shown great potential in the prediction of student performance, but also has many areas of further research.","container-title":"Engineering Reports","DOI":"10.1002/eng2.12699","ISSN":"2577-8196, 2577-8196","issue":"12","journalAbbreviation":"Engineering Reports","language":"en","page":"e12699","source":"DOI.org (Crossref)","title":"Contextualizing the current state of research on the use of machine learning for student performance prediction: A systematic literature review","title-short":"Contextualizing the current state of research on the use of machine learning for student performance prediction","volume":"5","author":[{"family":"Alalawi","given":"Khalid"},{"family":"Athauda","given":"Rukshan"},{"family":"Chiong","given":"Raymond"}],"issued":{"date-parts":[["2023",12]]}}}],"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Alalawi et al., 2023</w:t>
            </w:r>
            <w:r w:rsidRPr="00153378">
              <w:rPr>
                <w:rFonts w:cstheme="minorHAnsi"/>
                <w:sz w:val="16"/>
                <w:szCs w:val="16"/>
                <w:lang w:val="en-US"/>
              </w:rPr>
              <w:fldChar w:fldCharType="end"/>
            </w:r>
            <w:r w:rsidRPr="00153378">
              <w:rPr>
                <w:rFonts w:cstheme="minorHAnsi"/>
                <w:sz w:val="16"/>
                <w:szCs w:val="16"/>
                <w:lang w:val="en-US"/>
              </w:rPr>
              <w:t>; Contextualizing the current state of research on the use of</w:t>
            </w:r>
          </w:p>
          <w:p w14:paraId="4D2C767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machine learning for student performance prediction: A</w:t>
            </w:r>
          </w:p>
          <w:p w14:paraId="3DC8F78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ystematic literature review; Engineering Reports</w:t>
            </w:r>
          </w:p>
        </w:tc>
        <w:tc>
          <w:tcPr>
            <w:tcW w:w="1134" w:type="dxa"/>
          </w:tcPr>
          <w:p w14:paraId="61CC3F5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using Kitchenham’s approach; 162 articles (2010-2022).</w:t>
            </w:r>
          </w:p>
        </w:tc>
        <w:tc>
          <w:tcPr>
            <w:tcW w:w="1134" w:type="dxa"/>
          </w:tcPr>
          <w:p w14:paraId="73A6FC3D"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course (performance), assessment (exam results).</w:t>
            </w:r>
          </w:p>
        </w:tc>
        <w:tc>
          <w:tcPr>
            <w:tcW w:w="1560" w:type="dxa"/>
          </w:tcPr>
          <w:p w14:paraId="6827B83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Classification (138 studies), Regression (25 studies), Clustering (9 studies). Most used: DT, RF, NB, ANN, SVM</w:t>
            </w:r>
          </w:p>
        </w:tc>
        <w:tc>
          <w:tcPr>
            <w:tcW w:w="4252" w:type="dxa"/>
          </w:tcPr>
          <w:p w14:paraId="56D383E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Goals of ML in predicting student performance. RQ2: Common ML methods. RQ3: Key features for prediction. RQ4: Feature selection techniques. RQ5: Learning environments where ML is applied. RQ6: ML tools and platforms used. RQ7: Actions taken for at-risk </w:t>
            </w:r>
            <w:proofErr w:type="gramStart"/>
            <w:r w:rsidRPr="00153378">
              <w:rPr>
                <w:rFonts w:cstheme="minorHAnsi"/>
                <w:sz w:val="16"/>
                <w:szCs w:val="16"/>
                <w:lang w:val="en-US"/>
              </w:rPr>
              <w:t>students;</w:t>
            </w:r>
            <w:proofErr w:type="gramEnd"/>
          </w:p>
          <w:p w14:paraId="0B771D6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Historical academic data (grades, LMS interactions) is the most used predictor. Supervised learning (classification) is the dominant approach. WEKA, Python, and R are the most used </w:t>
            </w:r>
            <w:proofErr w:type="gramStart"/>
            <w:r w:rsidRPr="00153378">
              <w:rPr>
                <w:rFonts w:cstheme="minorHAnsi"/>
                <w:sz w:val="16"/>
                <w:szCs w:val="16"/>
                <w:lang w:val="en-US"/>
              </w:rPr>
              <w:t>platforms;</w:t>
            </w:r>
            <w:proofErr w:type="gramEnd"/>
          </w:p>
          <w:p w14:paraId="73B03AB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ack of studies on real-world interventions for at-risk students. Limited use of clustering techniques. Small datasets and generalizability issues. Ethical concerns in data usage.</w:t>
            </w:r>
          </w:p>
        </w:tc>
      </w:tr>
      <w:tr w:rsidR="00790D28" w:rsidRPr="00153378" w14:paraId="7722AF5A" w14:textId="77777777" w:rsidTr="001B4AFB">
        <w:trPr>
          <w:cantSplit/>
          <w:trHeight w:val="1134"/>
        </w:trPr>
        <w:tc>
          <w:tcPr>
            <w:tcW w:w="568" w:type="dxa"/>
          </w:tcPr>
          <w:p w14:paraId="17EF8225" w14:textId="2C864B4D" w:rsidR="00FF022F" w:rsidRPr="00153378" w:rsidRDefault="00FF022F" w:rsidP="0045109C">
            <w:pPr>
              <w:jc w:val="left"/>
              <w:rPr>
                <w:rFonts w:cstheme="minorHAnsi"/>
                <w:sz w:val="16"/>
                <w:szCs w:val="16"/>
                <w:lang w:val="en-US"/>
              </w:rPr>
            </w:pPr>
            <w:r w:rsidRPr="00153378">
              <w:rPr>
                <w:rFonts w:cstheme="minorHAnsi"/>
                <w:sz w:val="16"/>
                <w:szCs w:val="16"/>
                <w:lang w:val="en-US"/>
              </w:rPr>
              <w:t>5</w:t>
            </w:r>
          </w:p>
        </w:tc>
        <w:tc>
          <w:tcPr>
            <w:tcW w:w="1559" w:type="dxa"/>
          </w:tcPr>
          <w:p w14:paraId="1DC5F848" w14:textId="72573DEC"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O57et1TI","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sidRPr="00153378">
              <w:rPr>
                <w:rFonts w:cstheme="minorHAnsi"/>
                <w:sz w:val="16"/>
                <w:szCs w:val="16"/>
                <w:lang w:val="en-US"/>
              </w:rPr>
              <w:fldChar w:fldCharType="separate"/>
            </w:r>
            <w:r w:rsidRPr="00153378">
              <w:rPr>
                <w:rFonts w:cstheme="minorHAnsi"/>
                <w:kern w:val="0"/>
                <w:sz w:val="16"/>
                <w:szCs w:val="16"/>
              </w:rPr>
              <w:t>Alyahyan &amp; Düştegör, 2020</w:t>
            </w:r>
            <w:r w:rsidRPr="00153378">
              <w:rPr>
                <w:rFonts w:cstheme="minorHAnsi"/>
                <w:sz w:val="16"/>
                <w:szCs w:val="16"/>
                <w:lang w:val="en-US"/>
              </w:rPr>
              <w:fldChar w:fldCharType="end"/>
            </w:r>
            <w:r w:rsidRPr="00153378">
              <w:rPr>
                <w:rFonts w:cstheme="minorHAnsi"/>
                <w:sz w:val="16"/>
                <w:szCs w:val="16"/>
                <w:lang w:val="en-US"/>
              </w:rPr>
              <w:t>; Predicting academic success in higher</w:t>
            </w:r>
          </w:p>
          <w:p w14:paraId="4ED2A18C"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education: literature review and best</w:t>
            </w:r>
          </w:p>
          <w:p w14:paraId="018C44F7"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practices; International Journal of Educational Technology in Higher</w:t>
            </w:r>
          </w:p>
          <w:p w14:paraId="7D3E67A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Education</w:t>
            </w:r>
          </w:p>
        </w:tc>
        <w:tc>
          <w:tcPr>
            <w:tcW w:w="1134" w:type="dxa"/>
          </w:tcPr>
          <w:p w14:paraId="5E1C880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of key studies on data mining techniques for predicting academic success; 17 studies (2015-2020).</w:t>
            </w:r>
          </w:p>
        </w:tc>
        <w:tc>
          <w:tcPr>
            <w:tcW w:w="1134" w:type="dxa"/>
          </w:tcPr>
          <w:p w14:paraId="079A753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year (academic success per year), course (performance in a specific course).</w:t>
            </w:r>
          </w:p>
        </w:tc>
        <w:tc>
          <w:tcPr>
            <w:tcW w:w="1560" w:type="dxa"/>
          </w:tcPr>
          <w:p w14:paraId="4B908E0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Classification (DT, NB, SVM, ANN), Regression, Clustering.</w:t>
            </w:r>
          </w:p>
        </w:tc>
        <w:tc>
          <w:tcPr>
            <w:tcW w:w="4252" w:type="dxa"/>
          </w:tcPr>
          <w:p w14:paraId="03A6BAA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How is academic success defined and measured? RQ2: What are the key factors influencing academic success? RQ3: What ML techniques are used for prediction? RQ4: What are the best practices for applying data mining to </w:t>
            </w:r>
            <w:proofErr w:type="gramStart"/>
            <w:r w:rsidRPr="00153378">
              <w:rPr>
                <w:rFonts w:cstheme="minorHAnsi"/>
                <w:sz w:val="16"/>
                <w:szCs w:val="16"/>
                <w:lang w:val="en-US"/>
              </w:rPr>
              <w:t>education?;</w:t>
            </w:r>
            <w:proofErr w:type="gramEnd"/>
          </w:p>
          <w:p w14:paraId="2E5467E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Prior academic achievement and student demographics are the most influential factors. Supervised learning (classification) is the most used approach. Including university data improves prediction accuracy.</w:t>
            </w:r>
            <w:r w:rsidRPr="00153378">
              <w:rPr>
                <w:rFonts w:cstheme="minorHAnsi"/>
                <w:sz w:val="16"/>
                <w:szCs w:val="16"/>
                <w:lang w:val="en-US"/>
              </w:rPr>
              <w:br/>
              <w:t>Limited studies on interventions for at-risk students, lack of benchmark datasets, generalizability issues, underuse of clustering techniques.</w:t>
            </w:r>
          </w:p>
        </w:tc>
      </w:tr>
      <w:tr w:rsidR="00790D28" w:rsidRPr="00153378" w14:paraId="7BA24F44" w14:textId="77777777" w:rsidTr="001B4AFB">
        <w:trPr>
          <w:cantSplit/>
          <w:trHeight w:val="1134"/>
        </w:trPr>
        <w:tc>
          <w:tcPr>
            <w:tcW w:w="568" w:type="dxa"/>
          </w:tcPr>
          <w:p w14:paraId="42FD162E" w14:textId="37039001" w:rsidR="00FF022F" w:rsidRPr="00153378" w:rsidRDefault="00FF022F" w:rsidP="0045109C">
            <w:pPr>
              <w:jc w:val="left"/>
              <w:rPr>
                <w:rFonts w:cstheme="minorHAnsi"/>
                <w:sz w:val="16"/>
                <w:szCs w:val="16"/>
                <w:lang w:val="en-US"/>
              </w:rPr>
            </w:pPr>
            <w:r w:rsidRPr="00153378">
              <w:rPr>
                <w:rFonts w:cstheme="minorHAnsi"/>
                <w:sz w:val="16"/>
                <w:szCs w:val="16"/>
                <w:lang w:val="en-US"/>
              </w:rPr>
              <w:lastRenderedPageBreak/>
              <w:t>6</w:t>
            </w:r>
          </w:p>
        </w:tc>
        <w:tc>
          <w:tcPr>
            <w:tcW w:w="1559" w:type="dxa"/>
          </w:tcPr>
          <w:p w14:paraId="08AE16DF" w14:textId="5A607F36"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tAvit0Bi","properties":{"formattedCitation":"(Balaji et al., 2021)","plainCitation":"(Balaji et al., 2021)","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Balaji et al., 2021</w:t>
            </w:r>
            <w:r w:rsidRPr="00153378">
              <w:rPr>
                <w:rFonts w:cstheme="minorHAnsi"/>
                <w:sz w:val="16"/>
                <w:szCs w:val="16"/>
                <w:lang w:val="en-US"/>
              </w:rPr>
              <w:fldChar w:fldCharType="end"/>
            </w:r>
            <w:r w:rsidRPr="00153378">
              <w:rPr>
                <w:rFonts w:cstheme="minorHAnsi"/>
                <w:sz w:val="16"/>
                <w:szCs w:val="16"/>
                <w:lang w:val="en-US"/>
              </w:rPr>
              <w:t>; Contributions of Machine Learning Models towards Student</w:t>
            </w:r>
          </w:p>
          <w:p w14:paraId="19B0103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Academic Performance Prediction: A Systematic Review; Applied Sciences</w:t>
            </w:r>
          </w:p>
        </w:tc>
        <w:tc>
          <w:tcPr>
            <w:tcW w:w="1134" w:type="dxa"/>
          </w:tcPr>
          <w:p w14:paraId="126A4E4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56 articles (filtered from 2700 initially considered).</w:t>
            </w:r>
          </w:p>
        </w:tc>
        <w:tc>
          <w:tcPr>
            <w:tcW w:w="1134" w:type="dxa"/>
          </w:tcPr>
          <w:p w14:paraId="134A5DF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course (performance), year (academic success per year).</w:t>
            </w:r>
          </w:p>
        </w:tc>
        <w:tc>
          <w:tcPr>
            <w:tcW w:w="1560" w:type="dxa"/>
          </w:tcPr>
          <w:p w14:paraId="270310C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T, RF, NB, SVM, ANN, ensemble methods</w:t>
            </w:r>
          </w:p>
        </w:tc>
        <w:tc>
          <w:tcPr>
            <w:tcW w:w="4252" w:type="dxa"/>
          </w:tcPr>
          <w:p w14:paraId="3BA7E33C"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ML models used for predicting student performance. RQ2: Estimation methods &amp; performance metrics. RQ3: Datasets and collection methods. RQ4: Features used for prediction. RQ5: Model comparisons for </w:t>
            </w:r>
            <w:proofErr w:type="gramStart"/>
            <w:r w:rsidRPr="00153378">
              <w:rPr>
                <w:rFonts w:cstheme="minorHAnsi"/>
                <w:sz w:val="16"/>
                <w:szCs w:val="16"/>
                <w:lang w:val="en-US"/>
              </w:rPr>
              <w:t>reliability;</w:t>
            </w:r>
            <w:proofErr w:type="gramEnd"/>
          </w:p>
          <w:p w14:paraId="32C5441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ML models can accurately predict student performance. Ensemble models (32%) and Decision Trees (26%) are widely used. Accuracy, precision, recall, and F1-score are common evaluation metrics. Datasets include academic, demographic, and behavioral </w:t>
            </w:r>
            <w:proofErr w:type="gramStart"/>
            <w:r w:rsidRPr="00153378">
              <w:rPr>
                <w:rFonts w:cstheme="minorHAnsi"/>
                <w:sz w:val="16"/>
                <w:szCs w:val="16"/>
                <w:lang w:val="en-US"/>
              </w:rPr>
              <w:t>features;</w:t>
            </w:r>
            <w:proofErr w:type="gramEnd"/>
          </w:p>
          <w:p w14:paraId="54D1471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ack of benchmark datasets, limited real-world applications, feature selection inconsistencies, and generalizability issues.</w:t>
            </w:r>
          </w:p>
        </w:tc>
      </w:tr>
      <w:tr w:rsidR="00790D28" w:rsidRPr="00153378" w14:paraId="12CCDEDB" w14:textId="77777777" w:rsidTr="001B4AFB">
        <w:trPr>
          <w:cantSplit/>
          <w:trHeight w:val="1134"/>
        </w:trPr>
        <w:tc>
          <w:tcPr>
            <w:tcW w:w="568" w:type="dxa"/>
          </w:tcPr>
          <w:p w14:paraId="3B428139" w14:textId="1EB857B3" w:rsidR="00FF022F" w:rsidRPr="00153378" w:rsidRDefault="00FF022F" w:rsidP="0045109C">
            <w:pPr>
              <w:jc w:val="left"/>
              <w:rPr>
                <w:rFonts w:cstheme="minorHAnsi"/>
                <w:sz w:val="16"/>
                <w:szCs w:val="16"/>
                <w:lang w:val="en-US"/>
              </w:rPr>
            </w:pPr>
            <w:r w:rsidRPr="00153378">
              <w:rPr>
                <w:rFonts w:cstheme="minorHAnsi"/>
                <w:sz w:val="16"/>
                <w:szCs w:val="16"/>
                <w:lang w:val="en-US"/>
              </w:rPr>
              <w:t>7</w:t>
            </w:r>
          </w:p>
        </w:tc>
        <w:tc>
          <w:tcPr>
            <w:tcW w:w="1559" w:type="dxa"/>
          </w:tcPr>
          <w:p w14:paraId="1CC7F032" w14:textId="0248BB35"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WyoqjRl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Shafiq et al., 2022</w:t>
            </w:r>
            <w:r w:rsidRPr="00153378">
              <w:rPr>
                <w:rFonts w:cstheme="minorHAnsi"/>
                <w:sz w:val="16"/>
                <w:szCs w:val="16"/>
                <w:lang w:val="en-US"/>
              </w:rPr>
              <w:fldChar w:fldCharType="end"/>
            </w:r>
            <w:r w:rsidRPr="00153378">
              <w:rPr>
                <w:rFonts w:cstheme="minorHAnsi"/>
                <w:sz w:val="16"/>
                <w:szCs w:val="16"/>
                <w:lang w:val="en-US"/>
              </w:rPr>
              <w:t xml:space="preserve">; Student Retention Using Educational Data Mining and Predictive Analytics: A Systematic Literature Review, </w:t>
            </w:r>
            <w:proofErr w:type="spellStart"/>
            <w:r w:rsidRPr="00153378">
              <w:rPr>
                <w:rFonts w:cstheme="minorHAnsi"/>
                <w:sz w:val="16"/>
                <w:szCs w:val="16"/>
                <w:lang w:val="en-US"/>
              </w:rPr>
              <w:t>IEEEAccess</w:t>
            </w:r>
            <w:proofErr w:type="spellEnd"/>
          </w:p>
        </w:tc>
        <w:tc>
          <w:tcPr>
            <w:tcW w:w="1134" w:type="dxa"/>
          </w:tcPr>
          <w:p w14:paraId="3D5677D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on student retention using EDM and Predictive Analytics; 78 studies (2015–2022).</w:t>
            </w:r>
          </w:p>
        </w:tc>
        <w:tc>
          <w:tcPr>
            <w:tcW w:w="1134" w:type="dxa"/>
          </w:tcPr>
          <w:p w14:paraId="393F7BF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year (academic progression and retention).</w:t>
            </w:r>
          </w:p>
        </w:tc>
        <w:tc>
          <w:tcPr>
            <w:tcW w:w="1560" w:type="dxa"/>
          </w:tcPr>
          <w:p w14:paraId="5383BA4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T, RF, SVM, LGR, NB, ANN, Ensemble methods</w:t>
            </w:r>
          </w:p>
        </w:tc>
        <w:tc>
          <w:tcPr>
            <w:tcW w:w="4252" w:type="dxa"/>
          </w:tcPr>
          <w:p w14:paraId="7F8DFFD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Factors influencing student retention. RQ2: ML models used for retention prediction. RQ3: Evaluation metrics and datasets used. RQ4: Challenges in retention prediction. RQ5: Future research </w:t>
            </w:r>
            <w:proofErr w:type="gramStart"/>
            <w:r w:rsidRPr="00153378">
              <w:rPr>
                <w:rFonts w:cstheme="minorHAnsi"/>
                <w:sz w:val="16"/>
                <w:szCs w:val="16"/>
                <w:lang w:val="en-US"/>
              </w:rPr>
              <w:t>directions;</w:t>
            </w:r>
            <w:proofErr w:type="gramEnd"/>
          </w:p>
          <w:p w14:paraId="059C06D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Academic performance (GPA, attendance), behavioral data, and demographic factors influence retention. Supervised ML models (DT, RF, ANN) are dominant. LMS and SIS data are key sources,</w:t>
            </w:r>
          </w:p>
          <w:p w14:paraId="4DBE2637"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imited real-world implementation, small sample sizes, lack of standardized datasets, ethical concerns in predictive analytics.</w:t>
            </w:r>
          </w:p>
        </w:tc>
      </w:tr>
      <w:tr w:rsidR="00790D28" w:rsidRPr="00153378" w14:paraId="1D13024D" w14:textId="77777777" w:rsidTr="001B4AFB">
        <w:trPr>
          <w:cantSplit/>
          <w:trHeight w:val="1134"/>
        </w:trPr>
        <w:tc>
          <w:tcPr>
            <w:tcW w:w="568" w:type="dxa"/>
          </w:tcPr>
          <w:p w14:paraId="7DC085B4" w14:textId="21091FA2" w:rsidR="00FF022F" w:rsidRPr="00153378" w:rsidRDefault="00FF022F" w:rsidP="0045109C">
            <w:pPr>
              <w:jc w:val="left"/>
              <w:rPr>
                <w:rFonts w:cstheme="minorHAnsi"/>
                <w:sz w:val="16"/>
                <w:szCs w:val="16"/>
                <w:lang w:val="en-US"/>
              </w:rPr>
            </w:pPr>
            <w:r w:rsidRPr="00153378">
              <w:rPr>
                <w:rFonts w:cstheme="minorHAnsi"/>
                <w:sz w:val="16"/>
                <w:szCs w:val="16"/>
                <w:lang w:val="en-US"/>
              </w:rPr>
              <w:t>8</w:t>
            </w:r>
          </w:p>
        </w:tc>
        <w:tc>
          <w:tcPr>
            <w:tcW w:w="1559" w:type="dxa"/>
          </w:tcPr>
          <w:p w14:paraId="588E26FD" w14:textId="01643E8E"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EKBV144v","properties":{"formattedCitation":"(Fahd et al., 2022)","plainCitation":"(Fahd et al., 2022)","dontUpdate":true,"noteIndex":0},"citationItems":[{"id":995,"uris":["http://zotero.org/users/local/ZlhuMgGE/items/Y3G3ZBTK"],"itemData":{"id":995,"type":"article-journal","container-title":"Education and Information Technologies","DOI":"10.1007/s10639-021-10741-7","ISSN":"1360-2357, 1573-7608","issue":"3","journalAbbreviation":"Educ Inf Technol","language":"en","page":"3743-3775","source":"DOI.org (Crossref)","title":"Application of machine learning in higher education to assess student academic performance, at-risk, and attrition: A meta-analysis of literature","title-short":"Application of machine learning in higher education to assess student academic performance, at-risk, and attrition","volume":"27","author":[{"family":"Fahd","given":"Kiran"},{"family":"Venkatraman","given":"Sitalakshmi"},{"family":"Miah","given":"Shah J."},{"family":"Ahmed","given":"Khandakar"}],"issued":{"date-parts":[["2022",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Fahd et al., 2022</w:t>
            </w:r>
            <w:r w:rsidRPr="00153378">
              <w:rPr>
                <w:rFonts w:cstheme="minorHAnsi"/>
                <w:sz w:val="16"/>
                <w:szCs w:val="16"/>
                <w:lang w:val="en-US"/>
              </w:rPr>
              <w:fldChar w:fldCharType="end"/>
            </w:r>
            <w:r w:rsidRPr="00153378">
              <w:rPr>
                <w:rFonts w:cstheme="minorHAnsi"/>
                <w:sz w:val="16"/>
                <w:szCs w:val="16"/>
                <w:lang w:val="en-US"/>
              </w:rPr>
              <w:t>; Application of machine learning in higher education</w:t>
            </w:r>
          </w:p>
          <w:p w14:paraId="607A90EC"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to assess student academic performance, at-risk,</w:t>
            </w:r>
          </w:p>
          <w:p w14:paraId="5916A5D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and attrition: A meta-analysis of literature, Education and Information Technologies</w:t>
            </w:r>
          </w:p>
        </w:tc>
        <w:tc>
          <w:tcPr>
            <w:tcW w:w="1134" w:type="dxa"/>
          </w:tcPr>
          <w:p w14:paraId="54E52FD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and meta-analysis using the PRISMA framework; 89 studies (2010–2020).</w:t>
            </w:r>
          </w:p>
        </w:tc>
        <w:tc>
          <w:tcPr>
            <w:tcW w:w="1134" w:type="dxa"/>
          </w:tcPr>
          <w:p w14:paraId="7768A21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year (academic success per year), at-risk students, attrition prediction.</w:t>
            </w:r>
          </w:p>
        </w:tc>
        <w:tc>
          <w:tcPr>
            <w:tcW w:w="1560" w:type="dxa"/>
          </w:tcPr>
          <w:p w14:paraId="04204B65"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RF, SVM, NB, ANN, LGR), Unsupervised Learning (Clustering, K-Means), Reinforcement Learning (Q-Learning, SARSA).</w:t>
            </w:r>
          </w:p>
        </w:tc>
        <w:tc>
          <w:tcPr>
            <w:tcW w:w="4252" w:type="dxa"/>
          </w:tcPr>
          <w:p w14:paraId="65F903C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Q1: ML models used for predicting student performance and retention. RQ2: Evaluation metrics applied. RQ3: Common datasets and features. RQ4: ML applications in at-risk student prediction. RQ5: Future research directions; Limited real-world implementation, lack of benchmark datasets, underutilization of clustering and reinforcement learning, ethical concerns in predictive analytics.</w:t>
            </w:r>
          </w:p>
        </w:tc>
      </w:tr>
      <w:tr w:rsidR="00790D28" w:rsidRPr="00153378" w14:paraId="66E4210C" w14:textId="77777777" w:rsidTr="001B4AFB">
        <w:trPr>
          <w:cantSplit/>
          <w:trHeight w:val="1134"/>
        </w:trPr>
        <w:tc>
          <w:tcPr>
            <w:tcW w:w="568" w:type="dxa"/>
          </w:tcPr>
          <w:p w14:paraId="01406333" w14:textId="760F46C4" w:rsidR="00FF022F" w:rsidRPr="00153378" w:rsidRDefault="00FF022F" w:rsidP="0045109C">
            <w:pPr>
              <w:jc w:val="left"/>
              <w:rPr>
                <w:rFonts w:cstheme="minorHAnsi"/>
                <w:sz w:val="16"/>
                <w:szCs w:val="16"/>
                <w:lang w:val="en-US"/>
              </w:rPr>
            </w:pPr>
            <w:r w:rsidRPr="00153378">
              <w:rPr>
                <w:rFonts w:cstheme="minorHAnsi"/>
                <w:sz w:val="16"/>
                <w:szCs w:val="16"/>
                <w:lang w:val="en-US"/>
              </w:rPr>
              <w:t>9</w:t>
            </w:r>
          </w:p>
        </w:tc>
        <w:tc>
          <w:tcPr>
            <w:tcW w:w="1559" w:type="dxa"/>
          </w:tcPr>
          <w:p w14:paraId="7D4BF400" w14:textId="5DD64C77"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W0n8NzmQ","properties":{"formattedCitation":"(Namoun &amp; Alshanqiti, 2020)","plainCitation":"(Namoun &amp; Alshanqiti, 2020)","dontUpdate":true,"noteIndex":0},"citationItems":[{"id":997,"uris":["http://zotero.org/users/local/ZlhuMgGE/items/EMLWM2TM"],"itemData":{"id":997,"type":"article-journal","abstract":"The prediction of student academic performance has drawn considerable attention in education. However, although the learning outcomes are believed to improve learning and teaching, prognosticating the attainment of student outcomes remains underexplored. A decade of research work conducted between 2010 and November 2020 was surveyed to present a fundamental understanding of the intelligent techniques used for the prediction of student performance, where academic success is strictly measured using student learning outcomes. The electronic bibliographic databases searched include ACM, IEEE Xplore, Google Scholar, Science Direct, Scopus, Springer, and Web of Science. Eventually, we synthesized and analyzed a total of 62 relevant papers with a focus on three perspectives, (1) the forms in which the learning outcomes are predicted, (2) the predictive analytics models developed to forecast student learning, and (3) the dominant factors impacting student outcomes. The best practices for conducting systematic literature reviews, e.g., PICO and PRISMA, were applied to synthesize and report the main results. The attainment of learning outcomes was measured mainly as performance class standings (i.e., ranks) and achievement scores (i.e., grades). Regression and supervised machine learning models were frequently employed to classify student performance. Finally, student online learning activities, term assessment grades, and student academic emotions were the most evident predictors of learning outcomes. We conclude the survey by highlighting some major research challenges and suggesting a summary of significant recommendations to motivate future works in this field.","container-title":"Applied Sciences","DOI":"10.3390/app11010237","ISSN":"2076-3417","issue":"1","journalAbbreviation":"Applied Sciences","language":"en","license":"https://creativecommons.org/licenses/by/4.0/","page":"237","source":"DOI.org (Crossref)","title":"Predicting Student Performance Using Data Mining and Learning Analytics Techniques: A Systematic Literature Review","title-short":"Predicting Student Performance Using Data Mining and Learning Analytics Techniques","volume":"11","author":[{"family":"Namoun","given":"Abdallah"},{"family":"Alshanqiti","given":"Abdullah"}],"issued":{"date-parts":[["2020",12,29]]}}}],"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Namoun &amp; Alshanqiti, 2020</w:t>
            </w:r>
            <w:r w:rsidRPr="00153378">
              <w:rPr>
                <w:rFonts w:cstheme="minorHAnsi"/>
                <w:sz w:val="16"/>
                <w:szCs w:val="16"/>
                <w:lang w:val="en-US"/>
              </w:rPr>
              <w:fldChar w:fldCharType="end"/>
            </w:r>
            <w:r w:rsidRPr="00153378">
              <w:rPr>
                <w:rFonts w:cstheme="minorHAnsi"/>
                <w:sz w:val="16"/>
                <w:szCs w:val="16"/>
                <w:lang w:val="en-US"/>
              </w:rPr>
              <w:t>; Predicting Student Performance Using Data Mining and</w:t>
            </w:r>
          </w:p>
          <w:p w14:paraId="65DC8E65"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earning Analytics Techniques: A Systematic Literature Review, Applied Sciences</w:t>
            </w:r>
          </w:p>
        </w:tc>
        <w:tc>
          <w:tcPr>
            <w:tcW w:w="1134" w:type="dxa"/>
          </w:tcPr>
          <w:p w14:paraId="594FB63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using PICO and PRISMA frameworks; 62 studies (2010–2020).</w:t>
            </w:r>
          </w:p>
        </w:tc>
        <w:tc>
          <w:tcPr>
            <w:tcW w:w="1134" w:type="dxa"/>
          </w:tcPr>
          <w:p w14:paraId="620D7F8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Course (performance based on learning outcomes), program (graduation likelihood).</w:t>
            </w:r>
          </w:p>
        </w:tc>
        <w:tc>
          <w:tcPr>
            <w:tcW w:w="1560" w:type="dxa"/>
          </w:tcPr>
          <w:p w14:paraId="3AE1E59D"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egression models, Supervised Learning (DT, ANN, Naïve Bayes, SVM), Unsupervised Learning (Clustering), Hybrid Models.</w:t>
            </w:r>
          </w:p>
        </w:tc>
        <w:tc>
          <w:tcPr>
            <w:tcW w:w="4252" w:type="dxa"/>
          </w:tcPr>
          <w:p w14:paraId="073278C7"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Q1: How is academic performance measured using learning outcomes? RQ2: What intelligent models predict student performance? RQ3: What are the key predictors of academic performance?</w:t>
            </w:r>
          </w:p>
          <w:p w14:paraId="36501B5F" w14:textId="64034A95" w:rsidR="00FF022F" w:rsidRPr="00153378" w:rsidRDefault="00FF022F" w:rsidP="0045109C">
            <w:pPr>
              <w:jc w:val="left"/>
              <w:rPr>
                <w:rFonts w:cstheme="minorHAnsi"/>
                <w:sz w:val="16"/>
                <w:szCs w:val="16"/>
                <w:lang w:val="en-US"/>
              </w:rPr>
            </w:pPr>
            <w:r w:rsidRPr="00153378">
              <w:rPr>
                <w:rFonts w:cstheme="minorHAnsi"/>
                <w:sz w:val="16"/>
                <w:szCs w:val="16"/>
                <w:lang w:val="en-US"/>
              </w:rPr>
              <w:t>Student learning outcomes are strong indicators of academic success. Online learning activities, assessment data, and academic emotions are key predictors. Supervised ML models (Regression, DT, ANN) dominate.</w:t>
            </w:r>
          </w:p>
          <w:p w14:paraId="3A36E46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imited research on interventions for at-risk students, lack of standardized datasets, minimal use of clustering methods, challenges in real-world implementation.</w:t>
            </w:r>
          </w:p>
        </w:tc>
      </w:tr>
      <w:tr w:rsidR="00790D28" w:rsidRPr="00153378" w14:paraId="56900E2D" w14:textId="77777777" w:rsidTr="001B4AFB">
        <w:trPr>
          <w:cantSplit/>
          <w:trHeight w:val="1134"/>
        </w:trPr>
        <w:tc>
          <w:tcPr>
            <w:tcW w:w="568" w:type="dxa"/>
          </w:tcPr>
          <w:p w14:paraId="59BAF8CD" w14:textId="7466D60C" w:rsidR="00FF022F" w:rsidRPr="00153378" w:rsidRDefault="00FF022F" w:rsidP="0045109C">
            <w:pPr>
              <w:jc w:val="left"/>
              <w:rPr>
                <w:rFonts w:cstheme="minorHAnsi"/>
                <w:sz w:val="16"/>
                <w:szCs w:val="16"/>
                <w:lang w:val="en-US"/>
              </w:rPr>
            </w:pPr>
            <w:r w:rsidRPr="00153378">
              <w:rPr>
                <w:rFonts w:cstheme="minorHAnsi"/>
                <w:sz w:val="16"/>
                <w:szCs w:val="16"/>
                <w:lang w:val="en-US"/>
              </w:rPr>
              <w:t>10</w:t>
            </w:r>
          </w:p>
        </w:tc>
        <w:tc>
          <w:tcPr>
            <w:tcW w:w="1559" w:type="dxa"/>
          </w:tcPr>
          <w:p w14:paraId="58D4B1F5" w14:textId="1E2A5992"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uYbRDILZ","properties":{"formattedCitation":"(Pekta\\uc0\\u351{}, 2023)","plainCitation":"(Pektaş, 2023)","dontUpdate":true,"noteIndex":0},"citationItems":[{"id":998,"uris":["http://zotero.org/users/local/ZlhuMgGE/items/Y6PDL5XE"],"itemData":{"id":998,"type":"paper-conference","container-title":"The 15th International Conference on Education Technology and Computers","DOI":"10.1145/3629296.3629368","event-place":"Barcelona Spain","event-title":"ICETC 2023: The 15th International Conference on Education Technology and Computers","ISBN":"9798400709111","language":"en","page":"451-455","publisher":"ACM","publisher-place":"Barcelona Spain","source":"DOI.org (Crossref)","title":"A Systematic Analysis of Machine Learning Studies in Education","URL":"https://dl.acm.org/doi/10.1145/3629296.3629368","author":[{"family":"Pektaş","given":"Şule Taşlı"}],"accessed":{"date-parts":[["2025",2,5]]},"issued":{"date-parts":[["2023",9,26]]}}}],"schema":"https://github.com/citation-style-language/schema/raw/master/csl-citation.json"} </w:instrText>
            </w:r>
            <w:r w:rsidRPr="00153378">
              <w:rPr>
                <w:rFonts w:cstheme="minorHAnsi"/>
                <w:sz w:val="16"/>
                <w:szCs w:val="16"/>
                <w:lang w:val="en-US"/>
              </w:rPr>
              <w:fldChar w:fldCharType="separate"/>
            </w:r>
            <w:r w:rsidRPr="00153378">
              <w:rPr>
                <w:rFonts w:cstheme="minorHAnsi"/>
                <w:kern w:val="0"/>
                <w:sz w:val="16"/>
                <w:szCs w:val="16"/>
              </w:rPr>
              <w:t>Pektaş, 2023</w:t>
            </w:r>
            <w:r w:rsidRPr="00153378">
              <w:rPr>
                <w:rFonts w:cstheme="minorHAnsi"/>
                <w:sz w:val="16"/>
                <w:szCs w:val="16"/>
                <w:lang w:val="en-US"/>
              </w:rPr>
              <w:fldChar w:fldCharType="end"/>
            </w:r>
            <w:r w:rsidRPr="00153378">
              <w:rPr>
                <w:rFonts w:cstheme="minorHAnsi"/>
                <w:sz w:val="16"/>
                <w:szCs w:val="16"/>
                <w:lang w:val="en-US"/>
              </w:rPr>
              <w:t>; A Systematic Analysis of Machine Learning Studies in Education</w:t>
            </w:r>
            <w:r w:rsidRPr="00153378">
              <w:rPr>
                <w:rFonts w:cstheme="minorHAnsi"/>
                <w:sz w:val="16"/>
                <w:szCs w:val="16"/>
                <w:lang w:val="en-US"/>
              </w:rPr>
              <w:cr/>
              <w:t>, ICETC 2023: The 15th International Conference on Education Technology and Computers</w:t>
            </w:r>
          </w:p>
        </w:tc>
        <w:tc>
          <w:tcPr>
            <w:tcW w:w="1134" w:type="dxa"/>
          </w:tcPr>
          <w:p w14:paraId="72BBF3B8"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Bibliometric analysis using keyword co-occurrence and network visualization. Data sourced from Web of Science; 628 studies (1979–2023)</w:t>
            </w:r>
          </w:p>
        </w:tc>
        <w:tc>
          <w:tcPr>
            <w:tcW w:w="1134" w:type="dxa"/>
          </w:tcPr>
          <w:p w14:paraId="2F81D36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Profiling and prediction (dropout risk, academic performance, admissions). Assessment (automated grading, feedback). Distance learning success.</w:t>
            </w:r>
          </w:p>
        </w:tc>
        <w:tc>
          <w:tcPr>
            <w:tcW w:w="1560" w:type="dxa"/>
          </w:tcPr>
          <w:p w14:paraId="2296FBB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Unsupervised Learning (Clustering), NLP for text analysis.</w:t>
            </w:r>
          </w:p>
        </w:tc>
        <w:tc>
          <w:tcPr>
            <w:tcW w:w="4252" w:type="dxa"/>
          </w:tcPr>
          <w:p w14:paraId="15428BC5"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Trends in ML publications in education. RQ2: Key research themes in ML for education. RQ3: Gaps in current ML-based educational </w:t>
            </w:r>
            <w:proofErr w:type="gramStart"/>
            <w:r w:rsidRPr="00153378">
              <w:rPr>
                <w:rFonts w:cstheme="minorHAnsi"/>
                <w:sz w:val="16"/>
                <w:szCs w:val="16"/>
                <w:lang w:val="en-US"/>
              </w:rPr>
              <w:t>research;</w:t>
            </w:r>
            <w:proofErr w:type="gramEnd"/>
          </w:p>
          <w:p w14:paraId="34F8CF9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ML is mainly used for profiling, assessment, intelligent tutoring systems, MOOCs, NLP applications, and distance learning prediction. Growth in publications since </w:t>
            </w:r>
            <w:proofErr w:type="gramStart"/>
            <w:r w:rsidRPr="00153378">
              <w:rPr>
                <w:rFonts w:cstheme="minorHAnsi"/>
                <w:sz w:val="16"/>
                <w:szCs w:val="16"/>
                <w:lang w:val="en-US"/>
              </w:rPr>
              <w:t>2017;</w:t>
            </w:r>
            <w:proofErr w:type="gramEnd"/>
          </w:p>
          <w:p w14:paraId="483FE70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Overemphasis on applications rather than ethical, pedagogical, and socio-cultural aspects. Limited theoretical frameworks guiding ML studies.</w:t>
            </w:r>
          </w:p>
        </w:tc>
      </w:tr>
      <w:tr w:rsidR="00790D28" w:rsidRPr="00153378" w14:paraId="0540DCED" w14:textId="77777777" w:rsidTr="001B4AFB">
        <w:trPr>
          <w:cantSplit/>
          <w:trHeight w:val="1134"/>
        </w:trPr>
        <w:tc>
          <w:tcPr>
            <w:tcW w:w="568" w:type="dxa"/>
          </w:tcPr>
          <w:p w14:paraId="774DF751" w14:textId="1C1C2CEC" w:rsidR="00FF022F" w:rsidRPr="00153378" w:rsidRDefault="00FF022F" w:rsidP="0045109C">
            <w:pPr>
              <w:jc w:val="left"/>
              <w:rPr>
                <w:rFonts w:cstheme="minorHAnsi"/>
                <w:sz w:val="16"/>
                <w:szCs w:val="16"/>
                <w:lang w:val="en-US"/>
              </w:rPr>
            </w:pPr>
            <w:r w:rsidRPr="00153378">
              <w:rPr>
                <w:rFonts w:cstheme="minorHAnsi"/>
                <w:sz w:val="16"/>
                <w:szCs w:val="16"/>
                <w:lang w:val="en-US"/>
              </w:rPr>
              <w:t>11</w:t>
            </w:r>
          </w:p>
        </w:tc>
        <w:tc>
          <w:tcPr>
            <w:tcW w:w="1559" w:type="dxa"/>
          </w:tcPr>
          <w:p w14:paraId="6F7CCB7B" w14:textId="74E7AFBE"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b5VP9lEx","properties":{"formattedCitation":"(Rahul &amp; Katarya, 2023)","plainCitation":"(Rahul &amp; Katarya, 2023)","dontUpdate":true,"noteIndex":0},"citationItems":[{"id":999,"uris":["http://zotero.org/users/local/ZlhuMgGE/items/RDLS9ZD5"],"itemData":{"id":999,"type":"article-journal","container-title":"Wireless Personal Communications","DOI":"10.1007/s11277-023-10838-x","ISSN":"0929-6212, 1572-834X","issue":"3","journalAbbreviation":"Wireless Pers Commun","language":"en","page":"1643-1674","source":"DOI.org (Crossref)","title":"A Systematic Review on Predicting the Performance of Students in Higher Education in Offline Mode Using Machine Learning Techniques","volume":"133","author":[{"literal":"Rahul"},{"family":"Katarya","given":"Rahul"}],"issued":{"date-parts":[["2023",12]]}}}],"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Rahul &amp; Katarya, 2023</w:t>
            </w:r>
            <w:r w:rsidRPr="00153378">
              <w:rPr>
                <w:rFonts w:cstheme="minorHAnsi"/>
                <w:sz w:val="16"/>
                <w:szCs w:val="16"/>
                <w:lang w:val="en-US"/>
              </w:rPr>
              <w:fldChar w:fldCharType="end"/>
            </w:r>
            <w:r w:rsidRPr="00153378">
              <w:rPr>
                <w:rFonts w:cstheme="minorHAnsi"/>
                <w:sz w:val="16"/>
                <w:szCs w:val="16"/>
                <w:lang w:val="en-US"/>
              </w:rPr>
              <w:t xml:space="preserve">; A Systematic Review on Predicting the Performance </w:t>
            </w:r>
          </w:p>
          <w:p w14:paraId="2197268C"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of Students in Higher Education in </w:t>
            </w:r>
            <w:proofErr w:type="spellStart"/>
            <w:r w:rsidRPr="00153378">
              <w:rPr>
                <w:rFonts w:cstheme="minorHAnsi"/>
                <w:sz w:val="16"/>
                <w:szCs w:val="16"/>
                <w:lang w:val="en-US"/>
              </w:rPr>
              <w:t>Ofine</w:t>
            </w:r>
            <w:proofErr w:type="spellEnd"/>
            <w:r w:rsidRPr="00153378">
              <w:rPr>
                <w:rFonts w:cstheme="minorHAnsi"/>
                <w:sz w:val="16"/>
                <w:szCs w:val="16"/>
                <w:lang w:val="en-US"/>
              </w:rPr>
              <w:t xml:space="preserve"> Mode Using </w:t>
            </w:r>
          </w:p>
          <w:p w14:paraId="3EAE7BE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Machine Learning Techniques, Wireless Personal Communications</w:t>
            </w:r>
          </w:p>
        </w:tc>
        <w:tc>
          <w:tcPr>
            <w:tcW w:w="1134" w:type="dxa"/>
          </w:tcPr>
          <w:p w14:paraId="46D381B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on predicting student performance in offline education using ML techniques; 109 studies (2010–2020).</w:t>
            </w:r>
          </w:p>
        </w:tc>
        <w:tc>
          <w:tcPr>
            <w:tcW w:w="1134" w:type="dxa"/>
          </w:tcPr>
          <w:p w14:paraId="3B232F0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course (performance), year (academic success per year).</w:t>
            </w:r>
          </w:p>
        </w:tc>
        <w:tc>
          <w:tcPr>
            <w:tcW w:w="1560" w:type="dxa"/>
          </w:tcPr>
          <w:p w14:paraId="4FD0F81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Unsupervised Learning (Clustering, K-Means), Hybrid Models.</w:t>
            </w:r>
          </w:p>
        </w:tc>
        <w:tc>
          <w:tcPr>
            <w:tcW w:w="4252" w:type="dxa"/>
          </w:tcPr>
          <w:p w14:paraId="1EC95EB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RQ1: Most used ML techniques for student performance prediction. RQ2: Datasets and features used. RQ3: Key evaluation metrics. RQ4: Trends in ML applications for student </w:t>
            </w:r>
            <w:proofErr w:type="gramStart"/>
            <w:r w:rsidRPr="00153378">
              <w:rPr>
                <w:rFonts w:cstheme="minorHAnsi"/>
                <w:sz w:val="16"/>
                <w:szCs w:val="16"/>
                <w:lang w:val="en-US"/>
              </w:rPr>
              <w:t>success;</w:t>
            </w:r>
            <w:proofErr w:type="gramEnd"/>
          </w:p>
          <w:p w14:paraId="2E42A72F"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Student performance is influenced by demographic, academic, and behavioral factors. Classification-based models (DT, RF, ANN) dominate. Accuracy, precision, and F1-score are commonly used </w:t>
            </w:r>
            <w:proofErr w:type="gramStart"/>
            <w:r w:rsidRPr="00153378">
              <w:rPr>
                <w:rFonts w:cstheme="minorHAnsi"/>
                <w:sz w:val="16"/>
                <w:szCs w:val="16"/>
                <w:lang w:val="en-US"/>
              </w:rPr>
              <w:t>metrics;</w:t>
            </w:r>
            <w:proofErr w:type="gramEnd"/>
          </w:p>
          <w:p w14:paraId="4E148BB7"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Lack of standardized datasets, generalizability issues, limited real-world implementation, underuse of clustering methods.</w:t>
            </w:r>
          </w:p>
        </w:tc>
      </w:tr>
      <w:tr w:rsidR="00790D28" w:rsidRPr="00153378" w14:paraId="0D61F79F" w14:textId="77777777" w:rsidTr="001B4AFB">
        <w:trPr>
          <w:cantSplit/>
          <w:trHeight w:val="1134"/>
        </w:trPr>
        <w:tc>
          <w:tcPr>
            <w:tcW w:w="568" w:type="dxa"/>
          </w:tcPr>
          <w:p w14:paraId="33AB90FE" w14:textId="528BACB1" w:rsidR="00FF022F" w:rsidRPr="00153378" w:rsidRDefault="00FF022F" w:rsidP="0045109C">
            <w:pPr>
              <w:jc w:val="left"/>
              <w:rPr>
                <w:rFonts w:cstheme="minorHAnsi"/>
                <w:sz w:val="16"/>
                <w:szCs w:val="16"/>
                <w:lang w:val="en-US"/>
              </w:rPr>
            </w:pPr>
            <w:r w:rsidRPr="00153378">
              <w:rPr>
                <w:rFonts w:cstheme="minorHAnsi"/>
                <w:sz w:val="16"/>
                <w:szCs w:val="16"/>
                <w:lang w:val="en-US"/>
              </w:rPr>
              <w:lastRenderedPageBreak/>
              <w:t>12</w:t>
            </w:r>
          </w:p>
        </w:tc>
        <w:tc>
          <w:tcPr>
            <w:tcW w:w="1559" w:type="dxa"/>
          </w:tcPr>
          <w:p w14:paraId="246823BA" w14:textId="0515E2D4"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9Y7oUugX","properties":{"formattedCitation":"(Sekeroglu et al., 2021)","plainCitation":"(Sekeroglu et al., 2021)","dontUpdate":true,"noteIndex":0},"citationItems":[{"id":1000,"uris":["http://zotero.org/users/local/ZlhuMgGE/items/NG5L3IYG"],"itemData":{"id":1000,"type":"article-journal","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container-title":"Applied Sciences","DOI":"10.3390/app112210907","ISSN":"2076-3417","issue":"22","journalAbbreviation":"Applied Sciences","language":"en","license":"https://creativecommons.org/licenses/by/4.0/","page":"10907","source":"DOI.org (Crossref)","title":"Systematic Literature Review on Machine Learning and Student Performance Prediction: Critical Gaps and Possible Remedies","title-short":"Systematic Literature Review on Machine Learning and Student Performance Prediction","volume":"11","author":[{"family":"Sekeroglu","given":"Boran"},{"family":"Abiyev","given":"Rahib"},{"family":"Ilhan","given":"Ahmet"},{"family":"Arslan","given":"Murat"},{"family":"Idoko","given":"John Bush"}],"issued":{"date-parts":[["2021",11,18]]}}}],"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Sekeroglu et al., 2021</w:t>
            </w:r>
            <w:r w:rsidRPr="00153378">
              <w:rPr>
                <w:rFonts w:cstheme="minorHAnsi"/>
                <w:sz w:val="16"/>
                <w:szCs w:val="16"/>
                <w:lang w:val="en-US"/>
              </w:rPr>
              <w:fldChar w:fldCharType="end"/>
            </w:r>
            <w:r w:rsidRPr="00153378">
              <w:rPr>
                <w:rFonts w:cstheme="minorHAnsi"/>
                <w:sz w:val="16"/>
                <w:szCs w:val="16"/>
                <w:lang w:val="en-US"/>
              </w:rPr>
              <w:t>; Systematic Literature Review on Machine Learning and Student</w:t>
            </w:r>
          </w:p>
          <w:p w14:paraId="4A2F4FD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Performance Prediction: Critical Gaps and Possible Remedies, Applied Sciences</w:t>
            </w:r>
          </w:p>
        </w:tc>
        <w:tc>
          <w:tcPr>
            <w:tcW w:w="1134" w:type="dxa"/>
          </w:tcPr>
          <w:p w14:paraId="1415D61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using PRISMA framework; 176 studies (2010–2020).</w:t>
            </w:r>
          </w:p>
        </w:tc>
        <w:tc>
          <w:tcPr>
            <w:tcW w:w="1134" w:type="dxa"/>
          </w:tcPr>
          <w:p w14:paraId="24C265E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dropout), course (performance), year (academic progression), at-risk students.</w:t>
            </w:r>
          </w:p>
        </w:tc>
        <w:tc>
          <w:tcPr>
            <w:tcW w:w="1560" w:type="dxa"/>
          </w:tcPr>
          <w:p w14:paraId="50CB2D7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RF, SVM, ANN, LGR), Unsupervised Learning (Clustering), Deep Learning (DNN, RNN), Hybrid Models.</w:t>
            </w:r>
          </w:p>
        </w:tc>
        <w:tc>
          <w:tcPr>
            <w:tcW w:w="4252" w:type="dxa"/>
          </w:tcPr>
          <w:p w14:paraId="1D9B5DE9"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ML models used in student performance prediction. RQ2: </w:t>
            </w:r>
            <w:proofErr w:type="gramStart"/>
            <w:r w:rsidRPr="00153378">
              <w:rPr>
                <w:rFonts w:cstheme="minorHAnsi"/>
                <w:sz w:val="16"/>
                <w:szCs w:val="16"/>
                <w:lang w:val="en-US"/>
              </w:rPr>
              <w:t>Evaluation</w:t>
            </w:r>
            <w:proofErr w:type="gramEnd"/>
            <w:r w:rsidRPr="00153378">
              <w:rPr>
                <w:rFonts w:cstheme="minorHAnsi"/>
                <w:sz w:val="16"/>
                <w:szCs w:val="16"/>
                <w:lang w:val="en-US"/>
              </w:rPr>
              <w:t xml:space="preserve"> metrics and validation strategies. RQ3: Datasets and features used. RQ4: Standardization challenges in ML applications for </w:t>
            </w:r>
            <w:proofErr w:type="gramStart"/>
            <w:r w:rsidRPr="00153378">
              <w:rPr>
                <w:rFonts w:cstheme="minorHAnsi"/>
                <w:sz w:val="16"/>
                <w:szCs w:val="16"/>
                <w:lang w:val="en-US"/>
              </w:rPr>
              <w:t>education;</w:t>
            </w:r>
            <w:proofErr w:type="gramEnd"/>
          </w:p>
          <w:p w14:paraId="6C6E71E8"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Supervised models dominate; ANN, SVM, and RF widely used. Online learning data improves prediction. Accuracy, F1-score, and ROC AUC are key evaluation metrics. Cross-validation is preferred for </w:t>
            </w:r>
            <w:proofErr w:type="gramStart"/>
            <w:r w:rsidRPr="00153378">
              <w:rPr>
                <w:rFonts w:cstheme="minorHAnsi"/>
                <w:sz w:val="16"/>
                <w:szCs w:val="16"/>
                <w:lang w:val="en-US"/>
              </w:rPr>
              <w:t>validation;</w:t>
            </w:r>
            <w:proofErr w:type="gramEnd"/>
          </w:p>
          <w:p w14:paraId="6414CF4F"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Lack of standardized datasets, generalizability issues, limited real-world applications, underuse of clustering methods, and ethical concerns in predictive analytics.</w:t>
            </w:r>
          </w:p>
        </w:tc>
      </w:tr>
      <w:tr w:rsidR="00790D28" w:rsidRPr="00153378" w14:paraId="3FEC1F8E" w14:textId="77777777" w:rsidTr="001B4AFB">
        <w:trPr>
          <w:cantSplit/>
          <w:trHeight w:val="1134"/>
        </w:trPr>
        <w:tc>
          <w:tcPr>
            <w:tcW w:w="568" w:type="dxa"/>
          </w:tcPr>
          <w:p w14:paraId="373351FE" w14:textId="1290DF64" w:rsidR="00FF022F" w:rsidRPr="00153378" w:rsidRDefault="00FF022F" w:rsidP="0045109C">
            <w:pPr>
              <w:jc w:val="left"/>
              <w:rPr>
                <w:rFonts w:cstheme="minorHAnsi"/>
                <w:sz w:val="16"/>
                <w:szCs w:val="16"/>
                <w:lang w:val="en-US"/>
              </w:rPr>
            </w:pPr>
            <w:r w:rsidRPr="00153378">
              <w:rPr>
                <w:rFonts w:cstheme="minorHAnsi"/>
                <w:sz w:val="16"/>
                <w:szCs w:val="16"/>
                <w:lang w:val="en-US"/>
              </w:rPr>
              <w:t>13</w:t>
            </w:r>
          </w:p>
        </w:tc>
        <w:tc>
          <w:tcPr>
            <w:tcW w:w="1559" w:type="dxa"/>
          </w:tcPr>
          <w:p w14:paraId="02655426" w14:textId="57E64008"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o2z2YHkQ","properties":{"formattedCitation":"(J. Chen et al., 2022)","plainCitation":"(J. Chen et al., 2022)","dontUpdate":true,"noteIndex":0},"citationItems":[{"id":1001,"uris":["http://zotero.org/users/local/ZlhuMgGE/items/Q85AC3FV"],"itemData":{"id":1001,"type":"article-journal","container-title":"Interactive Learning Environments","DOI":"10.1080/10494820.2022.2124425","ISSN":"1049-4820, 1744-5191","journalAbbreviation":"Interactive Learning Environments","language":"en","page":"1-14","source":"DOI.org (Crossref)","title":"A systematic review for MOOC dropout prediction from the perspective of machine learning","author":[{"family":"Chen","given":"Jing"},{"family":"Fang","given":"Bei"},{"family":"Zhang","given":"Hao"},{"family":"Xue","given":"Xia"}],"issued":{"date-parts":[["2022",9,23]]}}}],"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J. Chen et al., 2022</w:t>
            </w:r>
            <w:r w:rsidRPr="00153378">
              <w:rPr>
                <w:rFonts w:cstheme="minorHAnsi"/>
                <w:sz w:val="16"/>
                <w:szCs w:val="16"/>
                <w:lang w:val="en-US"/>
              </w:rPr>
              <w:fldChar w:fldCharType="end"/>
            </w:r>
            <w:r w:rsidRPr="00153378">
              <w:rPr>
                <w:rFonts w:cstheme="minorHAnsi"/>
                <w:sz w:val="16"/>
                <w:szCs w:val="16"/>
                <w:lang w:val="en-US"/>
              </w:rPr>
              <w:t>; A systematic review for MOOC dropout prediction from</w:t>
            </w:r>
          </w:p>
          <w:p w14:paraId="0459F0ED" w14:textId="77777777" w:rsidR="00FF022F" w:rsidRPr="00153378" w:rsidRDefault="00FF022F" w:rsidP="0045109C">
            <w:pPr>
              <w:jc w:val="left"/>
              <w:rPr>
                <w:rFonts w:cstheme="minorHAnsi"/>
                <w:sz w:val="16"/>
                <w:szCs w:val="16"/>
                <w:lang w:val="en-US"/>
              </w:rPr>
            </w:pPr>
            <w:proofErr w:type="gramStart"/>
            <w:r w:rsidRPr="00153378">
              <w:rPr>
                <w:rFonts w:cstheme="minorHAnsi"/>
                <w:sz w:val="16"/>
                <w:szCs w:val="16"/>
                <w:lang w:val="en-US"/>
              </w:rPr>
              <w:t>the</w:t>
            </w:r>
            <w:proofErr w:type="gramEnd"/>
            <w:r w:rsidRPr="00153378">
              <w:rPr>
                <w:rFonts w:cstheme="minorHAnsi"/>
                <w:sz w:val="16"/>
                <w:szCs w:val="16"/>
                <w:lang w:val="en-US"/>
              </w:rPr>
              <w:t xml:space="preserve"> perspective of machine learning Interactive Learning Environments</w:t>
            </w:r>
          </w:p>
        </w:tc>
        <w:tc>
          <w:tcPr>
            <w:tcW w:w="1134" w:type="dxa"/>
          </w:tcPr>
          <w:p w14:paraId="097C73A5"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using the PRISMA protocol; 78 studies (2012–2022).</w:t>
            </w:r>
          </w:p>
        </w:tc>
        <w:tc>
          <w:tcPr>
            <w:tcW w:w="1134" w:type="dxa"/>
          </w:tcPr>
          <w:p w14:paraId="066D264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MOOC dropout prediction at the course level.</w:t>
            </w:r>
          </w:p>
        </w:tc>
        <w:tc>
          <w:tcPr>
            <w:tcW w:w="1560" w:type="dxa"/>
          </w:tcPr>
          <w:p w14:paraId="24611B01"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Deep Learning (CNN, LSTM, Transformers), Hybrid Models.</w:t>
            </w:r>
          </w:p>
        </w:tc>
        <w:tc>
          <w:tcPr>
            <w:tcW w:w="4252" w:type="dxa"/>
          </w:tcPr>
          <w:p w14:paraId="3C55B950"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Factors influencing MOOC dropout. RQ2: ML methods for dropout prediction. RQ3: Feature extraction techniques. RQ4: Key challenges in dropout </w:t>
            </w:r>
            <w:proofErr w:type="gramStart"/>
            <w:r w:rsidRPr="00153378">
              <w:rPr>
                <w:rFonts w:cstheme="minorHAnsi"/>
                <w:sz w:val="16"/>
                <w:szCs w:val="16"/>
                <w:lang w:val="en-US"/>
              </w:rPr>
              <w:t>prediction;</w:t>
            </w:r>
            <w:proofErr w:type="gramEnd"/>
          </w:p>
          <w:p w14:paraId="3FB3195A" w14:textId="5AEF827A"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Clickstream and text-based features improve dropout prediction. Deep learning models show promising results but require large datasets. Accuracy, AUC, and F1-score are key evaluation </w:t>
            </w:r>
            <w:proofErr w:type="gramStart"/>
            <w:r w:rsidRPr="00153378">
              <w:rPr>
                <w:rFonts w:cstheme="minorHAnsi"/>
                <w:sz w:val="16"/>
                <w:szCs w:val="16"/>
                <w:lang w:val="en-US"/>
              </w:rPr>
              <w:t>metrics;</w:t>
            </w:r>
            <w:proofErr w:type="gramEnd"/>
          </w:p>
          <w:p w14:paraId="54E0676A"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Interpretability issues in deep learning models, imbalanced datasets, lack of standardized dropout definitions, and challenges in modeling semantic learning trajectories.</w:t>
            </w:r>
          </w:p>
        </w:tc>
      </w:tr>
      <w:tr w:rsidR="00790D28" w:rsidRPr="00153378" w14:paraId="71F6406C" w14:textId="77777777" w:rsidTr="001B4AFB">
        <w:trPr>
          <w:cantSplit/>
          <w:trHeight w:val="1134"/>
        </w:trPr>
        <w:tc>
          <w:tcPr>
            <w:tcW w:w="568" w:type="dxa"/>
          </w:tcPr>
          <w:p w14:paraId="3186C630" w14:textId="7AB5CD92" w:rsidR="00FF022F" w:rsidRPr="00153378" w:rsidRDefault="00FF022F" w:rsidP="0045109C">
            <w:pPr>
              <w:jc w:val="left"/>
              <w:rPr>
                <w:rFonts w:cstheme="minorHAnsi"/>
                <w:sz w:val="16"/>
                <w:szCs w:val="16"/>
                <w:lang w:val="en-US"/>
              </w:rPr>
            </w:pPr>
            <w:r w:rsidRPr="00153378">
              <w:rPr>
                <w:rFonts w:cstheme="minorHAnsi"/>
                <w:sz w:val="16"/>
                <w:szCs w:val="16"/>
                <w:lang w:val="en-US"/>
              </w:rPr>
              <w:t>14</w:t>
            </w:r>
          </w:p>
        </w:tc>
        <w:tc>
          <w:tcPr>
            <w:tcW w:w="1559" w:type="dxa"/>
          </w:tcPr>
          <w:p w14:paraId="60836074" w14:textId="46DD4401"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Nm8QtR59","properties":{"formattedCitation":"(Tan et al., 2024)","plainCitation":"(Tan et al., 2024)","dontUpdate":true,"noteIndex":0},"citationItems":[{"id":1002,"uris":["http://zotero.org/users/local/ZlhuMgGE/items/FF6XRFDN"],"itemData":{"id":1002,"type":"article-journal","container-title":"Computer Science Education","DOI":"10.1080/08993408.2023.2245687","ISSN":"0899-3408, 1744-5175","issue":"2","journalAbbreviation":"Computer Science Education","language":"en","page":"193-221","source":"DOI.org (Crossref)","title":"The applications of machine learning in computational thinking assessments: a scoping review","title-short":"The applications of machine learning in computational thinking assessments","volume":"34","author":[{"family":"Tan","given":"Bin"},{"family":"Jin","given":"Hao-Yue"},{"family":"Cutumisu","given":"Maria"}],"issued":{"date-parts":[["2024",4,2]]}}}],"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Tan et al., 2024</w:t>
            </w:r>
            <w:r w:rsidRPr="00153378">
              <w:rPr>
                <w:rFonts w:cstheme="minorHAnsi"/>
                <w:sz w:val="16"/>
                <w:szCs w:val="16"/>
                <w:lang w:val="en-US"/>
              </w:rPr>
              <w:fldChar w:fldCharType="end"/>
            </w:r>
            <w:r w:rsidRPr="00153378">
              <w:rPr>
                <w:rFonts w:cstheme="minorHAnsi"/>
                <w:sz w:val="16"/>
                <w:szCs w:val="16"/>
                <w:lang w:val="en-US"/>
              </w:rPr>
              <w:t>; The applications of machine learning in computational thinking assessments: a scoping review; Computer Science Education</w:t>
            </w:r>
          </w:p>
        </w:tc>
        <w:tc>
          <w:tcPr>
            <w:tcW w:w="1134" w:type="dxa"/>
          </w:tcPr>
          <w:p w14:paraId="2B18222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coping Review using PRISMA and Arksey &amp; O’Malley’s framework; 20 studies</w:t>
            </w:r>
          </w:p>
        </w:tc>
        <w:tc>
          <w:tcPr>
            <w:tcW w:w="1134" w:type="dxa"/>
          </w:tcPr>
          <w:p w14:paraId="57E1F34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Assessment of Computational Thinking (CT) at different levels (coursework, projects, and student interactions).</w:t>
            </w:r>
          </w:p>
        </w:tc>
        <w:tc>
          <w:tcPr>
            <w:tcW w:w="1560" w:type="dxa"/>
          </w:tcPr>
          <w:p w14:paraId="123DBEFC"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Regression (Linear, Lasso, Ridge), Classification (NB, SVM, DT, FR, ANN), Unsupervised Learning (Clustering, NLP), No reinforcement learning identified.</w:t>
            </w:r>
          </w:p>
        </w:tc>
        <w:tc>
          <w:tcPr>
            <w:tcW w:w="4252" w:type="dxa"/>
          </w:tcPr>
          <w:p w14:paraId="65D49021"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Educational contexts of ML-based CT assessments. RQ2: Characteristics of datasets used. RQ3: ML models applied in CT assessments. RQ4: Aspects of CT </w:t>
            </w:r>
            <w:proofErr w:type="gramStart"/>
            <w:r w:rsidRPr="00153378">
              <w:rPr>
                <w:rFonts w:cstheme="minorHAnsi"/>
                <w:sz w:val="16"/>
                <w:szCs w:val="16"/>
                <w:lang w:val="en-US"/>
              </w:rPr>
              <w:t>measured;</w:t>
            </w:r>
            <w:proofErr w:type="gramEnd"/>
          </w:p>
          <w:p w14:paraId="26AA1FE0"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ML is increasingly applied to automate CT assessments. CT competencies are mostly assessed in programming-related environments. Small datasets are a common limitation. Evaluation metrics include accuracy, precision, recall, and F1-</w:t>
            </w:r>
            <w:proofErr w:type="gramStart"/>
            <w:r w:rsidRPr="00153378">
              <w:rPr>
                <w:rFonts w:cstheme="minorHAnsi"/>
                <w:sz w:val="16"/>
                <w:szCs w:val="16"/>
                <w:lang w:val="en-US"/>
              </w:rPr>
              <w:t>score;</w:t>
            </w:r>
            <w:proofErr w:type="gramEnd"/>
          </w:p>
          <w:p w14:paraId="67959EB4"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Lack of standardized assessment frameworks, small sample sizes, underuse of reinforcement learning, and limited application in non-STEM subjects.</w:t>
            </w:r>
          </w:p>
        </w:tc>
      </w:tr>
      <w:tr w:rsidR="00790D28" w:rsidRPr="00153378" w14:paraId="7DB1376D" w14:textId="77777777" w:rsidTr="001B4AFB">
        <w:trPr>
          <w:cantSplit/>
          <w:trHeight w:val="1134"/>
        </w:trPr>
        <w:tc>
          <w:tcPr>
            <w:tcW w:w="568" w:type="dxa"/>
          </w:tcPr>
          <w:p w14:paraId="0471B377" w14:textId="29A8FDFA" w:rsidR="00FF022F" w:rsidRPr="00153378" w:rsidRDefault="00FF022F" w:rsidP="0045109C">
            <w:pPr>
              <w:jc w:val="left"/>
              <w:rPr>
                <w:rFonts w:cstheme="minorHAnsi"/>
                <w:sz w:val="16"/>
                <w:szCs w:val="16"/>
                <w:lang w:val="en-US"/>
              </w:rPr>
            </w:pPr>
            <w:r w:rsidRPr="00153378">
              <w:rPr>
                <w:rFonts w:cstheme="minorHAnsi"/>
                <w:sz w:val="16"/>
                <w:szCs w:val="16"/>
                <w:lang w:val="en-US"/>
              </w:rPr>
              <w:t>15</w:t>
            </w:r>
          </w:p>
        </w:tc>
        <w:tc>
          <w:tcPr>
            <w:tcW w:w="1559" w:type="dxa"/>
          </w:tcPr>
          <w:p w14:paraId="0F1251B2" w14:textId="1A6DE187"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MfOSba2U","properties":{"formattedCitation":"(Kim &amp; Kwon, 2024)","plainCitation":"(Kim &amp; Kwon, 2024)","dontUpdate":true,"noteIndex":0},"citationItems":[{"id":1003,"uris":["http://zotero.org/users/local/ZlhuMgGE/items/4VUVL3C5"],"itemData":{"id":1003,"type":"article-journal","container-title":"Interactive Learning Environments","DOI":"10.1080/10494820.2024.2335499","ISSN":"1049-4820, 1744-5191","journalAbbreviation":"Interactive Learning Environments","language":"en","page":"1-29","source":"DOI.org (Crossref)","title":"A systematic review of the evaluation in K-12 artificial intelligence education from 2013 to 2022","author":[{"family":"Kim","given":"Keunjae"},{"family":"Kwon","given":"Kyungbin"}],"issued":{"date-parts":[["2024",3,31]]}}}],"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Kim &amp; Kwon, 2024</w:t>
            </w:r>
            <w:r w:rsidRPr="00153378">
              <w:rPr>
                <w:rFonts w:cstheme="minorHAnsi"/>
                <w:sz w:val="16"/>
                <w:szCs w:val="16"/>
                <w:lang w:val="en-US"/>
              </w:rPr>
              <w:fldChar w:fldCharType="end"/>
            </w:r>
            <w:r w:rsidRPr="00153378">
              <w:rPr>
                <w:rFonts w:cstheme="minorHAnsi"/>
                <w:sz w:val="16"/>
                <w:szCs w:val="16"/>
                <w:lang w:val="en-US"/>
              </w:rPr>
              <w:t>; A systematic review of the evaluation in K-12 artificial intelligence education from 2013 to 2022, Interactive Learning Environments</w:t>
            </w:r>
          </w:p>
        </w:tc>
        <w:tc>
          <w:tcPr>
            <w:tcW w:w="1134" w:type="dxa"/>
          </w:tcPr>
          <w:p w14:paraId="4CD4C0D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using Kitchenham’s framework; 36 studies (2013–2022).</w:t>
            </w:r>
          </w:p>
        </w:tc>
        <w:tc>
          <w:tcPr>
            <w:tcW w:w="1134" w:type="dxa"/>
          </w:tcPr>
          <w:p w14:paraId="18F744F6"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Evaluations in K-12 AI education (cognitive &amp; affective learning outcomes).</w:t>
            </w:r>
          </w:p>
        </w:tc>
        <w:tc>
          <w:tcPr>
            <w:tcW w:w="1560" w:type="dxa"/>
          </w:tcPr>
          <w:p w14:paraId="611D5C12"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No direct ML prediction; focuses on AI education evaluation methods (knowledge tests, surveys, qualitative assessments).</w:t>
            </w:r>
          </w:p>
        </w:tc>
        <w:tc>
          <w:tcPr>
            <w:tcW w:w="4252" w:type="dxa"/>
          </w:tcPr>
          <w:p w14:paraId="3E61FC0D"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Evaluation contexts, types, and research designs in K-12 AI education. RQ2: Types of learning outcomes evaluated. RQ3: Evaluation methods used to measure AI </w:t>
            </w:r>
            <w:proofErr w:type="gramStart"/>
            <w:r w:rsidRPr="00153378">
              <w:rPr>
                <w:rFonts w:cstheme="minorHAnsi"/>
                <w:sz w:val="16"/>
                <w:szCs w:val="16"/>
                <w:lang w:val="en-US"/>
              </w:rPr>
              <w:t>learning;</w:t>
            </w:r>
            <w:proofErr w:type="gramEnd"/>
          </w:p>
          <w:p w14:paraId="500F4C93"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Evaluations focus on AI literacy, ML concepts, and student perceptions. Most studies use surveys and knowledge tests. Informal learning environments (workshops, summer camps) </w:t>
            </w:r>
            <w:proofErr w:type="gramStart"/>
            <w:r w:rsidRPr="00153378">
              <w:rPr>
                <w:rFonts w:cstheme="minorHAnsi"/>
                <w:sz w:val="16"/>
                <w:szCs w:val="16"/>
                <w:lang w:val="en-US"/>
              </w:rPr>
              <w:t>dominate over</w:t>
            </w:r>
            <w:proofErr w:type="gramEnd"/>
            <w:r w:rsidRPr="00153378">
              <w:rPr>
                <w:rFonts w:cstheme="minorHAnsi"/>
                <w:sz w:val="16"/>
                <w:szCs w:val="16"/>
                <w:lang w:val="en-US"/>
              </w:rPr>
              <w:t xml:space="preserve"> formal classroom </w:t>
            </w:r>
            <w:proofErr w:type="gramStart"/>
            <w:r w:rsidRPr="00153378">
              <w:rPr>
                <w:rFonts w:cstheme="minorHAnsi"/>
                <w:sz w:val="16"/>
                <w:szCs w:val="16"/>
                <w:lang w:val="en-US"/>
              </w:rPr>
              <w:t>settings;</w:t>
            </w:r>
            <w:proofErr w:type="gramEnd"/>
          </w:p>
          <w:p w14:paraId="75F972AC" w14:textId="4FF8EE94" w:rsidR="00FF022F" w:rsidRPr="00153378" w:rsidRDefault="00FF022F" w:rsidP="0045109C">
            <w:pPr>
              <w:keepNext/>
              <w:jc w:val="left"/>
              <w:rPr>
                <w:rFonts w:cstheme="minorHAnsi"/>
                <w:sz w:val="16"/>
                <w:szCs w:val="16"/>
                <w:lang w:val="en-US"/>
              </w:rPr>
            </w:pPr>
            <w:r w:rsidRPr="00153378">
              <w:rPr>
                <w:rFonts w:cstheme="minorHAnsi"/>
                <w:sz w:val="16"/>
                <w:szCs w:val="16"/>
                <w:lang w:val="en-US"/>
              </w:rPr>
              <w:t>Overreliance on self-report surveys and summative assessments. Limited evaluation of emotional and behavioral aspects. Need for more formative assessments and studies in formal K-12 settings.</w:t>
            </w:r>
          </w:p>
        </w:tc>
      </w:tr>
      <w:tr w:rsidR="00790D28" w:rsidRPr="00153378" w14:paraId="067D49FD" w14:textId="77777777" w:rsidTr="001B4AFB">
        <w:trPr>
          <w:cantSplit/>
          <w:trHeight w:val="1134"/>
        </w:trPr>
        <w:tc>
          <w:tcPr>
            <w:tcW w:w="568" w:type="dxa"/>
          </w:tcPr>
          <w:p w14:paraId="791841B5" w14:textId="2DAB5240" w:rsidR="00FF022F" w:rsidRPr="00153378" w:rsidRDefault="00FF022F" w:rsidP="0045109C">
            <w:pPr>
              <w:jc w:val="left"/>
              <w:rPr>
                <w:rFonts w:cstheme="minorHAnsi"/>
                <w:sz w:val="16"/>
                <w:szCs w:val="16"/>
                <w:lang w:val="en-US"/>
              </w:rPr>
            </w:pPr>
            <w:r w:rsidRPr="00153378">
              <w:rPr>
                <w:rFonts w:cstheme="minorHAnsi"/>
                <w:sz w:val="16"/>
                <w:szCs w:val="16"/>
                <w:lang w:val="en-US"/>
              </w:rPr>
              <w:t>16</w:t>
            </w:r>
          </w:p>
        </w:tc>
        <w:tc>
          <w:tcPr>
            <w:tcW w:w="1559" w:type="dxa"/>
          </w:tcPr>
          <w:p w14:paraId="12A8560C" w14:textId="18FE9148"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0WKEhaq1","properties":{"formattedCitation":"(Pradana et al., 2023)","plainCitation":"(Pradana et al., 2023)","dontUpdate":true,"noteIndex":0},"citationItems":[{"id":1005,"uris":["http://zotero.org/users/local/ZlhuMgGE/items/NAFNMQN5"],"itemData":{"id":1005,"type":"article-journal","container-title":"Cogent Education","DOI":"10.1080/2331186X.2023.2243134","ISSN":"2331-186X","issue":"2","journalAbbreviation":"Cogent Education","language":"en","page":"2243134","source":"DOI.org (Crossref)","title":"Discussing ChatGPT in education: A literature review and bibliometric analysis","title-short":"Discussing ChatGPT in education","volume":"10","author":[{"family":"Pradana","given":"Mahir"},{"family":"Elisa","given":"Hanifah Putri"},{"family":"Syarifuddin","given":"Syarifuddin"}],"issued":{"date-parts":[["2023",12,11]]}}}],"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Pradana et al., 2023</w:t>
            </w:r>
            <w:r w:rsidRPr="00153378">
              <w:rPr>
                <w:rFonts w:cstheme="minorHAnsi"/>
                <w:sz w:val="16"/>
                <w:szCs w:val="16"/>
                <w:lang w:val="en-US"/>
              </w:rPr>
              <w:fldChar w:fldCharType="end"/>
            </w:r>
            <w:r w:rsidRPr="00153378">
              <w:rPr>
                <w:rFonts w:cstheme="minorHAnsi"/>
                <w:sz w:val="16"/>
                <w:szCs w:val="16"/>
                <w:lang w:val="en-US"/>
              </w:rPr>
              <w:t>; Discussing ChatGPT in Education: A Literature Review and Bibliometric Analysis, Cogent Education</w:t>
            </w:r>
          </w:p>
        </w:tc>
        <w:tc>
          <w:tcPr>
            <w:tcW w:w="1134" w:type="dxa"/>
          </w:tcPr>
          <w:p w14:paraId="5EF9D12A"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and Bibliometric Analysis; 93 articles (2022-2023)</w:t>
            </w:r>
          </w:p>
        </w:tc>
        <w:tc>
          <w:tcPr>
            <w:tcW w:w="1134" w:type="dxa"/>
          </w:tcPr>
          <w:p w14:paraId="30DA2B0D"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Not focused on student performance prediction but rather on ChatGPT’s role in education. Article features citation prediction</w:t>
            </w:r>
          </w:p>
        </w:tc>
        <w:tc>
          <w:tcPr>
            <w:tcW w:w="1560" w:type="dxa"/>
          </w:tcPr>
          <w:p w14:paraId="3CB24FB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Gradient Boosting DT, SVM, </w:t>
            </w:r>
            <w:proofErr w:type="spellStart"/>
            <w:r w:rsidRPr="00153378">
              <w:rPr>
                <w:rFonts w:cstheme="minorHAnsi"/>
                <w:sz w:val="16"/>
                <w:szCs w:val="16"/>
                <w:lang w:val="en-US"/>
              </w:rPr>
              <w:t>XGBoost</w:t>
            </w:r>
            <w:proofErr w:type="spellEnd"/>
          </w:p>
        </w:tc>
        <w:tc>
          <w:tcPr>
            <w:tcW w:w="4252" w:type="dxa"/>
          </w:tcPr>
          <w:p w14:paraId="1FA7F519"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Research trends on ChatGPT in education. RQ2: Key contributors and topics. RQ3: Research gaps and future </w:t>
            </w:r>
            <w:proofErr w:type="gramStart"/>
            <w:r w:rsidRPr="00153378">
              <w:rPr>
                <w:rFonts w:cstheme="minorHAnsi"/>
                <w:sz w:val="16"/>
                <w:szCs w:val="16"/>
                <w:lang w:val="en-US"/>
              </w:rPr>
              <w:t>directions;</w:t>
            </w:r>
            <w:proofErr w:type="gramEnd"/>
          </w:p>
          <w:p w14:paraId="0972719D"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Growing interest in ChatGPT in education since 2022. Key themes include AI's role in teaching and learning. Gaps exist in studying challenges, teaching applications, and knowledge implications.</w:t>
            </w:r>
          </w:p>
        </w:tc>
      </w:tr>
      <w:tr w:rsidR="00790D28" w:rsidRPr="00153378" w14:paraId="74CDC29D" w14:textId="77777777" w:rsidTr="001B4AFB">
        <w:trPr>
          <w:cantSplit/>
          <w:trHeight w:val="1134"/>
        </w:trPr>
        <w:tc>
          <w:tcPr>
            <w:tcW w:w="568" w:type="dxa"/>
          </w:tcPr>
          <w:p w14:paraId="66DD068B" w14:textId="4C7ACDFC" w:rsidR="00FF022F" w:rsidRPr="00153378" w:rsidRDefault="00FF022F" w:rsidP="0045109C">
            <w:pPr>
              <w:jc w:val="left"/>
              <w:rPr>
                <w:rFonts w:cstheme="minorHAnsi"/>
                <w:sz w:val="16"/>
                <w:szCs w:val="16"/>
                <w:lang w:val="en-US"/>
              </w:rPr>
            </w:pPr>
            <w:r w:rsidRPr="00153378">
              <w:rPr>
                <w:rFonts w:cstheme="minorHAnsi"/>
                <w:sz w:val="16"/>
                <w:szCs w:val="16"/>
                <w:lang w:val="en-US"/>
              </w:rPr>
              <w:t>17</w:t>
            </w:r>
          </w:p>
        </w:tc>
        <w:tc>
          <w:tcPr>
            <w:tcW w:w="1559" w:type="dxa"/>
          </w:tcPr>
          <w:p w14:paraId="0F8C19FF" w14:textId="329DB2B1"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8kgEydUw","properties":{"formattedCitation":"(Buitrago-Ropero et al., 2023)","plainCitation":"(Buitrago-Ropero et al., 2023)","dontUpdate":true,"noteIndex":0},"citationItems":[{"id":1007,"uris":["http://zotero.org/users/local/ZlhuMgGE/items/UDRKQFD5"],"itemData":{"id":1007,"type":"article-journal","container-title":"Interactive Learning Environments","DOI":"10.1080/10494820.2020.1814821","ISSN":"1049-4820, 1744-5191","issue":"2","journalAbbreviation":"Interactive Learning Environments","language":"en","page":"876-889","source":"DOI.org (Crossref)","title":"Digital footprints (2005–2019): a systematic mapping of studies in education","title-short":"Digital footprints (2005–2019)","volume":"31","author":[{"family":"Buitrago-Ropero","given":"Mauricio Esteban"},{"family":"Ramírez-Montoya","given":"María Soledad"},{"family":"Laverde","given":"Andrés Chiappe"}],"issued":{"date-parts":[["2023",2,17]]}}}],"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Buitrago-Ropero et al., 2023</w:t>
            </w:r>
            <w:r w:rsidRPr="00153378">
              <w:rPr>
                <w:rFonts w:cstheme="minorHAnsi"/>
                <w:sz w:val="16"/>
                <w:szCs w:val="16"/>
                <w:lang w:val="en-US"/>
              </w:rPr>
              <w:fldChar w:fldCharType="end"/>
            </w:r>
            <w:r w:rsidRPr="00153378">
              <w:rPr>
                <w:rFonts w:cstheme="minorHAnsi"/>
                <w:sz w:val="16"/>
                <w:szCs w:val="16"/>
                <w:lang w:val="en-US"/>
              </w:rPr>
              <w:t>; Digital Footprints (2005–2019): A Systematic Mapping of Studies in Education; Interactive Learning Environments</w:t>
            </w:r>
          </w:p>
        </w:tc>
        <w:tc>
          <w:tcPr>
            <w:tcW w:w="1134" w:type="dxa"/>
          </w:tcPr>
          <w:p w14:paraId="0CCE1020"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ystematic Mapping Study; 46 articles (2005-2019)</w:t>
            </w:r>
          </w:p>
        </w:tc>
        <w:tc>
          <w:tcPr>
            <w:tcW w:w="1134" w:type="dxa"/>
          </w:tcPr>
          <w:p w14:paraId="584D4FD9"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chool success/failure, learning analysis, dropout prediction, psychometric modeling</w:t>
            </w:r>
          </w:p>
        </w:tc>
        <w:tc>
          <w:tcPr>
            <w:tcW w:w="1560" w:type="dxa"/>
          </w:tcPr>
          <w:p w14:paraId="28FD28D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ML, Data Analytics, Big Data, Educational Data Mining (EDM), Learning Analytics</w:t>
            </w:r>
          </w:p>
        </w:tc>
        <w:tc>
          <w:tcPr>
            <w:tcW w:w="4252" w:type="dxa"/>
          </w:tcPr>
          <w:p w14:paraId="1313FD33"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Conceptions of digital footprints. RQ2: Educational activities and processes where digital footprints are used. RQ3: Resources for collecting digital footprints. RQ4: Technologies used for analyzing digital </w:t>
            </w:r>
            <w:proofErr w:type="gramStart"/>
            <w:r w:rsidRPr="00153378">
              <w:rPr>
                <w:rFonts w:cstheme="minorHAnsi"/>
                <w:sz w:val="16"/>
                <w:szCs w:val="16"/>
                <w:lang w:val="en-US"/>
              </w:rPr>
              <w:t>footprints;</w:t>
            </w:r>
            <w:proofErr w:type="gramEnd"/>
          </w:p>
          <w:p w14:paraId="00E53924"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Digital footprints are widely used for learning analytics, psychometric modeling, and predicting school success. There is limited research on digital footprints in MOOCs and ethical concerns about data privacy.</w:t>
            </w:r>
          </w:p>
        </w:tc>
      </w:tr>
      <w:tr w:rsidR="00790D28" w:rsidRPr="00153378" w14:paraId="34D47CE0" w14:textId="77777777" w:rsidTr="001B4AFB">
        <w:trPr>
          <w:cantSplit/>
          <w:trHeight w:val="1134"/>
        </w:trPr>
        <w:tc>
          <w:tcPr>
            <w:tcW w:w="568" w:type="dxa"/>
          </w:tcPr>
          <w:p w14:paraId="61863C63" w14:textId="7F5EC396" w:rsidR="00FF022F" w:rsidRPr="00153378" w:rsidRDefault="00FF022F" w:rsidP="0045109C">
            <w:pPr>
              <w:jc w:val="left"/>
              <w:rPr>
                <w:rFonts w:cstheme="minorHAnsi"/>
                <w:sz w:val="16"/>
                <w:szCs w:val="16"/>
                <w:lang w:val="en-US"/>
              </w:rPr>
            </w:pPr>
            <w:r w:rsidRPr="00153378">
              <w:rPr>
                <w:rFonts w:cstheme="minorHAnsi"/>
                <w:sz w:val="16"/>
                <w:szCs w:val="16"/>
                <w:lang w:val="en-US"/>
              </w:rPr>
              <w:lastRenderedPageBreak/>
              <w:t>18</w:t>
            </w:r>
          </w:p>
        </w:tc>
        <w:tc>
          <w:tcPr>
            <w:tcW w:w="1559" w:type="dxa"/>
          </w:tcPr>
          <w:p w14:paraId="14AFE525" w14:textId="4850DEF5"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bTydk8VI","properties":{"formattedCitation":"(Nti et al., 2022)","plainCitation":"(Nti et al., 2022)","dontUpdate":true,"noteIndex":0},"citationItems":[{"id":1008,"uris":["http://zotero.org/users/local/ZlhuMgGE/items/DELFNIPW"],"itemData":{"id":1008,"type":"article-journal","container-title":"Africa Education Review","DOI":"10.1080/18146627.2023.2284744","ISSN":"1814-6627, 1753-5921","issue":"3","journalAbbreviation":"Africa Education Review","language":"en","page":"55-77","source":"DOI.org (Crossref)","title":"A Bibliometric Analysis of Soft Computing Technology Applications Trends and Characterisation in Educational Research: Africa","title-short":"A Bibliometric Analysis of Soft Computing Technology Applications Trends and Characterisation in Educational Research","volume":"19","author":[{"family":"Nti","given":"Isaac Kofi"},{"family":"Umar Bawah","given":"Faiza"},{"family":"Quarcoo","given":"Juanita Ahia"},{"family":"Kalos","given":"Favour"}],"issued":{"date-parts":[["2022",5,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Nti et al., 2022</w:t>
            </w:r>
            <w:r w:rsidRPr="00153378">
              <w:rPr>
                <w:rFonts w:cstheme="minorHAnsi"/>
                <w:sz w:val="16"/>
                <w:szCs w:val="16"/>
                <w:lang w:val="en-US"/>
              </w:rPr>
              <w:fldChar w:fldCharType="end"/>
            </w:r>
            <w:r w:rsidRPr="00153378">
              <w:rPr>
                <w:rFonts w:cstheme="minorHAnsi"/>
                <w:sz w:val="16"/>
                <w:szCs w:val="16"/>
                <w:lang w:val="en-US"/>
              </w:rPr>
              <w:t xml:space="preserve">; A Bibliometric Analysis of Soft Computing Technology Applications Trends and </w:t>
            </w:r>
            <w:proofErr w:type="spellStart"/>
            <w:r w:rsidRPr="00153378">
              <w:rPr>
                <w:rFonts w:cstheme="minorHAnsi"/>
                <w:sz w:val="16"/>
                <w:szCs w:val="16"/>
                <w:lang w:val="en-US"/>
              </w:rPr>
              <w:t>Characterisation</w:t>
            </w:r>
            <w:proofErr w:type="spellEnd"/>
            <w:r w:rsidRPr="00153378">
              <w:rPr>
                <w:rFonts w:cstheme="minorHAnsi"/>
                <w:sz w:val="16"/>
                <w:szCs w:val="16"/>
                <w:lang w:val="en-US"/>
              </w:rPr>
              <w:t xml:space="preserve"> in Educational Research: Africa, Africa Education Review</w:t>
            </w:r>
          </w:p>
        </w:tc>
        <w:tc>
          <w:tcPr>
            <w:tcW w:w="1134" w:type="dxa"/>
          </w:tcPr>
          <w:p w14:paraId="3AF66EDE"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Bibliometric analysis using PRISMA model; 1,358 articles (1960-2021)</w:t>
            </w:r>
          </w:p>
        </w:tc>
        <w:tc>
          <w:tcPr>
            <w:tcW w:w="1134" w:type="dxa"/>
          </w:tcPr>
          <w:p w14:paraId="1B081DD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tudent academic performance prediction, learning analytics, technology-enhanced education</w:t>
            </w:r>
          </w:p>
        </w:tc>
        <w:tc>
          <w:tcPr>
            <w:tcW w:w="1560" w:type="dxa"/>
          </w:tcPr>
          <w:p w14:paraId="216E20E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ML in general, EDM, AI, Soft Computing</w:t>
            </w:r>
          </w:p>
        </w:tc>
        <w:tc>
          <w:tcPr>
            <w:tcW w:w="4252" w:type="dxa"/>
          </w:tcPr>
          <w:p w14:paraId="18F1A05B"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w:t>
            </w:r>
            <w:r w:rsidRPr="00B626A1">
              <w:rPr>
                <w:rFonts w:cstheme="minorHAnsi"/>
                <w:sz w:val="16"/>
                <w:szCs w:val="16"/>
                <w:lang w:val="en-US"/>
              </w:rPr>
              <w:t>Trends in SCTAE research in Africa. RQ2: Most impactful authors, papers, and institutions. RQ3: Intellectual framework of SCTAE</w:t>
            </w:r>
            <w:r w:rsidRPr="00153378">
              <w:rPr>
                <w:rFonts w:cstheme="minorHAnsi"/>
                <w:sz w:val="16"/>
                <w:szCs w:val="16"/>
                <w:lang w:val="en-US"/>
              </w:rPr>
              <w:t xml:space="preserve"> knowledge base. RQ4: Key research areas and challenges in </w:t>
            </w:r>
            <w:proofErr w:type="gramStart"/>
            <w:r w:rsidRPr="00153378">
              <w:rPr>
                <w:rFonts w:cstheme="minorHAnsi"/>
                <w:sz w:val="16"/>
                <w:szCs w:val="16"/>
                <w:lang w:val="en-US"/>
              </w:rPr>
              <w:t>SCTAE;</w:t>
            </w:r>
            <w:proofErr w:type="gramEnd"/>
          </w:p>
          <w:p w14:paraId="08A17364"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Growth in AI and machine learning for education. Focus on student academic performance and learning analytics. Limited research on early education and AI-driven student assessments. Challenges in network infrastructure, educator training, and ethical AI use.</w:t>
            </w:r>
          </w:p>
        </w:tc>
      </w:tr>
      <w:tr w:rsidR="00790D28" w:rsidRPr="00153378" w14:paraId="64FD3513" w14:textId="77777777" w:rsidTr="001B4AFB">
        <w:trPr>
          <w:cantSplit/>
          <w:trHeight w:val="1134"/>
        </w:trPr>
        <w:tc>
          <w:tcPr>
            <w:tcW w:w="568" w:type="dxa"/>
          </w:tcPr>
          <w:p w14:paraId="0235B061" w14:textId="3056C1E5" w:rsidR="00FF022F" w:rsidRPr="00153378" w:rsidRDefault="00FF022F" w:rsidP="0045109C">
            <w:pPr>
              <w:jc w:val="left"/>
              <w:rPr>
                <w:rFonts w:cstheme="minorHAnsi"/>
                <w:sz w:val="16"/>
                <w:szCs w:val="16"/>
                <w:lang w:val="en-US"/>
              </w:rPr>
            </w:pPr>
            <w:r w:rsidRPr="00153378">
              <w:rPr>
                <w:rFonts w:cstheme="minorHAnsi"/>
                <w:sz w:val="16"/>
                <w:szCs w:val="16"/>
                <w:lang w:val="en-US"/>
              </w:rPr>
              <w:t>19</w:t>
            </w:r>
          </w:p>
        </w:tc>
        <w:tc>
          <w:tcPr>
            <w:tcW w:w="1559" w:type="dxa"/>
          </w:tcPr>
          <w:p w14:paraId="56C76408" w14:textId="75C78491"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IW3IzEqX","properties":{"formattedCitation":"(Gouseti et al., 2024)","plainCitation":"(Gouseti et al., 2024)","dontUpdate":true,"noteIndex":0},"citationItems":[{"id":1009,"uris":["http://zotero.org/users/local/ZlhuMgGE/items/JM8P69DL"],"itemData":{"id":1009,"type":"article-journal","container-title":"Technology, Pedagogy and Education","DOI":"10.1080/1475939X.2024.2428601","ISSN":"1475-939X, 1747-5139","journalAbbreviation":"Technology, Pedagogy and Education","language":"en","page":"1-22","source":"DOI.org (Crossref)","title":"The ethics of using AI in K-12 education: a systematic literature review","title-short":"The ethics of using AI in K-12 education","author":[{"family":"Gouseti","given":"Anastasia"},{"family":"James","given":"Fiona"},{"family":"Fallin","given":"Lee"},{"family":"Burden","given":"Kevin"}],"issued":{"date-parts":[["2024",11,26]]}}}],"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Gouseti et al., 2024</w:t>
            </w:r>
            <w:r w:rsidRPr="00153378">
              <w:rPr>
                <w:rFonts w:cstheme="minorHAnsi"/>
                <w:sz w:val="16"/>
                <w:szCs w:val="16"/>
                <w:lang w:val="en-US"/>
              </w:rPr>
              <w:fldChar w:fldCharType="end"/>
            </w:r>
            <w:r w:rsidRPr="00153378">
              <w:rPr>
                <w:rFonts w:cstheme="minorHAnsi"/>
                <w:sz w:val="16"/>
                <w:szCs w:val="16"/>
                <w:lang w:val="en-US"/>
              </w:rPr>
              <w:t>; The Ethics of Using AI in K-12 Education: A Systematic Literature Review, Technology, Pedagogy and Education</w:t>
            </w:r>
          </w:p>
        </w:tc>
        <w:tc>
          <w:tcPr>
            <w:tcW w:w="1134" w:type="dxa"/>
          </w:tcPr>
          <w:p w14:paraId="3A556BC3"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PRISMA methodology; 25 peer-reviewed studies (2010-2023)</w:t>
            </w:r>
          </w:p>
        </w:tc>
        <w:tc>
          <w:tcPr>
            <w:tcW w:w="1134" w:type="dxa"/>
          </w:tcPr>
          <w:p w14:paraId="7A13DE0B"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Not focused on student performance prediction but on ethical concerns in AI use in K-12 education</w:t>
            </w:r>
          </w:p>
        </w:tc>
        <w:tc>
          <w:tcPr>
            <w:tcW w:w="1560" w:type="dxa"/>
          </w:tcPr>
          <w:p w14:paraId="673A53C4" w14:textId="77777777" w:rsidR="00FF022F" w:rsidRPr="00153378" w:rsidRDefault="00FF022F" w:rsidP="0045109C">
            <w:pPr>
              <w:jc w:val="left"/>
              <w:rPr>
                <w:rFonts w:cstheme="minorHAnsi"/>
                <w:sz w:val="16"/>
                <w:szCs w:val="16"/>
                <w:lang w:val="en-US"/>
              </w:rPr>
            </w:pPr>
            <w:r w:rsidRPr="00153378">
              <w:rPr>
                <w:rFonts w:cstheme="minorHAnsi"/>
                <w:sz w:val="16"/>
                <w:szCs w:val="16"/>
                <w:lang w:val="en-US"/>
              </w:rPr>
              <w:t>AI-based adaptive learning, ITS, Emotion AI, AI-powered surveillance, ML in general</w:t>
            </w:r>
          </w:p>
        </w:tc>
        <w:tc>
          <w:tcPr>
            <w:tcW w:w="4252" w:type="dxa"/>
          </w:tcPr>
          <w:p w14:paraId="43AC6523"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Challenges relating to AI ethics in K-12 education. RQ2: Key responses to AI ethics in </w:t>
            </w:r>
            <w:proofErr w:type="gramStart"/>
            <w:r w:rsidRPr="00153378">
              <w:rPr>
                <w:rFonts w:cstheme="minorHAnsi"/>
                <w:sz w:val="16"/>
                <w:szCs w:val="16"/>
                <w:lang w:val="en-US"/>
              </w:rPr>
              <w:t>schools;</w:t>
            </w:r>
            <w:proofErr w:type="gramEnd"/>
          </w:p>
          <w:p w14:paraId="47B0CEE0" w14:textId="77777777" w:rsidR="00FF022F" w:rsidRPr="00153378" w:rsidRDefault="00FF022F" w:rsidP="0045109C">
            <w:pPr>
              <w:keepNext/>
              <w:jc w:val="left"/>
              <w:rPr>
                <w:rFonts w:cstheme="minorHAnsi"/>
                <w:sz w:val="16"/>
                <w:szCs w:val="16"/>
                <w:lang w:val="en-US"/>
              </w:rPr>
            </w:pPr>
            <w:r w:rsidRPr="00153378">
              <w:rPr>
                <w:rFonts w:cstheme="minorHAnsi"/>
                <w:sz w:val="16"/>
                <w:szCs w:val="16"/>
                <w:lang w:val="en-US"/>
              </w:rPr>
              <w:t>AI ethics is under-researched in K-12 education. Teachers and students lack awareness of AI ethics. Ethical concerns include bias, surveillance, privacy, emotional AI, and algorithmic decision-making. Need for AI literacy, ethics integration in curricula, and professional development for teachers.</w:t>
            </w:r>
          </w:p>
        </w:tc>
      </w:tr>
      <w:tr w:rsidR="00790D28" w:rsidRPr="00153378" w14:paraId="348F198A" w14:textId="77777777" w:rsidTr="001B4AFB">
        <w:trPr>
          <w:cantSplit/>
          <w:trHeight w:val="1134"/>
        </w:trPr>
        <w:tc>
          <w:tcPr>
            <w:tcW w:w="568" w:type="dxa"/>
          </w:tcPr>
          <w:p w14:paraId="30791E39" w14:textId="7C07A2BF" w:rsidR="00FF022F" w:rsidRPr="00153378" w:rsidRDefault="00FF022F" w:rsidP="0045109C">
            <w:pPr>
              <w:jc w:val="left"/>
              <w:rPr>
                <w:rFonts w:cstheme="minorHAnsi"/>
                <w:sz w:val="16"/>
                <w:szCs w:val="16"/>
                <w:lang w:val="en-US"/>
              </w:rPr>
            </w:pPr>
            <w:r w:rsidRPr="00153378">
              <w:rPr>
                <w:rFonts w:cstheme="minorHAnsi"/>
                <w:sz w:val="16"/>
                <w:szCs w:val="16"/>
                <w:lang w:val="en-US"/>
              </w:rPr>
              <w:t>20</w:t>
            </w:r>
          </w:p>
        </w:tc>
        <w:tc>
          <w:tcPr>
            <w:tcW w:w="1559" w:type="dxa"/>
          </w:tcPr>
          <w:p w14:paraId="6A138EEE" w14:textId="60BC3CE6"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dvT1nm3d","properties":{"formattedCitation":"(Alghamdi et al., 2025)","plainCitation":"(Alghamdi et al., 2025)","dontUpdate":true,"noteIndex":0},"citationItems":[{"id":1010,"uris":["http://zotero.org/users/local/ZlhuMgGE/items/AAYFSYND"],"itemData":{"id":1010,"type":"article-journal","abstract":"Massive open online courses have revolutionised the learning environment, but their effectiveness is undermined by low completion rates. Traditional dropout prediction models in MOOCs often overlook complex factors like temporal dependencies and context-specific variables. These models are not adaptive enough to manage the dynamic nature of MOOC learning environments, resulting in inaccurate predictions and ineffective interventions. Accordingly, MOOCs dropout prediction models require more sophisticated artificial intelligence models that can address these limitations. Moreover, incorporating feature selection methods and explainable AI techniques can enhance the interpretability of these models, making them more actionable for educators and course designers. This paper provides a comprehensive review of various MOOCs dropout prediction methodologies, focusing on their strategies and research gaps. It highlights the growing MOOC environment and the potential for technology-driven gains in outcome accuracy. This review also discusses the use of advanced models based on machine learning, deep learning, and meta-heuristics approaches to improve course completion rates, optimise learning outcomes, and provide personalised educational experiences.","container-title":"Multimodal Technologies and Interaction","DOI":"10.3390/mti9010003","ISSN":"2414-4088","issue":"1","journalAbbreviation":"MTI","language":"en","license":"https://creativecommons.org/licenses/by/4.0/","page":"3","source":"DOI.org (Crossref)","title":"A Comprehensive Review of Dropout Prediction Methods Based on Multivariate Analysed Features of MOOC Platforms","volume":"9","author":[{"family":"Alghamdi","given":"Saad"},{"family":"Soh","given":"Ben"},{"family":"Li","given":"Alice"}],"issued":{"date-parts":[["2025",1,7]]}}}],"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Alghamdi et al., 2025</w:t>
            </w:r>
            <w:r w:rsidRPr="00153378">
              <w:rPr>
                <w:rFonts w:cstheme="minorHAnsi"/>
                <w:sz w:val="16"/>
                <w:szCs w:val="16"/>
                <w:lang w:val="en-US"/>
              </w:rPr>
              <w:fldChar w:fldCharType="end"/>
            </w:r>
            <w:r w:rsidRPr="00153378">
              <w:rPr>
                <w:rFonts w:cstheme="minorHAnsi"/>
                <w:sz w:val="16"/>
                <w:szCs w:val="16"/>
                <w:lang w:val="en-US"/>
              </w:rPr>
              <w:t xml:space="preserve">; A Comprehensive Review of Dropout Prediction Methods Based on Multivariate </w:t>
            </w:r>
            <w:proofErr w:type="spellStart"/>
            <w:r w:rsidRPr="00153378">
              <w:rPr>
                <w:rFonts w:cstheme="minorHAnsi"/>
                <w:sz w:val="16"/>
                <w:szCs w:val="16"/>
                <w:lang w:val="en-US"/>
              </w:rPr>
              <w:t>Analysed</w:t>
            </w:r>
            <w:proofErr w:type="spellEnd"/>
            <w:r w:rsidRPr="00153378">
              <w:rPr>
                <w:rFonts w:cstheme="minorHAnsi"/>
                <w:sz w:val="16"/>
                <w:szCs w:val="16"/>
                <w:lang w:val="en-US"/>
              </w:rPr>
              <w:t xml:space="preserve"> Features of MOOC Platforms; Multimodal Technol. Interact.</w:t>
            </w:r>
          </w:p>
        </w:tc>
        <w:tc>
          <w:tcPr>
            <w:tcW w:w="1134" w:type="dxa"/>
          </w:tcPr>
          <w:p w14:paraId="0B5F39C6" w14:textId="1E7B77B8"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PRISMA methodology; 105 articles (2018-2024)</w:t>
            </w:r>
          </w:p>
        </w:tc>
        <w:tc>
          <w:tcPr>
            <w:tcW w:w="1134" w:type="dxa"/>
          </w:tcPr>
          <w:p w14:paraId="543CFDB1" w14:textId="78CB01E8" w:rsidR="00FF022F" w:rsidRPr="00153378" w:rsidRDefault="00FF022F" w:rsidP="0045109C">
            <w:pPr>
              <w:jc w:val="left"/>
              <w:rPr>
                <w:rFonts w:cstheme="minorHAnsi"/>
                <w:sz w:val="16"/>
                <w:szCs w:val="16"/>
                <w:lang w:val="en-US"/>
              </w:rPr>
            </w:pPr>
            <w:r w:rsidRPr="00153378">
              <w:rPr>
                <w:rFonts w:cstheme="minorHAnsi"/>
                <w:sz w:val="16"/>
                <w:szCs w:val="16"/>
                <w:lang w:val="en-US"/>
              </w:rPr>
              <w:t>MOOC dropout prediction at the course level</w:t>
            </w:r>
          </w:p>
          <w:p w14:paraId="3CDEC32E" w14:textId="77777777" w:rsidR="00FF022F" w:rsidRPr="00153378" w:rsidRDefault="00FF022F" w:rsidP="0045109C">
            <w:pPr>
              <w:jc w:val="left"/>
              <w:rPr>
                <w:rFonts w:cstheme="minorHAnsi"/>
                <w:sz w:val="16"/>
                <w:szCs w:val="16"/>
                <w:lang w:val="en-US"/>
              </w:rPr>
            </w:pPr>
          </w:p>
          <w:p w14:paraId="5F381753" w14:textId="77777777" w:rsidR="00FF022F" w:rsidRPr="00153378" w:rsidRDefault="00FF022F" w:rsidP="0045109C">
            <w:pPr>
              <w:jc w:val="left"/>
              <w:rPr>
                <w:rFonts w:cstheme="minorHAnsi"/>
                <w:sz w:val="16"/>
                <w:szCs w:val="16"/>
                <w:lang w:val="en-US"/>
              </w:rPr>
            </w:pPr>
          </w:p>
        </w:tc>
        <w:tc>
          <w:tcPr>
            <w:tcW w:w="1560" w:type="dxa"/>
          </w:tcPr>
          <w:p w14:paraId="05E3C66A" w14:textId="3142E702"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RF, SVM, ANN, NB, LGR), Deep Learning (CNN, LSTM, Transformers), Meta-heuristic approaches</w:t>
            </w:r>
          </w:p>
        </w:tc>
        <w:tc>
          <w:tcPr>
            <w:tcW w:w="4252" w:type="dxa"/>
          </w:tcPr>
          <w:p w14:paraId="0E3F7C45" w14:textId="645C8763"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Factors influencing MOOC dropout. RQ2: ML and AI methods for dropout prediction. RQ3: Feature selection techniques. RQ4: Challenges and </w:t>
            </w:r>
            <w:proofErr w:type="spellStart"/>
            <w:r w:rsidRPr="00153378">
              <w:rPr>
                <w:rFonts w:cstheme="minorHAnsi"/>
                <w:sz w:val="16"/>
                <w:szCs w:val="16"/>
                <w:lang w:val="en-US"/>
              </w:rPr>
              <w:t>optimisation</w:t>
            </w:r>
            <w:proofErr w:type="spellEnd"/>
            <w:r w:rsidRPr="00153378">
              <w:rPr>
                <w:rFonts w:cstheme="minorHAnsi"/>
                <w:sz w:val="16"/>
                <w:szCs w:val="16"/>
                <w:lang w:val="en-US"/>
              </w:rPr>
              <w:t xml:space="preserve"> issues in dropout prediction. Clickstream and engagement features enhance dropout prediction. Deep learning models (CNN, LSTM) improve accuracy but require large datasets. Meta-heuristics aid feature selection.</w:t>
            </w:r>
          </w:p>
        </w:tc>
      </w:tr>
      <w:tr w:rsidR="00790D28" w:rsidRPr="00153378" w14:paraId="263B93C1" w14:textId="77777777" w:rsidTr="001B4AFB">
        <w:trPr>
          <w:cantSplit/>
          <w:trHeight w:val="1134"/>
        </w:trPr>
        <w:tc>
          <w:tcPr>
            <w:tcW w:w="568" w:type="dxa"/>
          </w:tcPr>
          <w:p w14:paraId="77743744" w14:textId="0871B33F" w:rsidR="00FF022F" w:rsidRPr="00153378" w:rsidRDefault="00FF022F" w:rsidP="0045109C">
            <w:pPr>
              <w:jc w:val="left"/>
              <w:rPr>
                <w:rFonts w:cstheme="minorHAnsi"/>
                <w:sz w:val="16"/>
                <w:szCs w:val="16"/>
                <w:lang w:val="en-US"/>
              </w:rPr>
            </w:pPr>
            <w:r w:rsidRPr="00153378">
              <w:rPr>
                <w:rFonts w:cstheme="minorHAnsi"/>
                <w:sz w:val="16"/>
                <w:szCs w:val="16"/>
                <w:lang w:val="en-US"/>
              </w:rPr>
              <w:t>21</w:t>
            </w:r>
          </w:p>
        </w:tc>
        <w:tc>
          <w:tcPr>
            <w:tcW w:w="1559" w:type="dxa"/>
          </w:tcPr>
          <w:p w14:paraId="6A980CBA" w14:textId="318932F2"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WknUmHE6","properties":{"formattedCitation":"(Dutt et al., 2017)","plainCitation":"(Dutt et al., 2017)","dontUpdate":true,"noteIndex":0},"citationItems":[{"id":1011,"uris":["http://zotero.org/users/local/ZlhuMgGE/items/UJKANX2N"],"itemData":{"id":1011,"type":"article-journal","container-title":"IEEE Access","DOI":"10.1109/ACCESS.2017.2654247","ISSN":"2169-3536","journalAbbreviation":"IEEE Access","license":"https://ieeexplore.ieee.org/Xplorehelp/downloads/license-information/OAPA.html","page":"15991-16005","source":"DOI.org (Crossref)","title":"A Systematic Review on Educational Data Mining","volume":"5","author":[{"family":"Dutt","given":"Ashish"},{"family":"Ismail","given":"Maizatul Akmar"},{"family":"Herawan","given":"Tutut"}],"issued":{"date-parts":[["2017"]]}}}],"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Dutt et al., 2017</w:t>
            </w:r>
            <w:r w:rsidRPr="00153378">
              <w:rPr>
                <w:rFonts w:cstheme="minorHAnsi"/>
                <w:sz w:val="16"/>
                <w:szCs w:val="16"/>
                <w:lang w:val="en-US"/>
              </w:rPr>
              <w:fldChar w:fldCharType="end"/>
            </w:r>
            <w:r w:rsidRPr="00153378">
              <w:rPr>
                <w:rFonts w:cstheme="minorHAnsi"/>
                <w:sz w:val="16"/>
                <w:szCs w:val="16"/>
                <w:lang w:val="en-US"/>
              </w:rPr>
              <w:t>; A Systematic Review on Educational Data Mining; IEEE Access</w:t>
            </w:r>
          </w:p>
        </w:tc>
        <w:tc>
          <w:tcPr>
            <w:tcW w:w="1134" w:type="dxa"/>
          </w:tcPr>
          <w:p w14:paraId="662D2BD0" w14:textId="4B361292"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Kitchenham’s methodology; 166 articles (1983–2016)</w:t>
            </w:r>
          </w:p>
        </w:tc>
        <w:tc>
          <w:tcPr>
            <w:tcW w:w="1134" w:type="dxa"/>
          </w:tcPr>
          <w:p w14:paraId="6DF6A825" w14:textId="3E4201A9"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course (performance), student behavior clustering</w:t>
            </w:r>
          </w:p>
        </w:tc>
        <w:tc>
          <w:tcPr>
            <w:tcW w:w="1560" w:type="dxa"/>
          </w:tcPr>
          <w:p w14:paraId="2A9D8EA0" w14:textId="17D0819C" w:rsidR="00FF022F" w:rsidRPr="00153378" w:rsidRDefault="00FF022F" w:rsidP="0045109C">
            <w:pPr>
              <w:jc w:val="left"/>
              <w:rPr>
                <w:rFonts w:cstheme="minorHAnsi"/>
                <w:sz w:val="16"/>
                <w:szCs w:val="16"/>
                <w:lang w:val="en-US"/>
              </w:rPr>
            </w:pPr>
            <w:r w:rsidRPr="00153378">
              <w:rPr>
                <w:rFonts w:cstheme="minorHAnsi"/>
                <w:sz w:val="16"/>
                <w:szCs w:val="16"/>
                <w:lang w:val="en-US"/>
              </w:rPr>
              <w:t>Clustering (Hierarchical, K-Means, DBSCAN, Fuzzy C-Means), Classification (DT, NB, ANN), Association Rule Mining</w:t>
            </w:r>
          </w:p>
        </w:tc>
        <w:tc>
          <w:tcPr>
            <w:tcW w:w="4252" w:type="dxa"/>
          </w:tcPr>
          <w:p w14:paraId="79755B46" w14:textId="208C31BB"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Applications </w:t>
            </w:r>
            <w:proofErr w:type="gramStart"/>
            <w:r w:rsidRPr="00153378">
              <w:rPr>
                <w:rFonts w:cstheme="minorHAnsi"/>
                <w:sz w:val="16"/>
                <w:szCs w:val="16"/>
                <w:lang w:val="en-US"/>
              </w:rPr>
              <w:t>of</w:t>
            </w:r>
            <w:proofErr w:type="gramEnd"/>
            <w:r w:rsidRPr="00153378">
              <w:rPr>
                <w:rFonts w:cstheme="minorHAnsi"/>
                <w:sz w:val="16"/>
                <w:szCs w:val="16"/>
                <w:lang w:val="en-US"/>
              </w:rPr>
              <w:t xml:space="preserve"> clustering in EDM. RQ2: How clustering differs from traditional DM methods. RQ3: Key predictors in EDM. RQ4: Future research directions. Clustering aids in understanding student performance, retention, and behavior. EDM requires specialized algorithms different from traditional DM methods.</w:t>
            </w:r>
          </w:p>
        </w:tc>
      </w:tr>
      <w:tr w:rsidR="00790D28" w:rsidRPr="00153378" w14:paraId="5D7DE83B" w14:textId="77777777" w:rsidTr="001B4AFB">
        <w:trPr>
          <w:cantSplit/>
          <w:trHeight w:val="1134"/>
        </w:trPr>
        <w:tc>
          <w:tcPr>
            <w:tcW w:w="568" w:type="dxa"/>
          </w:tcPr>
          <w:p w14:paraId="0296609E" w14:textId="59FBCB31" w:rsidR="00FF022F" w:rsidRPr="00153378" w:rsidRDefault="00FF022F" w:rsidP="0045109C">
            <w:pPr>
              <w:jc w:val="left"/>
              <w:rPr>
                <w:rFonts w:cstheme="minorHAnsi"/>
                <w:sz w:val="16"/>
                <w:szCs w:val="16"/>
                <w:lang w:val="en-US"/>
              </w:rPr>
            </w:pPr>
            <w:r w:rsidRPr="00153378">
              <w:rPr>
                <w:rFonts w:cstheme="minorHAnsi"/>
                <w:sz w:val="16"/>
                <w:szCs w:val="16"/>
                <w:lang w:val="en-US"/>
              </w:rPr>
              <w:t>22</w:t>
            </w:r>
          </w:p>
        </w:tc>
        <w:tc>
          <w:tcPr>
            <w:tcW w:w="1559" w:type="dxa"/>
          </w:tcPr>
          <w:p w14:paraId="65A98181" w14:textId="4079253D"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qSvOJKxq","properties":{"formattedCitation":"(Aldowah et al., 2019)","plainCitation":"(Aldowah et al., 2019)","dontUpdate":true,"noteIndex":0},"citationItems":[{"id":1013,"uris":["http://zotero.org/users/local/ZlhuMgGE/items/UNSMX7CC"],"itemData":{"id":1013,"type":"article-journal","container-title":"Telematics and Informatics","DOI":"10.1016/j.tele.2019.01.007","ISSN":"07365853","journalAbbreviation":"Telematics and Informatics","language":"en","page":"13-49","source":"DOI.org (Crossref)","title":"Educational data mining and learning analytics for 21st century higher education: A review and synthesis","title-short":"Educational data mining and learning analytics for 21st century higher education","volume":"37","author":[{"family":"Aldowah","given":"Hanan"},{"family":"Al-Samarraie","given":"Hosam"},{"family":"Fauzy","given":"Wan Mohamad"}],"issued":{"date-parts":[["2019",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Aldowah et al., 2019</w:t>
            </w:r>
            <w:r w:rsidRPr="00153378">
              <w:rPr>
                <w:rFonts w:cstheme="minorHAnsi"/>
                <w:sz w:val="16"/>
                <w:szCs w:val="16"/>
                <w:lang w:val="en-US"/>
              </w:rPr>
              <w:fldChar w:fldCharType="end"/>
            </w:r>
            <w:r w:rsidRPr="00153378">
              <w:rPr>
                <w:rFonts w:cstheme="minorHAnsi"/>
                <w:sz w:val="16"/>
                <w:szCs w:val="16"/>
                <w:lang w:val="en-US"/>
              </w:rPr>
              <w:t>;Educational Data Mining and Learning Analytics for 21st Century Higher Education: A Review and Synthesis; Telematics and Informatics</w:t>
            </w:r>
          </w:p>
        </w:tc>
        <w:tc>
          <w:tcPr>
            <w:tcW w:w="1134" w:type="dxa"/>
          </w:tcPr>
          <w:p w14:paraId="32DA125F" w14:textId="314145DC"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402 studies (2000–2017)</w:t>
            </w:r>
          </w:p>
        </w:tc>
        <w:tc>
          <w:tcPr>
            <w:tcW w:w="1134" w:type="dxa"/>
          </w:tcPr>
          <w:p w14:paraId="72FF9E8D" w14:textId="5DB553AA"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course (performance), behavioral analytics</w:t>
            </w:r>
          </w:p>
        </w:tc>
        <w:tc>
          <w:tcPr>
            <w:tcW w:w="1560" w:type="dxa"/>
          </w:tcPr>
          <w:p w14:paraId="53727178" w14:textId="0AC8B80D" w:rsidR="00FF022F" w:rsidRPr="00153378" w:rsidRDefault="00FF022F" w:rsidP="0045109C">
            <w:pPr>
              <w:jc w:val="left"/>
              <w:rPr>
                <w:rFonts w:cstheme="minorHAnsi"/>
                <w:sz w:val="16"/>
                <w:szCs w:val="16"/>
                <w:lang w:val="en-US"/>
              </w:rPr>
            </w:pPr>
            <w:r w:rsidRPr="00153378">
              <w:rPr>
                <w:rFonts w:cstheme="minorHAnsi"/>
                <w:sz w:val="16"/>
                <w:szCs w:val="16"/>
                <w:lang w:val="en-US"/>
              </w:rPr>
              <w:t>Classification (DT, NB, ANN), Clustering (K-Means, DBSCAN), Association Rule Mining, Visual Data Mining</w:t>
            </w:r>
          </w:p>
        </w:tc>
        <w:tc>
          <w:tcPr>
            <w:tcW w:w="4252" w:type="dxa"/>
          </w:tcPr>
          <w:p w14:paraId="6877F84F" w14:textId="18EEEE8F" w:rsidR="00FF022F" w:rsidRPr="00153378" w:rsidRDefault="00FF022F" w:rsidP="0045109C">
            <w:pPr>
              <w:keepNext/>
              <w:jc w:val="left"/>
              <w:rPr>
                <w:rFonts w:cstheme="minorHAnsi"/>
                <w:sz w:val="16"/>
                <w:szCs w:val="16"/>
                <w:lang w:val="en-US"/>
              </w:rPr>
            </w:pPr>
            <w:r w:rsidRPr="00153378">
              <w:rPr>
                <w:rFonts w:cstheme="minorHAnsi"/>
                <w:sz w:val="16"/>
                <w:szCs w:val="16"/>
                <w:lang w:val="en-US"/>
              </w:rPr>
              <w:t>RQ1: How EDM and LA techniques solve learning problems. RQ2: Best-suited DM techniques for educational challenges. EDM and LA improve personalized learning, dropout prediction, and curriculum design. Visualization aids decision-making.</w:t>
            </w:r>
          </w:p>
        </w:tc>
      </w:tr>
      <w:tr w:rsidR="00790D28" w:rsidRPr="00153378" w14:paraId="5592CA2C" w14:textId="77777777" w:rsidTr="001B4AFB">
        <w:trPr>
          <w:cantSplit/>
          <w:trHeight w:val="1134"/>
        </w:trPr>
        <w:tc>
          <w:tcPr>
            <w:tcW w:w="568" w:type="dxa"/>
          </w:tcPr>
          <w:p w14:paraId="0A1548DF" w14:textId="2EAF8795" w:rsidR="00FF022F" w:rsidRPr="00153378" w:rsidRDefault="00FF022F" w:rsidP="0045109C">
            <w:pPr>
              <w:jc w:val="left"/>
              <w:rPr>
                <w:rFonts w:cstheme="minorHAnsi"/>
                <w:sz w:val="16"/>
                <w:szCs w:val="16"/>
                <w:lang w:val="en-US"/>
              </w:rPr>
            </w:pPr>
            <w:r w:rsidRPr="00153378">
              <w:rPr>
                <w:rFonts w:cstheme="minorHAnsi"/>
                <w:sz w:val="16"/>
                <w:szCs w:val="16"/>
                <w:lang w:val="en-US"/>
              </w:rPr>
              <w:t>23</w:t>
            </w:r>
          </w:p>
        </w:tc>
        <w:tc>
          <w:tcPr>
            <w:tcW w:w="1559" w:type="dxa"/>
          </w:tcPr>
          <w:p w14:paraId="69F19E1C" w14:textId="5E053D80" w:rsidR="00FF022F" w:rsidRPr="00153378" w:rsidRDefault="00FF022F" w:rsidP="0045109C">
            <w:pPr>
              <w:jc w:val="left"/>
              <w:rPr>
                <w:rFonts w:cstheme="minorHAnsi"/>
                <w:sz w:val="16"/>
                <w:szCs w:val="16"/>
                <w:lang w:val="en-US"/>
              </w:rPr>
            </w:pPr>
            <w:proofErr w:type="spellStart"/>
            <w:r w:rsidRPr="00153378">
              <w:rPr>
                <w:rFonts w:cstheme="minorHAnsi"/>
                <w:sz w:val="16"/>
                <w:szCs w:val="16"/>
                <w:lang w:val="en-US"/>
              </w:rPr>
              <w:t>Alhothali</w:t>
            </w:r>
            <w:proofErr w:type="spellEnd"/>
            <w:r w:rsidRPr="00153378">
              <w:rPr>
                <w:rFonts w:cstheme="minorHAnsi"/>
                <w:sz w:val="16"/>
                <w:szCs w:val="16"/>
                <w:lang w:val="en-US"/>
              </w:rPr>
              <w:t xml:space="preserve"> et al., 2022; Predicting Student Outcomes in Online Courses Using Machine Learning Techniques: A Review; Sustainability</w:t>
            </w:r>
          </w:p>
        </w:tc>
        <w:tc>
          <w:tcPr>
            <w:tcW w:w="1134" w:type="dxa"/>
          </w:tcPr>
          <w:p w14:paraId="754B79CD" w14:textId="45B71878"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67 studies (2017–2021)</w:t>
            </w:r>
          </w:p>
        </w:tc>
        <w:tc>
          <w:tcPr>
            <w:tcW w:w="1134" w:type="dxa"/>
          </w:tcPr>
          <w:p w14:paraId="6B8CA14F" w14:textId="559B58D3" w:rsidR="00FF022F" w:rsidRPr="00153378" w:rsidRDefault="00FF022F" w:rsidP="0045109C">
            <w:pPr>
              <w:jc w:val="left"/>
              <w:rPr>
                <w:rFonts w:cstheme="minorHAnsi"/>
                <w:sz w:val="16"/>
                <w:szCs w:val="16"/>
                <w:lang w:val="en-US"/>
              </w:rPr>
            </w:pPr>
            <w:r w:rsidRPr="00153378">
              <w:rPr>
                <w:rFonts w:cstheme="minorHAnsi"/>
                <w:sz w:val="16"/>
                <w:szCs w:val="16"/>
                <w:lang w:val="en-US"/>
              </w:rPr>
              <w:t>Course (performance, dropout risk)</w:t>
            </w:r>
          </w:p>
        </w:tc>
        <w:tc>
          <w:tcPr>
            <w:tcW w:w="1560" w:type="dxa"/>
          </w:tcPr>
          <w:p w14:paraId="0D154D03" w14:textId="1B605D2A"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RF, SVM, ANN, NB, LGR), Deep Learning (CNN, LSTM), Hybrid Models</w:t>
            </w:r>
          </w:p>
        </w:tc>
        <w:tc>
          <w:tcPr>
            <w:tcW w:w="4252" w:type="dxa"/>
          </w:tcPr>
          <w:p w14:paraId="05382291" w14:textId="297476C1" w:rsidR="00FF022F" w:rsidRPr="00153378" w:rsidRDefault="00FF022F" w:rsidP="0045109C">
            <w:pPr>
              <w:keepNext/>
              <w:jc w:val="left"/>
              <w:rPr>
                <w:rFonts w:cstheme="minorHAnsi"/>
                <w:sz w:val="16"/>
                <w:szCs w:val="16"/>
                <w:lang w:val="en-US"/>
              </w:rPr>
            </w:pPr>
            <w:r w:rsidRPr="00153378">
              <w:rPr>
                <w:rFonts w:cstheme="minorHAnsi"/>
                <w:sz w:val="16"/>
                <w:szCs w:val="16"/>
                <w:lang w:val="en-US"/>
              </w:rPr>
              <w:t xml:space="preserve">RQ1: Strategies for learner outcome prediction. RQ2: Key predictive variables. RQ3: ML methodologies used. RQ4: Challenges in online learning prediction. Behavioral data (clickstream, engagement) are strong predictors. CNN and LSTM improve performance. Public datasets like OULAD and </w:t>
            </w:r>
            <w:proofErr w:type="spellStart"/>
            <w:r w:rsidRPr="00153378">
              <w:rPr>
                <w:rFonts w:cstheme="minorHAnsi"/>
                <w:sz w:val="16"/>
                <w:szCs w:val="16"/>
                <w:lang w:val="en-US"/>
              </w:rPr>
              <w:t>KDDcup</w:t>
            </w:r>
            <w:proofErr w:type="spellEnd"/>
            <w:r w:rsidRPr="00153378">
              <w:rPr>
                <w:rFonts w:cstheme="minorHAnsi"/>
                <w:sz w:val="16"/>
                <w:szCs w:val="16"/>
                <w:lang w:val="en-US"/>
              </w:rPr>
              <w:t xml:space="preserve"> are widely used.</w:t>
            </w:r>
          </w:p>
        </w:tc>
      </w:tr>
      <w:tr w:rsidR="00790D28" w:rsidRPr="00153378" w14:paraId="7AE57FA3" w14:textId="77777777" w:rsidTr="001B4AFB">
        <w:trPr>
          <w:cantSplit/>
          <w:trHeight w:val="1134"/>
        </w:trPr>
        <w:tc>
          <w:tcPr>
            <w:tcW w:w="568" w:type="dxa"/>
          </w:tcPr>
          <w:p w14:paraId="2E9EDF26" w14:textId="27EF6A96" w:rsidR="00FF022F" w:rsidRPr="00153378" w:rsidRDefault="00FF022F" w:rsidP="0045109C">
            <w:pPr>
              <w:jc w:val="left"/>
              <w:rPr>
                <w:rFonts w:cstheme="minorHAnsi"/>
                <w:sz w:val="16"/>
                <w:szCs w:val="16"/>
                <w:lang w:val="en-US"/>
              </w:rPr>
            </w:pPr>
            <w:r w:rsidRPr="00153378">
              <w:rPr>
                <w:rFonts w:cstheme="minorHAnsi"/>
                <w:sz w:val="16"/>
                <w:szCs w:val="16"/>
                <w:lang w:val="en-US"/>
              </w:rPr>
              <w:t>24</w:t>
            </w:r>
          </w:p>
        </w:tc>
        <w:tc>
          <w:tcPr>
            <w:tcW w:w="1559" w:type="dxa"/>
          </w:tcPr>
          <w:p w14:paraId="4D65786E" w14:textId="6D9956AB"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77uq3ZsG","properties":{"formattedCitation":"(Xiao &amp; Hu, 2023)","plainCitation":"(Xiao &amp; Hu, 2023)","dontUpdate":true,"noteIndex":0},"citationItems":[{"id":1016,"uris":["http://zotero.org/users/local/ZlhuMgGE/items/NT22IIXE"],"itemData":{"id":1016,"type":"article-journal","abstract":"Abstract\n            Predicting students' performance is one of the most important issue in educational data mining. In order to investigate the state‐of‐the‐art research development in predicting students' performance by using artificial neural networks (ANN), we conducted a survey on 39 important studies on this issue from 2016 to 2021. The results show that: (1) objectives of most prediction model is the performance of learners on the program and course; (2) datasets used for training prediction model are collected from logs of the learning management system; (3) the most commonly used ANN is feedforward neural network; (4) researchers use stochastic gradient descent and Adam algorithm to optimizes the parameters in ANN and configure hyper parameters of ANN manually; (5) feature selection is not necessary because ANN can automatically adjust the weights of artificial neurons; and (6) ANN has better performance than the classical classifiers in predicting student performance. The challenges in previous studies were comprehensively analyzed, suggestions for future research were put forward.","container-title":"Engineering Reports","DOI":"10.1002/eng2.12652","ISSN":"2577-8196, 2577-8196","issue":"8","journalAbbreviation":"Engineering Reports","language":"en","page":"e12652","source":"DOI.org (Crossref)","title":"A state‐of‐the‐art survey of predicting students' performance using artificial neural networks","volume":"5","author":[{"family":"Xiao","given":"Wen"},{"family":"Hu","given":"Juan"}],"issued":{"date-parts":[["2023",8]]}}}],"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Xiao &amp; Hu, 2023</w:t>
            </w:r>
            <w:r w:rsidRPr="00153378">
              <w:rPr>
                <w:rFonts w:cstheme="minorHAnsi"/>
                <w:sz w:val="16"/>
                <w:szCs w:val="16"/>
                <w:lang w:val="en-US"/>
              </w:rPr>
              <w:fldChar w:fldCharType="end"/>
            </w:r>
            <w:r w:rsidRPr="00153378">
              <w:rPr>
                <w:rFonts w:cstheme="minorHAnsi"/>
                <w:sz w:val="16"/>
                <w:szCs w:val="16"/>
                <w:lang w:val="en-US"/>
              </w:rPr>
              <w:t>; A State-of-the-Art Survey of Predicting Students' Performance Using Artificial Neural Networks; Engineering Reports</w:t>
            </w:r>
          </w:p>
        </w:tc>
        <w:tc>
          <w:tcPr>
            <w:tcW w:w="1134" w:type="dxa"/>
          </w:tcPr>
          <w:p w14:paraId="48C9E050" w14:textId="061D327D"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39 studies (2016–2021)</w:t>
            </w:r>
          </w:p>
        </w:tc>
        <w:tc>
          <w:tcPr>
            <w:tcW w:w="1134" w:type="dxa"/>
          </w:tcPr>
          <w:p w14:paraId="03AF3A6D" w14:textId="014296C2" w:rsidR="00FF022F" w:rsidRPr="00153378" w:rsidRDefault="00FF022F" w:rsidP="0045109C">
            <w:pPr>
              <w:jc w:val="left"/>
              <w:rPr>
                <w:rFonts w:cstheme="minorHAnsi"/>
                <w:sz w:val="16"/>
                <w:szCs w:val="16"/>
                <w:lang w:val="en-US"/>
              </w:rPr>
            </w:pPr>
            <w:r w:rsidRPr="00153378">
              <w:rPr>
                <w:rFonts w:cstheme="minorHAnsi"/>
                <w:sz w:val="16"/>
                <w:szCs w:val="16"/>
                <w:lang w:val="en-US"/>
              </w:rPr>
              <w:t>Course (performance), degree (graduation likelihood)</w:t>
            </w:r>
          </w:p>
        </w:tc>
        <w:tc>
          <w:tcPr>
            <w:tcW w:w="1560" w:type="dxa"/>
          </w:tcPr>
          <w:p w14:paraId="74612782" w14:textId="1A047A7F" w:rsidR="00FF022F" w:rsidRPr="00153378" w:rsidRDefault="00FF022F" w:rsidP="0045109C">
            <w:pPr>
              <w:jc w:val="left"/>
              <w:rPr>
                <w:rFonts w:cstheme="minorHAnsi"/>
                <w:sz w:val="16"/>
                <w:szCs w:val="16"/>
                <w:lang w:val="en-US"/>
              </w:rPr>
            </w:pPr>
            <w:r w:rsidRPr="00153378">
              <w:rPr>
                <w:rFonts w:cstheme="minorHAnsi"/>
                <w:sz w:val="16"/>
                <w:szCs w:val="16"/>
                <w:lang w:val="en-US"/>
              </w:rPr>
              <w:t>ANN (FNN, CNN, RNN, GNN), Deep Learning (LSTM, Attention Mechanisms)</w:t>
            </w:r>
          </w:p>
        </w:tc>
        <w:tc>
          <w:tcPr>
            <w:tcW w:w="4252" w:type="dxa"/>
          </w:tcPr>
          <w:p w14:paraId="4E35A41B" w14:textId="665C83D8" w:rsidR="00FF022F" w:rsidRPr="00153378" w:rsidRDefault="00FF022F" w:rsidP="0045109C">
            <w:pPr>
              <w:keepNext/>
              <w:jc w:val="left"/>
              <w:rPr>
                <w:rFonts w:cstheme="minorHAnsi"/>
                <w:sz w:val="16"/>
                <w:szCs w:val="16"/>
                <w:lang w:val="en-US"/>
              </w:rPr>
            </w:pPr>
            <w:r w:rsidRPr="00153378">
              <w:rPr>
                <w:rFonts w:cstheme="minorHAnsi"/>
                <w:sz w:val="16"/>
                <w:szCs w:val="16"/>
              </w:rPr>
              <w:t>RQ1: Objectives of ANN-based prediction. RQ2: Datasets and feature properties. RQ3: ANN types and structures. RQ4: Parameter and hyperparameter optimization. RQ5: Feature selection and representation learning. RQ6: Performance of ANN models. ANN achieves high accuracy (&gt;90%) in student performance prediction. Representation learning (CNN, GNN) enhances predictive power. Most studies use private datasets.</w:t>
            </w:r>
          </w:p>
        </w:tc>
      </w:tr>
      <w:tr w:rsidR="00790D28" w:rsidRPr="00153378" w14:paraId="65271FF6" w14:textId="77777777" w:rsidTr="001B4AFB">
        <w:trPr>
          <w:cantSplit/>
          <w:trHeight w:val="1134"/>
        </w:trPr>
        <w:tc>
          <w:tcPr>
            <w:tcW w:w="568" w:type="dxa"/>
          </w:tcPr>
          <w:p w14:paraId="76ADAF94" w14:textId="63F756D7" w:rsidR="00FF022F" w:rsidRPr="00153378" w:rsidRDefault="00FF022F" w:rsidP="0045109C">
            <w:pPr>
              <w:jc w:val="left"/>
              <w:rPr>
                <w:rFonts w:cstheme="minorHAnsi"/>
                <w:sz w:val="16"/>
                <w:szCs w:val="16"/>
                <w:lang w:val="en-US"/>
              </w:rPr>
            </w:pPr>
            <w:r w:rsidRPr="00153378">
              <w:rPr>
                <w:rFonts w:cstheme="minorHAnsi"/>
                <w:sz w:val="16"/>
                <w:szCs w:val="16"/>
                <w:lang w:val="en-US"/>
              </w:rPr>
              <w:lastRenderedPageBreak/>
              <w:t>25</w:t>
            </w:r>
          </w:p>
        </w:tc>
        <w:tc>
          <w:tcPr>
            <w:tcW w:w="1559" w:type="dxa"/>
          </w:tcPr>
          <w:p w14:paraId="675B479A" w14:textId="1FE3868E"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LXnHGIAS","properties":{"formattedCitation":"(Pinto et al., 2023)","plainCitation":"(Pinto et al., 2023)","dontUpdate":true,"noteIndex":0},"citationItems":[{"id":1017,"uris":["http://zotero.org/users/local/ZlhuMgGE/items/VSB375DI"],"itemData":{"id":1017,"type":"article-journal","abstract":"In the last decade, artificial intelligence (AI), machine learning (ML) and learning data analytics have been introduced with great effect in the field of higher education. However, despite the potential benefits for higher education institutions (HIE´s) of these emerging technologies, most of them are still in the early stages of adoption of these technologies. Thus, a systematic literature review (SLR) on the literature published over the last 5 years on potential applications of machine learning in higher education is necessary. Following the PRISMA guidelines, out of the 1887 initially identified SCOPUS-indexed publications on the topic, 171 articles were selected for review. To screen the abstracts and titles of each citation, Rayyan QCRI was used. VOSViewer, a software tool for constructing and visualizing bibliometric networks, and Microsoft Excel were used to generate charts and figures. The findings show that the most widely researched application of ML in higher education is related to the prediction of academic performance and employability of students. The implications will be invaluable for researchers and practitioners to explore how ML and AI technologies ,in the era of ChatGPT, can be used in universities without jeopardizing academic integrity.","container-title":"Journal of Information Systems Engineering and Management","DOI":"10.55267/iadt.07.13227","ISSN":"2468-4376","issue":"2","journalAbbreviation":"J INFORM SYSTEMS ENG","page":"21168","source":"DOI.org (Crossref)","title":"How Machine Learning (ML) is Transforming Higher Education: A Systematic Literature Review","title-short":"How Machine Learning (ML) is Transforming Higher Education","volume":"8","author":[{"family":"Pinto","given":"Agostinho Sousa"},{"family":"Abreu","given":"António"},{"family":"Costa","given":"Eusébio"},{"family":"Paiva","given":"Jerónimo"}],"issued":{"date-parts":[["2023",4,28]]}}}],"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Pinto et al., 2023</w:t>
            </w:r>
            <w:r w:rsidRPr="00153378">
              <w:rPr>
                <w:rFonts w:cstheme="minorHAnsi"/>
                <w:sz w:val="16"/>
                <w:szCs w:val="16"/>
                <w:lang w:val="en-US"/>
              </w:rPr>
              <w:fldChar w:fldCharType="end"/>
            </w:r>
            <w:r w:rsidRPr="00153378">
              <w:rPr>
                <w:rFonts w:cstheme="minorHAnsi"/>
                <w:sz w:val="16"/>
                <w:szCs w:val="16"/>
                <w:lang w:val="en-US"/>
              </w:rPr>
              <w:t>; How Machine Learning (ML) is Transforming Higher Education: A Systematic Literature Review; Journal of Information Systems Engineering &amp; Management</w:t>
            </w:r>
          </w:p>
        </w:tc>
        <w:tc>
          <w:tcPr>
            <w:tcW w:w="1134" w:type="dxa"/>
          </w:tcPr>
          <w:p w14:paraId="33D6DC27" w14:textId="00B26B42" w:rsidR="00FF022F" w:rsidRPr="00153378" w:rsidRDefault="00FF022F" w:rsidP="0045109C">
            <w:pPr>
              <w:jc w:val="left"/>
              <w:rPr>
                <w:rFonts w:cstheme="minorHAnsi"/>
                <w:sz w:val="16"/>
                <w:szCs w:val="16"/>
                <w:lang w:val="en-US"/>
              </w:rPr>
            </w:pPr>
            <w:r w:rsidRPr="00153378">
              <w:rPr>
                <w:rFonts w:cstheme="minorHAnsi"/>
                <w:sz w:val="16"/>
                <w:szCs w:val="16"/>
                <w:lang w:val="en-US"/>
              </w:rPr>
              <w:t>SLR using PRISMA methodology; 171 studies (2019–2023)</w:t>
            </w:r>
          </w:p>
        </w:tc>
        <w:tc>
          <w:tcPr>
            <w:tcW w:w="1134" w:type="dxa"/>
          </w:tcPr>
          <w:p w14:paraId="54C88BA6" w14:textId="016F404E"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course (performance), employability prediction</w:t>
            </w:r>
          </w:p>
        </w:tc>
        <w:tc>
          <w:tcPr>
            <w:tcW w:w="1560" w:type="dxa"/>
          </w:tcPr>
          <w:p w14:paraId="2CA24416" w14:textId="48CAD7E6"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RF, SVM, NB, ANN, LGR), Deep Learning (CNN, LSTM, MLP), Gradient Boosting (</w:t>
            </w:r>
            <w:proofErr w:type="spellStart"/>
            <w:r w:rsidRPr="00153378">
              <w:rPr>
                <w:rFonts w:cstheme="minorHAnsi"/>
                <w:sz w:val="16"/>
                <w:szCs w:val="16"/>
                <w:lang w:val="en-US"/>
              </w:rPr>
              <w:t>XGBoost</w:t>
            </w:r>
            <w:proofErr w:type="spellEnd"/>
            <w:r w:rsidRPr="00153378">
              <w:rPr>
                <w:rFonts w:cstheme="minorHAnsi"/>
                <w:sz w:val="16"/>
                <w:szCs w:val="16"/>
                <w:lang w:val="en-US"/>
              </w:rPr>
              <w:t xml:space="preserve">, </w:t>
            </w:r>
            <w:proofErr w:type="spellStart"/>
            <w:r w:rsidRPr="00153378">
              <w:rPr>
                <w:rFonts w:cstheme="minorHAnsi"/>
                <w:sz w:val="16"/>
                <w:szCs w:val="16"/>
                <w:lang w:val="en-US"/>
              </w:rPr>
              <w:t>CatBoost</w:t>
            </w:r>
            <w:proofErr w:type="spellEnd"/>
            <w:r w:rsidRPr="00153378">
              <w:rPr>
                <w:rFonts w:cstheme="minorHAnsi"/>
                <w:sz w:val="16"/>
                <w:szCs w:val="16"/>
                <w:lang w:val="en-US"/>
              </w:rPr>
              <w:t>, LGBM)</w:t>
            </w:r>
          </w:p>
        </w:tc>
        <w:tc>
          <w:tcPr>
            <w:tcW w:w="4252" w:type="dxa"/>
          </w:tcPr>
          <w:p w14:paraId="681ABF3B" w14:textId="7B14A8DE" w:rsidR="00FF022F" w:rsidRPr="00153378" w:rsidRDefault="00FF022F" w:rsidP="0045109C">
            <w:pPr>
              <w:keepNext/>
              <w:jc w:val="left"/>
              <w:rPr>
                <w:rFonts w:cstheme="minorHAnsi"/>
                <w:sz w:val="16"/>
                <w:szCs w:val="16"/>
              </w:rPr>
            </w:pPr>
            <w:r w:rsidRPr="00153378">
              <w:rPr>
                <w:rFonts w:cstheme="minorHAnsi"/>
                <w:sz w:val="16"/>
                <w:szCs w:val="16"/>
              </w:rPr>
              <w:t>RQ1: Applications of ML in higher education. RQ2: Key ML techniques used. RQ3: Datasets and features in ML models. RQ4: Challenges in ML adoption in higher education. ML is widely applied in predicting student performance and employability. RF and SVM are most used in supervised learning. Python is the dominant programming language.</w:t>
            </w:r>
          </w:p>
        </w:tc>
      </w:tr>
      <w:tr w:rsidR="00790D28" w:rsidRPr="00153378" w14:paraId="6EE5AFE4" w14:textId="77777777" w:rsidTr="001B4AFB">
        <w:trPr>
          <w:cantSplit/>
          <w:trHeight w:val="1134"/>
        </w:trPr>
        <w:tc>
          <w:tcPr>
            <w:tcW w:w="568" w:type="dxa"/>
          </w:tcPr>
          <w:p w14:paraId="26DD1700" w14:textId="6D7060F4" w:rsidR="00FF022F" w:rsidRPr="00153378" w:rsidRDefault="00FF022F" w:rsidP="0045109C">
            <w:pPr>
              <w:jc w:val="left"/>
              <w:rPr>
                <w:rFonts w:cstheme="minorHAnsi"/>
                <w:sz w:val="16"/>
                <w:szCs w:val="16"/>
                <w:lang w:val="en-US"/>
              </w:rPr>
            </w:pPr>
            <w:r w:rsidRPr="00153378">
              <w:rPr>
                <w:rFonts w:cstheme="minorHAnsi"/>
                <w:sz w:val="16"/>
                <w:szCs w:val="16"/>
                <w:lang w:val="en-US"/>
              </w:rPr>
              <w:t>26</w:t>
            </w:r>
          </w:p>
        </w:tc>
        <w:tc>
          <w:tcPr>
            <w:tcW w:w="1559" w:type="dxa"/>
          </w:tcPr>
          <w:p w14:paraId="60451658" w14:textId="0035B13D"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XdNrJlvz","properties":{"formattedCitation":"(Abdul Bujang et al., 2023)","plainCitation":"(Abdul Bujang et al., 2023)","dontUpdate":true,"noteIndex":0},"citationItems":[{"id":1019,"uris":["http://zotero.org/users/local/ZlhuMgGE/items/EKGCSQRQ"],"itemData":{"id":1019,"type":"article-journal","container-title":"IEEE Access","DOI":"10.1109/ACCESS.2022.3225404","ISSN":"2169-3536","journalAbbreviation":"IEEE Access","license":"https://creativecommons.org/licenses/by/4.0/legalcode","page":"1970-1989","source":"DOI.org (Crossref)","title":"Imbalanced Classification Methods for Student Grade Prediction: A Systematic Literature Review","title-short":"Imbalanced Classification Methods for Student Grade Prediction","volume":"11","author":[{"family":"Abdul Bujang","given":"Siti Dianah"},{"family":"Selamat","given":"Ali"},{"family":"Krejcar","given":"Ondrej"},{"family":"Mohamed","given":"Farhan"},{"family":"Cheng","given":"Lim Kok"},{"family":"Chiu","given":"Po Chan"},{"family":"Fujita","given":"Hamido"}],"issued":{"date-parts":[["2023"]]}}}],"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Abdul Bujang et al., 2023</w:t>
            </w:r>
            <w:r w:rsidRPr="00153378">
              <w:rPr>
                <w:rFonts w:cstheme="minorHAnsi"/>
                <w:sz w:val="16"/>
                <w:szCs w:val="16"/>
                <w:lang w:val="en-US"/>
              </w:rPr>
              <w:fldChar w:fldCharType="end"/>
            </w:r>
            <w:r w:rsidRPr="00153378">
              <w:rPr>
                <w:rFonts w:cstheme="minorHAnsi"/>
                <w:sz w:val="16"/>
                <w:szCs w:val="16"/>
                <w:lang w:val="en-US"/>
              </w:rPr>
              <w:t>: Imbalanced Classification Methods for Student Grade Prediction: A Systematic Literature Review; IEEE Access</w:t>
            </w:r>
          </w:p>
        </w:tc>
        <w:tc>
          <w:tcPr>
            <w:tcW w:w="1134" w:type="dxa"/>
          </w:tcPr>
          <w:p w14:paraId="5577216F" w14:textId="3706AB61"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Kitchenham’s guidelines; 43 studies (2015–2021)</w:t>
            </w:r>
          </w:p>
        </w:tc>
        <w:tc>
          <w:tcPr>
            <w:tcW w:w="1134" w:type="dxa"/>
          </w:tcPr>
          <w:p w14:paraId="564A75A4" w14:textId="3EE0A39A" w:rsidR="00FF022F" w:rsidRPr="00153378" w:rsidRDefault="00FF022F" w:rsidP="0045109C">
            <w:pPr>
              <w:jc w:val="left"/>
              <w:rPr>
                <w:rFonts w:cstheme="minorHAnsi"/>
                <w:sz w:val="16"/>
                <w:szCs w:val="16"/>
                <w:lang w:val="en-US"/>
              </w:rPr>
            </w:pPr>
            <w:r w:rsidRPr="00153378">
              <w:rPr>
                <w:rFonts w:cstheme="minorHAnsi"/>
                <w:sz w:val="16"/>
                <w:szCs w:val="16"/>
                <w:lang w:val="en-US"/>
              </w:rPr>
              <w:t>Course (student grade prediction)</w:t>
            </w:r>
          </w:p>
        </w:tc>
        <w:tc>
          <w:tcPr>
            <w:tcW w:w="1560" w:type="dxa"/>
          </w:tcPr>
          <w:p w14:paraId="018FF803" w14:textId="07BF5F6D"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RF, SVM, ANN, NB, LGR), Data-level balancing (SMOTE, ADASYN, RUS, Hybrid Methods), Algorithm-level (Cost-sensitive Learning), Hybrid Approaches</w:t>
            </w:r>
          </w:p>
        </w:tc>
        <w:tc>
          <w:tcPr>
            <w:tcW w:w="4252" w:type="dxa"/>
          </w:tcPr>
          <w:p w14:paraId="0B2A3FFE" w14:textId="49EF6BE0" w:rsidR="00FF022F" w:rsidRPr="00153378" w:rsidRDefault="00FF022F" w:rsidP="0045109C">
            <w:pPr>
              <w:keepNext/>
              <w:jc w:val="left"/>
              <w:rPr>
                <w:rFonts w:cstheme="minorHAnsi"/>
                <w:sz w:val="16"/>
                <w:szCs w:val="16"/>
              </w:rPr>
            </w:pPr>
            <w:r w:rsidRPr="00153378">
              <w:rPr>
                <w:rFonts w:cstheme="minorHAnsi"/>
                <w:sz w:val="16"/>
                <w:szCs w:val="16"/>
              </w:rPr>
              <w:t>RQ1: Methods for handling imbalanced classification in student grade prediction. RQ2: Effectiveness of different balancing techniques. RQ3: Key datasets and evaluation metrics. SMOTE and ADASYN are widely used to balance datasets. Hybrid approaches improve accuracy in multi-class settings.</w:t>
            </w:r>
          </w:p>
        </w:tc>
      </w:tr>
      <w:tr w:rsidR="00790D28" w:rsidRPr="00153378" w14:paraId="225188D3" w14:textId="77777777" w:rsidTr="001B4AFB">
        <w:trPr>
          <w:cantSplit/>
          <w:trHeight w:val="1134"/>
        </w:trPr>
        <w:tc>
          <w:tcPr>
            <w:tcW w:w="568" w:type="dxa"/>
          </w:tcPr>
          <w:p w14:paraId="3C106E24" w14:textId="59A7574A" w:rsidR="00FF022F" w:rsidRPr="00153378" w:rsidRDefault="00FF022F" w:rsidP="0045109C">
            <w:pPr>
              <w:jc w:val="left"/>
              <w:rPr>
                <w:rFonts w:cstheme="minorHAnsi"/>
                <w:sz w:val="16"/>
                <w:szCs w:val="16"/>
                <w:lang w:val="en-US"/>
              </w:rPr>
            </w:pPr>
            <w:r w:rsidRPr="00153378">
              <w:rPr>
                <w:rFonts w:cstheme="minorHAnsi"/>
                <w:sz w:val="16"/>
                <w:szCs w:val="16"/>
                <w:lang w:val="en-US"/>
              </w:rPr>
              <w:t>27</w:t>
            </w:r>
          </w:p>
        </w:tc>
        <w:tc>
          <w:tcPr>
            <w:tcW w:w="1559" w:type="dxa"/>
          </w:tcPr>
          <w:p w14:paraId="2E918E76" w14:textId="0AC82A6E"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lPioeQ72","properties":{"formattedCitation":"(Alsariera et al., 2022)","plainCitation":"(Alsariera et al., 2022)","dontUpdate":true,"noteIndex":0},"citationItems":[{"id":1021,"uris":["http://zotero.org/users/local/ZlhuMgGE/items/KUZJQT9B"],"itemData":{"id":1021,"type":"article-journal","abstract":"Student performance is crucial to the success of tertiary institutions. Especially, academic achievement is one of the metrics used in rating top-quality universities. Despite the large volume of educational data, accurately predicting student performance becomes more challenging. The main reason for this is the limited research in various machine learning (ML) approaches. Accordingly, educators need to explore effective tools for modelling and assessing student performance while recognizing weaknesses to improve educational outcomes. The existing ML approaches and key features for predicting student performance were investigated in this work. Related studies published between 2015 and 2021 were identified through a systematic search of various online databases. Thirty-nine studies were selected and evaluated. The results showed that six ML models were mainly used: decision tree (DT), artificial neural networks (ANNs), support vector machine (SVM), K-nearest neighbor (KNN), linear regression (LinR), and Naive Bayes (NB). Our results also indicated that ANN outperformed other models and had higher accuracy levels. Furthermore, academic, demographic, internal assessment, and family/personal attributes were the most predominant input variables (e.g., predictive features) used for predicting student performance. Our analysis revealed an increasing number of research in this domain and a broad range of ML algorithms applied. At the same time, the extant body of evidence suggested that ML can be beneficial in identifying and improving various academic performance areas.","container-title":"Computational Intelligence and Neuroscience","DOI":"10.1155/2022/4151487","ISSN":"1687-5273, 1687-5265","journalAbbreviation":"Computational Intelligence and Neuroscience","language":"en","license":"https://creativecommons.org/licenses/by/4.0/","page":"1-11","source":"DOI.org (Crossref)","title":"Assessment and Evaluation of Different Machine Learning Algorithms for Predicting Student Performance","volume":"2022","author":[{"family":"Alsariera","given":"Yazan A."},{"family":"Baashar","given":"Yahia"},{"family":"Alkawsi","given":"Gamal"},{"family":"Mustafa","given":"Abdulsalam"},{"family":"Alkahtani","given":"Ammar Ahmed"},{"family":"Ali","given":"Nor’ashikin"}],"editor":[{"family":"Khalil","given":"Ahmed Mostafa"}],"issued":{"date-parts":[["2022",5,9]]}}}],"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Alsariera et al., 2022</w:t>
            </w:r>
            <w:r w:rsidRPr="00153378">
              <w:rPr>
                <w:rFonts w:cstheme="minorHAnsi"/>
                <w:sz w:val="16"/>
                <w:szCs w:val="16"/>
                <w:lang w:val="en-US"/>
              </w:rPr>
              <w:fldChar w:fldCharType="end"/>
            </w:r>
            <w:r w:rsidRPr="00153378">
              <w:rPr>
                <w:rFonts w:cstheme="minorHAnsi"/>
                <w:sz w:val="16"/>
                <w:szCs w:val="16"/>
                <w:lang w:val="en-US"/>
              </w:rPr>
              <w:t>; Assessment and Evaluation of Different Machine Learning Algorithms for Predicting Student Performance; Computational Intelligence and Neuroscience</w:t>
            </w:r>
          </w:p>
        </w:tc>
        <w:tc>
          <w:tcPr>
            <w:tcW w:w="1134" w:type="dxa"/>
          </w:tcPr>
          <w:p w14:paraId="21131677" w14:textId="023C0D98"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39 studies (2015–2021)</w:t>
            </w:r>
          </w:p>
        </w:tc>
        <w:tc>
          <w:tcPr>
            <w:tcW w:w="1134" w:type="dxa"/>
          </w:tcPr>
          <w:p w14:paraId="7451A5A6" w14:textId="6C740E76" w:rsidR="00FF022F" w:rsidRPr="00153378" w:rsidRDefault="00FF022F" w:rsidP="0045109C">
            <w:pPr>
              <w:jc w:val="left"/>
              <w:rPr>
                <w:rFonts w:cstheme="minorHAnsi"/>
                <w:sz w:val="16"/>
                <w:szCs w:val="16"/>
                <w:lang w:val="en-US"/>
              </w:rPr>
            </w:pPr>
            <w:r w:rsidRPr="00153378">
              <w:rPr>
                <w:rFonts w:cstheme="minorHAnsi"/>
                <w:sz w:val="16"/>
                <w:szCs w:val="16"/>
                <w:lang w:val="en-US"/>
              </w:rPr>
              <w:t>Course (academic performance)</w:t>
            </w:r>
          </w:p>
        </w:tc>
        <w:tc>
          <w:tcPr>
            <w:tcW w:w="1560" w:type="dxa"/>
          </w:tcPr>
          <w:p w14:paraId="7B4CCA03" w14:textId="0E1B4EF0" w:rsidR="00FF022F" w:rsidRPr="00153378" w:rsidRDefault="00FF022F" w:rsidP="0045109C">
            <w:pPr>
              <w:jc w:val="left"/>
              <w:rPr>
                <w:rFonts w:cstheme="minorHAnsi"/>
                <w:sz w:val="16"/>
                <w:szCs w:val="16"/>
                <w:lang w:val="en-US"/>
              </w:rPr>
            </w:pPr>
            <w:r w:rsidRPr="00153378">
              <w:rPr>
                <w:rFonts w:cstheme="minorHAnsi"/>
                <w:sz w:val="16"/>
                <w:szCs w:val="16"/>
                <w:lang w:val="en-US"/>
              </w:rPr>
              <w:t xml:space="preserve">Supervised Learning (DT, SVM, ANN, KNN, </w:t>
            </w:r>
            <w:proofErr w:type="spellStart"/>
            <w:r w:rsidRPr="00153378">
              <w:rPr>
                <w:rFonts w:cstheme="minorHAnsi"/>
                <w:sz w:val="16"/>
                <w:szCs w:val="16"/>
                <w:lang w:val="en-US"/>
              </w:rPr>
              <w:t>LinR</w:t>
            </w:r>
            <w:proofErr w:type="spellEnd"/>
            <w:r w:rsidRPr="00153378">
              <w:rPr>
                <w:rFonts w:cstheme="minorHAnsi"/>
                <w:sz w:val="16"/>
                <w:szCs w:val="16"/>
                <w:lang w:val="en-US"/>
              </w:rPr>
              <w:t>, NB)</w:t>
            </w:r>
          </w:p>
        </w:tc>
        <w:tc>
          <w:tcPr>
            <w:tcW w:w="4252" w:type="dxa"/>
          </w:tcPr>
          <w:p w14:paraId="4BEEC6E8" w14:textId="0609A203" w:rsidR="00FF022F" w:rsidRPr="00153378" w:rsidRDefault="00FF022F" w:rsidP="0045109C">
            <w:pPr>
              <w:keepNext/>
              <w:jc w:val="left"/>
              <w:rPr>
                <w:rFonts w:cstheme="minorHAnsi"/>
                <w:sz w:val="16"/>
                <w:szCs w:val="16"/>
              </w:rPr>
            </w:pPr>
            <w:r w:rsidRPr="00153378">
              <w:rPr>
                <w:rFonts w:cstheme="minorHAnsi"/>
                <w:sz w:val="16"/>
                <w:szCs w:val="16"/>
              </w:rPr>
              <w:t>RQ1: Key predictive features in student performance. RQ2: Common ML algorithms used. RQ3: Performance and accuracy of ML models. ANN outperformed other models with high accuracy (~98%). Academic, demographic, internal assessment, and personal attributes are strong predictors.</w:t>
            </w:r>
          </w:p>
        </w:tc>
      </w:tr>
      <w:tr w:rsidR="00790D28" w:rsidRPr="00153378" w14:paraId="5CBB7C41" w14:textId="77777777" w:rsidTr="001B4AFB">
        <w:trPr>
          <w:cantSplit/>
          <w:trHeight w:val="1134"/>
        </w:trPr>
        <w:tc>
          <w:tcPr>
            <w:tcW w:w="568" w:type="dxa"/>
          </w:tcPr>
          <w:p w14:paraId="00F31AA0" w14:textId="5A581B86" w:rsidR="00FF022F" w:rsidRPr="00153378" w:rsidRDefault="00FF022F" w:rsidP="0045109C">
            <w:pPr>
              <w:jc w:val="left"/>
              <w:rPr>
                <w:rFonts w:cstheme="minorHAnsi"/>
                <w:sz w:val="16"/>
                <w:szCs w:val="16"/>
                <w:lang w:val="en-US"/>
              </w:rPr>
            </w:pPr>
            <w:r w:rsidRPr="00153378">
              <w:rPr>
                <w:rFonts w:cstheme="minorHAnsi"/>
                <w:sz w:val="16"/>
                <w:szCs w:val="16"/>
                <w:lang w:val="en-US"/>
              </w:rPr>
              <w:t>28</w:t>
            </w:r>
          </w:p>
        </w:tc>
        <w:tc>
          <w:tcPr>
            <w:tcW w:w="1559" w:type="dxa"/>
          </w:tcPr>
          <w:p w14:paraId="2751AB54" w14:textId="5D5E2D0C"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xUZpgI9g","properties":{"formattedCitation":"(Dol &amp; Jawandhiya, 2024)","plainCitation":"(Dol &amp; Jawandhiya, 2024)","dontUpdate":true,"noteIndex":0},"citationItems":[{"id":1023,"uris":["http://zotero.org/users/local/ZlhuMgGE/items/K2ERCIAS"],"itemData":{"id":1023,"type":"article-journal","container-title":"Journal of The Institution of Engineers (India): Series B","DOI":"10.1007/s40031-024-00998-0","ISSN":"2250-2106, 2250-2114","issue":"4","journalAbbreviation":"J. Inst. Eng. India Ser. B","language":"en","page":"1021-1071","source":"DOI.org (Crossref)","title":"Systematic Review and Analysis of EDM for Predicting the Academic Performance of Students","volume":"105","author":[{"family":"Dol","given":"Sunita M."},{"family":"Jawandhiya","given":"Pradip M."}],"issued":{"date-parts":[["2024",8]]}}}],"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Dol &amp; Jawandhiya, 2024</w:t>
            </w:r>
            <w:r w:rsidRPr="00153378">
              <w:rPr>
                <w:rFonts w:cstheme="minorHAnsi"/>
                <w:sz w:val="16"/>
                <w:szCs w:val="16"/>
                <w:lang w:val="en-US"/>
              </w:rPr>
              <w:fldChar w:fldCharType="end"/>
            </w:r>
            <w:r w:rsidRPr="00153378">
              <w:rPr>
                <w:rFonts w:cstheme="minorHAnsi"/>
                <w:sz w:val="16"/>
                <w:szCs w:val="16"/>
                <w:lang w:val="en-US"/>
              </w:rPr>
              <w:t>; Systematic Review and Analysis of EDM for Predicting the Academic Performance of Students; Journal of the Institution of Engineers (India) Series B</w:t>
            </w:r>
          </w:p>
        </w:tc>
        <w:tc>
          <w:tcPr>
            <w:tcW w:w="1134" w:type="dxa"/>
          </w:tcPr>
          <w:p w14:paraId="032676C8" w14:textId="67F38F23"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231 studies (2010–2020)</w:t>
            </w:r>
          </w:p>
        </w:tc>
        <w:tc>
          <w:tcPr>
            <w:tcW w:w="1134" w:type="dxa"/>
          </w:tcPr>
          <w:p w14:paraId="75A79225" w14:textId="1317ED83" w:rsidR="00FF022F" w:rsidRPr="00153378" w:rsidRDefault="00FF022F" w:rsidP="0045109C">
            <w:pPr>
              <w:jc w:val="left"/>
              <w:rPr>
                <w:rFonts w:cstheme="minorHAnsi"/>
                <w:sz w:val="16"/>
                <w:szCs w:val="16"/>
                <w:lang w:val="en-US"/>
              </w:rPr>
            </w:pPr>
            <w:r w:rsidRPr="00153378">
              <w:rPr>
                <w:rFonts w:cstheme="minorHAnsi"/>
                <w:sz w:val="16"/>
                <w:szCs w:val="16"/>
                <w:lang w:val="en-US"/>
              </w:rPr>
              <w:t>Degree (graduation likelihood), course (performance), student retention</w:t>
            </w:r>
          </w:p>
        </w:tc>
        <w:tc>
          <w:tcPr>
            <w:tcW w:w="1560" w:type="dxa"/>
          </w:tcPr>
          <w:p w14:paraId="389E9E30" w14:textId="4BABDB3D"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Clustering (K-Means, DBSCAN), Association Rule Mining (</w:t>
            </w:r>
            <w:proofErr w:type="spellStart"/>
            <w:r w:rsidRPr="00153378">
              <w:rPr>
                <w:rFonts w:cstheme="minorHAnsi"/>
                <w:sz w:val="16"/>
                <w:szCs w:val="16"/>
                <w:lang w:val="en-US"/>
              </w:rPr>
              <w:t>Apriori</w:t>
            </w:r>
            <w:proofErr w:type="spellEnd"/>
            <w:r w:rsidRPr="00153378">
              <w:rPr>
                <w:rFonts w:cstheme="minorHAnsi"/>
                <w:sz w:val="16"/>
                <w:szCs w:val="16"/>
                <w:lang w:val="en-US"/>
              </w:rPr>
              <w:t>), Text Mining, Sentiment Analysis, Process Mining, Graph Mining</w:t>
            </w:r>
          </w:p>
        </w:tc>
        <w:tc>
          <w:tcPr>
            <w:tcW w:w="4252" w:type="dxa"/>
          </w:tcPr>
          <w:p w14:paraId="382774E0" w14:textId="0ABA034C" w:rsidR="00FF022F" w:rsidRPr="00153378" w:rsidRDefault="00FF022F" w:rsidP="0045109C">
            <w:pPr>
              <w:keepNext/>
              <w:jc w:val="left"/>
              <w:rPr>
                <w:rFonts w:cstheme="minorHAnsi"/>
                <w:sz w:val="16"/>
                <w:szCs w:val="16"/>
              </w:rPr>
            </w:pPr>
            <w:r w:rsidRPr="00153378">
              <w:rPr>
                <w:rFonts w:cstheme="minorHAnsi"/>
                <w:sz w:val="16"/>
                <w:szCs w:val="16"/>
              </w:rPr>
              <w:t>RQ1: Common EDM techniques for academic performance prediction. RQ2: Classification and clustering techniques used. RQ3: Feature selection methods. RQ4: Challenges in EDM. Naïve Bayes, J48, and SVM are the most used classification algorithms. K-Means is the most used clustering technique. Data from LMS and university records are key predictors.</w:t>
            </w:r>
          </w:p>
        </w:tc>
      </w:tr>
      <w:tr w:rsidR="00790D28" w:rsidRPr="00153378" w14:paraId="4D487499" w14:textId="77777777" w:rsidTr="001B4AFB">
        <w:trPr>
          <w:cantSplit/>
          <w:trHeight w:val="1134"/>
        </w:trPr>
        <w:tc>
          <w:tcPr>
            <w:tcW w:w="568" w:type="dxa"/>
          </w:tcPr>
          <w:p w14:paraId="09BFF6E8" w14:textId="79E644B8" w:rsidR="00FF022F" w:rsidRPr="00153378" w:rsidRDefault="00FF022F" w:rsidP="0045109C">
            <w:pPr>
              <w:jc w:val="left"/>
              <w:rPr>
                <w:rFonts w:cstheme="minorHAnsi"/>
                <w:sz w:val="16"/>
                <w:szCs w:val="16"/>
                <w:lang w:val="en-US"/>
              </w:rPr>
            </w:pPr>
            <w:r w:rsidRPr="00153378">
              <w:rPr>
                <w:rFonts w:cstheme="minorHAnsi"/>
                <w:sz w:val="16"/>
                <w:szCs w:val="16"/>
                <w:lang w:val="en-US"/>
              </w:rPr>
              <w:t>29</w:t>
            </w:r>
          </w:p>
        </w:tc>
        <w:tc>
          <w:tcPr>
            <w:tcW w:w="1559" w:type="dxa"/>
          </w:tcPr>
          <w:p w14:paraId="46FB7FD7" w14:textId="095129DF"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0Xqnk60o","properties":{"formattedCitation":"(Tete et al., 2022)","plainCitation":"(Tete et al., 2022)","dontUpdate":true,"noteIndex":0},"citationItems":[{"id":1025,"uris":["http://zotero.org/users/local/ZlhuMgGE/items/XR6M5N3T"],"itemData":{"id":1025,"type":"article-journal","abstract":"A evasão escolar é considerada um problema complexo que perpassa diversos níveis e dimensões de análise. O desenvolvimento de modelos preditivos tem sido uma resposta mais dinâmica e proativa ao enfrentamento desse problema. O objetivo desta pesquisa foi o de revisar sistematicamente a literatura sobre predição de evasão no ensino superior. O período de análise foi de 2010 a 2020, compreendendo seis bases de dados de artigos científicos e uma amostra de 48 estudos. Os resultados indicam as características metodológicas e contextuais do estado da arte da literatura em predição da evasão universitária, bem como permitem propor uma agenda de pesquisa para estudos posteriores. A amostra de estudos analisados evidenciou a carência de pesquisas que relatem ou proponham ações de gestão e de políticas educacionais para além de aplicação dos modelos preditivos de evasão.","container-title":"Education Policy Analysis Archives","DOI":"10.14507/epaa.30.6845","ISSN":"1068-2341","journalAbbreviation":"EPAA","license":"https://creativecommons.org/licenses/by-sa/4.0","source":"DOI.org (Crossref)","title":"Aplicação de métodos preditivos em evasão no ensino superior: Uma revisão sistemática da literatura","title-short":"Aplicação de métodos preditivos em evasão no ensino superior","URL":"https://epaa.asu.edu/index.php/epaa/article/view/6845","volume":"30","author":[{"family":"Tete","given":"Marcelo Ferreira"},{"family":"Sousa","given":"Marcos De Moraes"},{"family":"De Santana","given":"Talia Santos"},{"family":"Silva","given":"Salatyel Fellipe"}],"accessed":{"date-parts":[["2025",2,20]]},"issued":{"date-parts":[["2022",10,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Tete et al., 2022</w:t>
            </w:r>
            <w:r w:rsidRPr="00153378">
              <w:rPr>
                <w:rFonts w:cstheme="minorHAnsi"/>
                <w:sz w:val="16"/>
                <w:szCs w:val="16"/>
                <w:lang w:val="en-US"/>
              </w:rPr>
              <w:fldChar w:fldCharType="end"/>
            </w:r>
            <w:r w:rsidRPr="00153378">
              <w:rPr>
                <w:rFonts w:cstheme="minorHAnsi"/>
                <w:sz w:val="16"/>
                <w:szCs w:val="16"/>
                <w:lang w:val="en-US"/>
              </w:rPr>
              <w:t>; Predictive Models for Higher Education Dropout: A Systematic Literature Review; Education Policy Analysis Archives</w:t>
            </w:r>
          </w:p>
        </w:tc>
        <w:tc>
          <w:tcPr>
            <w:tcW w:w="1134" w:type="dxa"/>
          </w:tcPr>
          <w:p w14:paraId="3964370B" w14:textId="14591F0A" w:rsidR="00FF022F" w:rsidRPr="00153378" w:rsidRDefault="00FF022F" w:rsidP="0045109C">
            <w:pPr>
              <w:jc w:val="left"/>
              <w:rPr>
                <w:rFonts w:cstheme="minorHAnsi"/>
                <w:sz w:val="16"/>
                <w:szCs w:val="16"/>
                <w:lang w:val="en-US"/>
              </w:rPr>
            </w:pPr>
            <w:r w:rsidRPr="00153378">
              <w:rPr>
                <w:rFonts w:cstheme="minorHAnsi"/>
                <w:sz w:val="16"/>
                <w:szCs w:val="16"/>
                <w:lang w:val="en-US"/>
              </w:rPr>
              <w:t>SLR using PRISMA methodology; 48 studies (2010–2020)</w:t>
            </w:r>
          </w:p>
        </w:tc>
        <w:tc>
          <w:tcPr>
            <w:tcW w:w="1134" w:type="dxa"/>
          </w:tcPr>
          <w:p w14:paraId="54A075F7" w14:textId="788DC52C" w:rsidR="00FF022F" w:rsidRPr="00153378" w:rsidRDefault="00FF022F" w:rsidP="0045109C">
            <w:pPr>
              <w:jc w:val="left"/>
              <w:rPr>
                <w:rFonts w:cstheme="minorHAnsi"/>
                <w:sz w:val="16"/>
                <w:szCs w:val="16"/>
                <w:lang w:val="en-US"/>
              </w:rPr>
            </w:pPr>
            <w:r w:rsidRPr="00153378">
              <w:rPr>
                <w:rFonts w:cstheme="minorHAnsi"/>
                <w:sz w:val="16"/>
                <w:szCs w:val="16"/>
                <w:lang w:val="en-US"/>
              </w:rPr>
              <w:t>Degree (dropout prediction)</w:t>
            </w:r>
          </w:p>
        </w:tc>
        <w:tc>
          <w:tcPr>
            <w:tcW w:w="1560" w:type="dxa"/>
          </w:tcPr>
          <w:p w14:paraId="2ADA5DD2" w14:textId="669009DF"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Clustering (K-Means), Bayesian Networks, Logistic Regression</w:t>
            </w:r>
          </w:p>
        </w:tc>
        <w:tc>
          <w:tcPr>
            <w:tcW w:w="4252" w:type="dxa"/>
          </w:tcPr>
          <w:p w14:paraId="164E1A02" w14:textId="5CD458D1" w:rsidR="00FF022F" w:rsidRPr="00153378" w:rsidRDefault="00FF022F" w:rsidP="0045109C">
            <w:pPr>
              <w:keepNext/>
              <w:jc w:val="left"/>
              <w:rPr>
                <w:rFonts w:cstheme="minorHAnsi"/>
                <w:sz w:val="16"/>
                <w:szCs w:val="16"/>
              </w:rPr>
            </w:pPr>
            <w:r w:rsidRPr="00153378">
              <w:rPr>
                <w:rFonts w:cstheme="minorHAnsi"/>
                <w:sz w:val="16"/>
                <w:szCs w:val="16"/>
              </w:rPr>
              <w:t>RQ1: Methodological and contextual characteristics of dropout prediction studies. RQ2: Determinant variables for dropout prediction. RQ3: Institutional actions to reduce dropout. Decision trees and Bayesian networks are the most used techniques. Socioeconomic, academic, psychological, and engagement factors strongly influence dropout risk.</w:t>
            </w:r>
          </w:p>
        </w:tc>
      </w:tr>
      <w:tr w:rsidR="00790D28" w:rsidRPr="00153378" w14:paraId="32BAFB80" w14:textId="77777777" w:rsidTr="001B4AFB">
        <w:trPr>
          <w:cantSplit/>
          <w:trHeight w:val="1134"/>
        </w:trPr>
        <w:tc>
          <w:tcPr>
            <w:tcW w:w="568" w:type="dxa"/>
          </w:tcPr>
          <w:p w14:paraId="6EF15188" w14:textId="6D6A396D" w:rsidR="00FF022F" w:rsidRPr="00153378" w:rsidRDefault="00FF022F" w:rsidP="0045109C">
            <w:pPr>
              <w:jc w:val="left"/>
              <w:rPr>
                <w:rFonts w:cstheme="minorHAnsi"/>
                <w:sz w:val="16"/>
                <w:szCs w:val="16"/>
                <w:lang w:val="en-US"/>
              </w:rPr>
            </w:pPr>
            <w:r w:rsidRPr="00153378">
              <w:rPr>
                <w:rFonts w:cstheme="minorHAnsi"/>
                <w:sz w:val="16"/>
                <w:szCs w:val="16"/>
                <w:lang w:val="en-US"/>
              </w:rPr>
              <w:t>30</w:t>
            </w:r>
          </w:p>
        </w:tc>
        <w:tc>
          <w:tcPr>
            <w:tcW w:w="1559" w:type="dxa"/>
          </w:tcPr>
          <w:p w14:paraId="5F21753F" w14:textId="246FC550"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9lqWbMAJ","properties":{"formattedCitation":"(Urdaneta-Ponte et al., 2021)","plainCitation":"(Urdaneta-Ponte et al., 2021)","dontUpdate":true,"noteIndex":0},"citationItems":[{"id":1026,"uris":["http://zotero.org/users/local/ZlhuMgGE/items/FL4RGRB4"],"itemData":{"id":1026,"type":"article-journal","abstract":"Recommendation systems have emerged as a response to overload in terms of increased amounts of information online, which has become a problem for users regarding the time spent on their search and the amount of information retrieved by it. In the field of recommendation systems in education, the relevance of recommended educational resources will improve the student’s learning process, and hence the importance of being able to suitably and reliably ensure relevant, useful information. The purpose of this systematic review is to analyze the work undertaken on recommendation systems that support educational practices with a view to acquiring information related to the type of education and areas dealt with, the developmental approach used, and the elements recommended, as well as being able to detect any gaps in this area for future research work. A systematic review was carried out that included 98 articles from a total of 2937 found in main databases (IEEE, ACM, Scopus and WoS), about which it was able to be established that most are geared towards recommending educational resources for users of formal education, in which the main approaches used in recommendation systems are the collaborative approach, the content-based approach, and the hybrid approach, with a tendency to use machine learning in the last two years. Finally, possible future areas of research and development in this field are presented.","container-title":"Electronics","DOI":"10.3390/electronics10141611","ISSN":"2079-9292","issue":"14","journalAbbreviation":"Electronics","language":"en","license":"https://creativecommons.org/licenses/by/4.0/","page":"1611","source":"DOI.org (Crossref)","title":"Recommendation Systems for Education: Systematic Review","title-short":"Recommendation Systems for Education","volume":"10","author":[{"family":"Urdaneta-Ponte","given":"María Cora"},{"family":"Mendez-Zorrilla","given":"Amaia"},{"family":"Oleagordia-Ruiz","given":"Ibon"}],"issued":{"date-parts":[["2021",7,6]]}}}],"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Urdaneta-Ponte et al., 2021</w:t>
            </w:r>
            <w:r w:rsidRPr="00153378">
              <w:rPr>
                <w:rFonts w:cstheme="minorHAnsi"/>
                <w:sz w:val="16"/>
                <w:szCs w:val="16"/>
                <w:lang w:val="en-US"/>
              </w:rPr>
              <w:fldChar w:fldCharType="end"/>
            </w:r>
            <w:r w:rsidRPr="00153378">
              <w:rPr>
                <w:rFonts w:cstheme="minorHAnsi"/>
                <w:sz w:val="16"/>
                <w:szCs w:val="16"/>
                <w:lang w:val="en-US"/>
              </w:rPr>
              <w:t>; Recommendation Systems for Education: Systematic Review; Electronics</w:t>
            </w:r>
          </w:p>
        </w:tc>
        <w:tc>
          <w:tcPr>
            <w:tcW w:w="1134" w:type="dxa"/>
          </w:tcPr>
          <w:p w14:paraId="219BE7C0" w14:textId="4759FF9D"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98 studies (2015–2020)</w:t>
            </w:r>
          </w:p>
        </w:tc>
        <w:tc>
          <w:tcPr>
            <w:tcW w:w="1134" w:type="dxa"/>
          </w:tcPr>
          <w:p w14:paraId="75167FDF" w14:textId="4062FF60" w:rsidR="00FF022F" w:rsidRPr="00153378" w:rsidRDefault="00FF022F" w:rsidP="0045109C">
            <w:pPr>
              <w:jc w:val="left"/>
              <w:rPr>
                <w:rFonts w:cstheme="minorHAnsi"/>
                <w:sz w:val="16"/>
                <w:szCs w:val="16"/>
                <w:lang w:val="en-US"/>
              </w:rPr>
            </w:pPr>
            <w:r w:rsidRPr="00153378">
              <w:rPr>
                <w:rFonts w:cstheme="minorHAnsi"/>
                <w:sz w:val="16"/>
                <w:szCs w:val="16"/>
                <w:lang w:val="en-US"/>
              </w:rPr>
              <w:t>Not focused on direct student performance prediction but on educational recommendation systems</w:t>
            </w:r>
          </w:p>
        </w:tc>
        <w:tc>
          <w:tcPr>
            <w:tcW w:w="1560" w:type="dxa"/>
          </w:tcPr>
          <w:p w14:paraId="7B348705" w14:textId="68B8C9CE" w:rsidR="00FF022F" w:rsidRPr="00153378" w:rsidRDefault="00FF022F" w:rsidP="0045109C">
            <w:pPr>
              <w:jc w:val="left"/>
              <w:rPr>
                <w:rFonts w:cstheme="minorHAnsi"/>
                <w:sz w:val="16"/>
                <w:szCs w:val="16"/>
                <w:lang w:val="en-US"/>
              </w:rPr>
            </w:pPr>
            <w:r w:rsidRPr="00153378">
              <w:rPr>
                <w:rFonts w:cstheme="minorHAnsi"/>
                <w:sz w:val="16"/>
                <w:szCs w:val="16"/>
                <w:lang w:val="en-US"/>
              </w:rPr>
              <w:t>Collaborative Filtering, Content-Based Filtering, Hybrid Models, Machine Learning (Neural Networks, Bayesian Techniques, Genetic Algorithms, Fuzzy Sets)</w:t>
            </w:r>
          </w:p>
        </w:tc>
        <w:tc>
          <w:tcPr>
            <w:tcW w:w="4252" w:type="dxa"/>
          </w:tcPr>
          <w:p w14:paraId="292CB225" w14:textId="57094BD4" w:rsidR="00FF022F" w:rsidRPr="00153378" w:rsidRDefault="00FF022F" w:rsidP="0045109C">
            <w:pPr>
              <w:keepNext/>
              <w:jc w:val="left"/>
              <w:rPr>
                <w:rFonts w:cstheme="minorHAnsi"/>
                <w:sz w:val="16"/>
                <w:szCs w:val="16"/>
              </w:rPr>
            </w:pPr>
            <w:r w:rsidRPr="00153378">
              <w:rPr>
                <w:rFonts w:cstheme="minorHAnsi"/>
                <w:sz w:val="16"/>
                <w:szCs w:val="16"/>
              </w:rPr>
              <w:t>RQ1: Types of education and areas covered by RSs. RQ2: Target users of RSs. RQ3: Developmental approaches in RSs. RQ4: Platforms used in educational RSs. RSs are mainly used in formal education, focusing on recommending learning resources and courses. Hybrid models integrating ML techniques have increased in recent years.</w:t>
            </w:r>
          </w:p>
        </w:tc>
      </w:tr>
      <w:tr w:rsidR="00790D28" w:rsidRPr="00153378" w14:paraId="4B117564" w14:textId="77777777" w:rsidTr="001B4AFB">
        <w:trPr>
          <w:cantSplit/>
          <w:trHeight w:val="1134"/>
        </w:trPr>
        <w:tc>
          <w:tcPr>
            <w:tcW w:w="568" w:type="dxa"/>
          </w:tcPr>
          <w:p w14:paraId="1E5333EC" w14:textId="287D685C" w:rsidR="00FF022F" w:rsidRPr="00153378" w:rsidRDefault="00FF022F" w:rsidP="0045109C">
            <w:pPr>
              <w:jc w:val="left"/>
              <w:rPr>
                <w:rFonts w:cstheme="minorHAnsi"/>
                <w:sz w:val="16"/>
                <w:szCs w:val="16"/>
                <w:lang w:val="en-US"/>
              </w:rPr>
            </w:pPr>
            <w:r w:rsidRPr="00153378">
              <w:rPr>
                <w:rFonts w:cstheme="minorHAnsi"/>
                <w:sz w:val="16"/>
                <w:szCs w:val="16"/>
                <w:lang w:val="en-US"/>
              </w:rPr>
              <w:lastRenderedPageBreak/>
              <w:t>31</w:t>
            </w:r>
          </w:p>
        </w:tc>
        <w:tc>
          <w:tcPr>
            <w:tcW w:w="1559" w:type="dxa"/>
          </w:tcPr>
          <w:p w14:paraId="0D56E532" w14:textId="3AD1D132"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ua0ui5R6","properties":{"formattedCitation":"(Rastrollo-Guerrero et al., 2020)","plainCitation":"(Rastrollo-Guerrero et al., 2020)","dontUpdate":true,"noteIndex":0},"citationItems":[{"id":225,"uris":["http://zotero.org/users/local/ZlhuMgGE/items/W2I3XGRC"],"itemData":{"id":225,"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note":"number: 3","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Rastrollo-Guerrero et al., 2020</w:t>
            </w:r>
            <w:r w:rsidRPr="00153378">
              <w:rPr>
                <w:rFonts w:cstheme="minorHAnsi"/>
                <w:sz w:val="16"/>
                <w:szCs w:val="16"/>
                <w:lang w:val="en-US"/>
              </w:rPr>
              <w:fldChar w:fldCharType="end"/>
            </w:r>
            <w:r w:rsidRPr="00153378">
              <w:rPr>
                <w:rFonts w:cstheme="minorHAnsi"/>
                <w:sz w:val="16"/>
                <w:szCs w:val="16"/>
                <w:lang w:val="en-US"/>
              </w:rPr>
              <w:t>; Analyzing and Predicting Students’ Performance by Means of Machine Learning: A Review; Applied Sciences</w:t>
            </w:r>
          </w:p>
        </w:tc>
        <w:tc>
          <w:tcPr>
            <w:tcW w:w="1134" w:type="dxa"/>
          </w:tcPr>
          <w:p w14:paraId="59A36064" w14:textId="68780ADE" w:rsidR="00FF022F" w:rsidRPr="00153378" w:rsidRDefault="00FF022F" w:rsidP="0045109C">
            <w:pPr>
              <w:jc w:val="left"/>
              <w:rPr>
                <w:rFonts w:cstheme="minorHAnsi"/>
                <w:sz w:val="16"/>
                <w:szCs w:val="16"/>
                <w:lang w:val="en-US"/>
              </w:rPr>
            </w:pPr>
            <w:r w:rsidRPr="00153378">
              <w:rPr>
                <w:rFonts w:cstheme="minorHAnsi"/>
                <w:sz w:val="16"/>
                <w:szCs w:val="16"/>
                <w:lang w:val="en-US"/>
              </w:rPr>
              <w:t>SLR covering 64 studies (2013–2019)</w:t>
            </w:r>
          </w:p>
        </w:tc>
        <w:tc>
          <w:tcPr>
            <w:tcW w:w="1134" w:type="dxa"/>
          </w:tcPr>
          <w:p w14:paraId="6BB5C321" w14:textId="275B9E80" w:rsidR="00FF022F" w:rsidRPr="00153378" w:rsidRDefault="00FF022F" w:rsidP="0045109C">
            <w:pPr>
              <w:jc w:val="left"/>
              <w:rPr>
                <w:rFonts w:cstheme="minorHAnsi"/>
                <w:sz w:val="16"/>
                <w:szCs w:val="16"/>
                <w:lang w:val="en-US"/>
              </w:rPr>
            </w:pPr>
            <w:r w:rsidRPr="00153378">
              <w:rPr>
                <w:rFonts w:cstheme="minorHAnsi"/>
                <w:sz w:val="16"/>
                <w:szCs w:val="16"/>
                <w:lang w:val="en-US"/>
              </w:rPr>
              <w:t>Degree (dropout risk), course (performance), student knowledge acquisition</w:t>
            </w:r>
          </w:p>
        </w:tc>
        <w:tc>
          <w:tcPr>
            <w:tcW w:w="1560" w:type="dxa"/>
          </w:tcPr>
          <w:p w14:paraId="370BAAEC" w14:textId="3DC104CC"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Unsupervised Learning (K-Means, Hierarchical Clustering), Recommender Systems (Collaborative Filtering), Deep Learning (ELM, RNN, LSTM)</w:t>
            </w:r>
          </w:p>
        </w:tc>
        <w:tc>
          <w:tcPr>
            <w:tcW w:w="4252" w:type="dxa"/>
          </w:tcPr>
          <w:p w14:paraId="55A8E2CB" w14:textId="1AB5FB32" w:rsidR="00FF022F" w:rsidRPr="00153378" w:rsidRDefault="00FF022F" w:rsidP="0045109C">
            <w:pPr>
              <w:keepNext/>
              <w:jc w:val="left"/>
              <w:rPr>
                <w:rFonts w:cstheme="minorHAnsi"/>
                <w:sz w:val="16"/>
                <w:szCs w:val="16"/>
              </w:rPr>
            </w:pPr>
            <w:r w:rsidRPr="00153378">
              <w:rPr>
                <w:rFonts w:cstheme="minorHAnsi"/>
                <w:sz w:val="16"/>
                <w:szCs w:val="16"/>
              </w:rPr>
              <w:t xml:space="preserve">RQ1: Common ML techniques for predicting student performance. RQ2: Key predictive factors. RQ3: Impact of ML applications in education. SVM and RF are the </w:t>
            </w:r>
            <w:proofErr w:type="gramStart"/>
            <w:r w:rsidRPr="00153378">
              <w:rPr>
                <w:rFonts w:cstheme="minorHAnsi"/>
                <w:sz w:val="16"/>
                <w:szCs w:val="16"/>
              </w:rPr>
              <w:t>most commonly used</w:t>
            </w:r>
            <w:proofErr w:type="gramEnd"/>
            <w:r w:rsidRPr="00153378">
              <w:rPr>
                <w:rFonts w:cstheme="minorHAnsi"/>
                <w:sz w:val="16"/>
                <w:szCs w:val="16"/>
              </w:rPr>
              <w:t xml:space="preserve"> models for performance prediction. Recommender systems enhance learning engagement. Neural networks improve prediction accuracy but require large datasets.</w:t>
            </w:r>
          </w:p>
        </w:tc>
      </w:tr>
      <w:tr w:rsidR="00790D28" w:rsidRPr="00153378" w14:paraId="4757B761" w14:textId="77777777" w:rsidTr="001B4AFB">
        <w:trPr>
          <w:cantSplit/>
          <w:trHeight w:val="1134"/>
        </w:trPr>
        <w:tc>
          <w:tcPr>
            <w:tcW w:w="568" w:type="dxa"/>
          </w:tcPr>
          <w:p w14:paraId="69302896" w14:textId="02B1B475" w:rsidR="00FF022F" w:rsidRPr="00153378" w:rsidRDefault="00FF022F" w:rsidP="0045109C">
            <w:pPr>
              <w:jc w:val="left"/>
              <w:rPr>
                <w:rFonts w:cstheme="minorHAnsi"/>
                <w:sz w:val="16"/>
                <w:szCs w:val="16"/>
                <w:lang w:val="en-US"/>
              </w:rPr>
            </w:pPr>
            <w:r w:rsidRPr="00153378">
              <w:rPr>
                <w:rFonts w:cstheme="minorHAnsi"/>
                <w:sz w:val="16"/>
                <w:szCs w:val="16"/>
                <w:lang w:val="en-US"/>
              </w:rPr>
              <w:t>32</w:t>
            </w:r>
          </w:p>
        </w:tc>
        <w:tc>
          <w:tcPr>
            <w:tcW w:w="1559" w:type="dxa"/>
          </w:tcPr>
          <w:p w14:paraId="358A3FC3" w14:textId="78FBA685"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vmW9pgJ2","properties":{"formattedCitation":"(Pires et al., 2024)","plainCitation":"(Pires et al., 2024)","noteIndex":0},"citationItems":[{"id":1028,"uris":["http://zotero.org/users/local/ZlhuMgGE/items/NKKQAG8J"],"itemData":{"id":1028,"type":"article-journal","abstract":"The importance of accurately predicting student performance in education, especially in the challenging curricular unit of Introductory Programming, cannot be overstated. As institutions struggle with high failure rates and look for solutions to improve the learning experience, the need for effective prediction methods becomes critical. This study aims to conduct a systematic review of the literature on methods for predicting student performance in higher education, specifically in Introductory Programming, focusing on machine learning algorithms. Through this study, we not only present different applicable algorithms but also evaluate their performance, using identified metrics and considering the applicability in the educational context, specifically in higher education and in Introductory Programming. The results obtained through this study allowed us to identify trends in the literature, such as which machine learning algorithms were most applied in the context of predicting students’ performance in Introductory Programming in higher education, as well as which evaluation metrics and datasets are usually used.","container-title":"Computers","DOI":"10.3390/computers13090219","ISSN":"2073-431X","issue":"9","journalAbbreviation":"Computers","language":"en","license":"https://creativecommons.org/licenses/by/4.0/","page":"219","source":"DOI.org (Crossref)","title":"Predicting Student Performance in Introductory Programming Courses","volume":"13","author":[{"family":"Pires","given":"João P. J."},{"family":"Brito Correia","given":"Fernanda"},{"family":"Gomes","given":"Anabela"},{"family":"Borges","given":"Ana Rosa"},{"family":"Bernardino","given":"Jorge"}],"issued":{"date-parts":[["2024",9,5]]}}}],"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Pires et al., 2024</w:t>
            </w:r>
            <w:r w:rsidRPr="00153378">
              <w:rPr>
                <w:rFonts w:cstheme="minorHAnsi"/>
                <w:sz w:val="16"/>
                <w:szCs w:val="16"/>
                <w:lang w:val="en-US"/>
              </w:rPr>
              <w:fldChar w:fldCharType="end"/>
            </w:r>
            <w:r w:rsidRPr="00153378">
              <w:rPr>
                <w:rFonts w:cstheme="minorHAnsi"/>
                <w:sz w:val="16"/>
                <w:szCs w:val="16"/>
                <w:lang w:val="en-US"/>
              </w:rPr>
              <w:t>; Predicting Student Performance in Introductory Programming Courses; Computers</w:t>
            </w:r>
          </w:p>
        </w:tc>
        <w:tc>
          <w:tcPr>
            <w:tcW w:w="1134" w:type="dxa"/>
          </w:tcPr>
          <w:p w14:paraId="13BCFBE7" w14:textId="711C6F0D" w:rsidR="00FF022F" w:rsidRPr="00153378" w:rsidRDefault="00FF022F" w:rsidP="0045109C">
            <w:pPr>
              <w:jc w:val="left"/>
              <w:rPr>
                <w:rFonts w:cstheme="minorHAnsi"/>
                <w:sz w:val="16"/>
                <w:szCs w:val="16"/>
                <w:lang w:val="en-US"/>
              </w:rPr>
            </w:pPr>
            <w:r w:rsidRPr="00153378">
              <w:rPr>
                <w:rFonts w:cstheme="minorHAnsi"/>
                <w:sz w:val="16"/>
                <w:szCs w:val="16"/>
                <w:lang w:val="en-US"/>
              </w:rPr>
              <w:t>SLR based on Kitchenham’s methodology; 11 studies (2015–2024)</w:t>
            </w:r>
          </w:p>
        </w:tc>
        <w:tc>
          <w:tcPr>
            <w:tcW w:w="1134" w:type="dxa"/>
          </w:tcPr>
          <w:p w14:paraId="54187B26" w14:textId="24F2F4F9" w:rsidR="00FF022F" w:rsidRPr="00153378" w:rsidRDefault="00FF022F" w:rsidP="0045109C">
            <w:pPr>
              <w:jc w:val="left"/>
              <w:rPr>
                <w:rFonts w:cstheme="minorHAnsi"/>
                <w:sz w:val="16"/>
                <w:szCs w:val="16"/>
                <w:lang w:val="en-US"/>
              </w:rPr>
            </w:pPr>
            <w:r w:rsidRPr="00153378">
              <w:rPr>
                <w:rFonts w:cstheme="minorHAnsi"/>
                <w:sz w:val="16"/>
                <w:szCs w:val="16"/>
                <w:lang w:val="en-US"/>
              </w:rPr>
              <w:t>Course (performance in Introductory Programming)</w:t>
            </w:r>
          </w:p>
        </w:tc>
        <w:tc>
          <w:tcPr>
            <w:tcW w:w="1560" w:type="dxa"/>
          </w:tcPr>
          <w:p w14:paraId="4A393D6A" w14:textId="4AD3E151" w:rsidR="00FF022F" w:rsidRPr="00153378" w:rsidRDefault="00FF022F" w:rsidP="0045109C">
            <w:pPr>
              <w:jc w:val="left"/>
              <w:rPr>
                <w:rFonts w:cstheme="minorHAnsi"/>
                <w:sz w:val="16"/>
                <w:szCs w:val="16"/>
                <w:lang w:val="en-US"/>
              </w:rPr>
            </w:pPr>
            <w:r w:rsidRPr="00153378">
              <w:rPr>
                <w:rFonts w:cstheme="minorHAnsi"/>
                <w:sz w:val="16"/>
                <w:szCs w:val="16"/>
                <w:lang w:val="en-US"/>
              </w:rPr>
              <w:t>Supervised Learning (DT, SVM, ANN, NB, LGR), Deep Learning (DNN, PNN), Hybrid Models</w:t>
            </w:r>
          </w:p>
        </w:tc>
        <w:tc>
          <w:tcPr>
            <w:tcW w:w="4252" w:type="dxa"/>
          </w:tcPr>
          <w:p w14:paraId="10F5F8D5" w14:textId="0BE0E8D2" w:rsidR="00FF022F" w:rsidRPr="00153378" w:rsidRDefault="00FF022F" w:rsidP="0045109C">
            <w:pPr>
              <w:keepNext/>
              <w:jc w:val="left"/>
              <w:rPr>
                <w:rFonts w:cstheme="minorHAnsi"/>
                <w:sz w:val="16"/>
                <w:szCs w:val="16"/>
              </w:rPr>
            </w:pPr>
            <w:r w:rsidRPr="00153378">
              <w:rPr>
                <w:rFonts w:cstheme="minorHAnsi"/>
                <w:sz w:val="16"/>
                <w:szCs w:val="16"/>
              </w:rPr>
              <w:t>RQ1: Most-used ML algorithms for predicting performance in programming courses. RQ2: Datasets and evaluation metrics used. RQ3: ML algorithms with the best predictive accuracy. J48, Naïve Bayes, Random Forest, and SVM are the most frequently used models. Accuracy and F1-score are key evaluation metrics. Deep learning models show promise but are underutilized.</w:t>
            </w:r>
          </w:p>
        </w:tc>
      </w:tr>
      <w:tr w:rsidR="00790D28" w:rsidRPr="00153378" w14:paraId="2DCB2247" w14:textId="77777777" w:rsidTr="001B4AFB">
        <w:trPr>
          <w:cantSplit/>
          <w:trHeight w:val="1134"/>
        </w:trPr>
        <w:tc>
          <w:tcPr>
            <w:tcW w:w="568" w:type="dxa"/>
          </w:tcPr>
          <w:p w14:paraId="34761B41" w14:textId="0ADEEE71" w:rsidR="00FF022F" w:rsidRPr="00153378" w:rsidRDefault="00FF022F" w:rsidP="0045109C">
            <w:pPr>
              <w:jc w:val="left"/>
              <w:rPr>
                <w:rFonts w:cstheme="minorHAnsi"/>
                <w:sz w:val="16"/>
                <w:szCs w:val="16"/>
                <w:lang w:val="en-US"/>
              </w:rPr>
            </w:pPr>
            <w:r w:rsidRPr="00153378">
              <w:rPr>
                <w:rFonts w:cstheme="minorHAnsi"/>
                <w:sz w:val="16"/>
                <w:szCs w:val="16"/>
                <w:lang w:val="en-US"/>
              </w:rPr>
              <w:t>33</w:t>
            </w:r>
          </w:p>
        </w:tc>
        <w:tc>
          <w:tcPr>
            <w:tcW w:w="1559" w:type="dxa"/>
          </w:tcPr>
          <w:p w14:paraId="41B9890D" w14:textId="7791EE76" w:rsidR="00FF022F" w:rsidRPr="00153378" w:rsidRDefault="00FF022F" w:rsidP="0045109C">
            <w:pPr>
              <w:jc w:val="left"/>
              <w:rPr>
                <w:rFonts w:cstheme="minorHAnsi"/>
                <w:sz w:val="16"/>
                <w:szCs w:val="16"/>
                <w:lang w:val="en-US"/>
              </w:rPr>
            </w:pPr>
            <w:r w:rsidRPr="00153378">
              <w:rPr>
                <w:rFonts w:cstheme="minorHAnsi"/>
                <w:sz w:val="16"/>
                <w:szCs w:val="16"/>
                <w:lang w:val="en-US"/>
              </w:rPr>
              <w:fldChar w:fldCharType="begin"/>
            </w:r>
            <w:r w:rsidRPr="00153378">
              <w:rPr>
                <w:rFonts w:cstheme="minorHAnsi"/>
                <w:sz w:val="16"/>
                <w:szCs w:val="16"/>
                <w:lang w:val="en-US"/>
              </w:rPr>
              <w:instrText xml:space="preserve"> ADDIN ZOTERO_ITEM CSL_CITATION {"citationID":"OyRN11Zh","properties":{"formattedCitation":"(Ncube &amp; Ngulube, 2024)","plainCitation":"(Ncube &amp; Ngulube, 2024)","noteIndex":0},"citationItems":[{"id":1029,"uris":["http://zotero.org/users/local/ZlhuMgGE/items/QLUS7IGS"],"itemData":{"id":1029,"type":"article-journal","abstract":"This systematic review investigated how Higher Education Institutions (HEIs) optimise data analytics in postgraduate programmes to enhance student achievement. Existing research explores the theoretical benefits of data analytics but lacks practical guidance on strategies to effectively implement and utilise data analytics for student success. As such, this review aimed to identify data analytics approaches used by HEIs and explore challenges and best practices in their application. The Preferred Reporting Items for Systematic Reviews and Meta-Analyses (PRISMA) guidelines were followed. Five databases were searched. Studies that examined data analytics in HEIs postgraduate programmes and their impact on student learning were included. Studies that were solely theoretical or in non-postgraduate settings were excluded. Twenty-six studies were included. Quality assessment using the Critical Appraisal Skills Programme (CASP) Checklist was employed. The review identified various data analytics approaches including descriptive, predictive, and prescriptive analytics, among others. These approaches can improve foundational skills, create supportive learning environments, and optimise teaching strategies. However, limitations (standardised tests, data integration) and privacy concerns were acknowledged. Recommendations include developing a comprehensive evaluation system, equipping educators with the skills to utilise diverse analytics to enhance student achievement, fostering open communication about data use, and cultivating a data-literate student body. While diverse approaches were explored, the review’s lack of specific contextual details may limit the generalisability of findings. To mitigate this, the review categorised techniques and provided references for further exploration.","container-title":"Education Sciences","DOI":"10.3390/educsci14111263","ISSN":"2227-7102","issue":"11","journalAbbreviation":"Education Sciences","language":"en","license":"https://creativecommons.org/licenses/by/4.0/","page":"1263","source":"DOI.org (Crossref)","title":"Optimising Data Analytics to Enhance Postgraduate Student Academic Achievement: A Systematic Review","title-short":"Optimising Data Analytics to Enhance Postgraduate Student Academic Achievement","volume":"14","author":[{"family":"Ncube","given":"Mthokozisi Masumbika"},{"family":"Ngulube","given":"Patrick"}],"issued":{"date-parts":[["2024",11,19]]}}}],"schema":"https://github.com/citation-style-language/schema/raw/master/csl-citation.json"} </w:instrText>
            </w:r>
            <w:r w:rsidRPr="00153378">
              <w:rPr>
                <w:rFonts w:cstheme="minorHAnsi"/>
                <w:sz w:val="16"/>
                <w:szCs w:val="16"/>
                <w:lang w:val="en-US"/>
              </w:rPr>
              <w:fldChar w:fldCharType="separate"/>
            </w:r>
            <w:r w:rsidRPr="00153378">
              <w:rPr>
                <w:rFonts w:cstheme="minorHAnsi"/>
                <w:sz w:val="16"/>
                <w:szCs w:val="16"/>
              </w:rPr>
              <w:t>Ncube &amp; Ngulube, 2024</w:t>
            </w:r>
            <w:r w:rsidRPr="00153378">
              <w:rPr>
                <w:rFonts w:cstheme="minorHAnsi"/>
                <w:sz w:val="16"/>
                <w:szCs w:val="16"/>
                <w:lang w:val="en-US"/>
              </w:rPr>
              <w:fldChar w:fldCharType="end"/>
            </w:r>
            <w:r w:rsidRPr="00153378">
              <w:rPr>
                <w:rFonts w:cstheme="minorHAnsi"/>
                <w:sz w:val="16"/>
                <w:szCs w:val="16"/>
                <w:lang w:val="en-US"/>
              </w:rPr>
              <w:t xml:space="preserve">; </w:t>
            </w:r>
            <w:proofErr w:type="spellStart"/>
            <w:r w:rsidRPr="00153378">
              <w:rPr>
                <w:rFonts w:cstheme="minorHAnsi"/>
                <w:sz w:val="16"/>
                <w:szCs w:val="16"/>
                <w:lang w:val="en-US"/>
              </w:rPr>
              <w:t>Optimising</w:t>
            </w:r>
            <w:proofErr w:type="spellEnd"/>
            <w:r w:rsidRPr="00153378">
              <w:rPr>
                <w:rFonts w:cstheme="minorHAnsi"/>
                <w:sz w:val="16"/>
                <w:szCs w:val="16"/>
                <w:lang w:val="en-US"/>
              </w:rPr>
              <w:t xml:space="preserve"> Data Analytics to Enhance Postgraduate Student Academic Achievement: A Systematic Review; Education Sciences</w:t>
            </w:r>
          </w:p>
        </w:tc>
        <w:tc>
          <w:tcPr>
            <w:tcW w:w="1134" w:type="dxa"/>
          </w:tcPr>
          <w:p w14:paraId="05CB92D7" w14:textId="769CCADA" w:rsidR="00FF022F" w:rsidRPr="00153378" w:rsidRDefault="00FF022F" w:rsidP="0045109C">
            <w:pPr>
              <w:jc w:val="left"/>
              <w:rPr>
                <w:rFonts w:cstheme="minorHAnsi"/>
                <w:sz w:val="16"/>
                <w:szCs w:val="16"/>
                <w:lang w:val="en-US"/>
              </w:rPr>
            </w:pPr>
            <w:r w:rsidRPr="00153378">
              <w:rPr>
                <w:rFonts w:cstheme="minorHAnsi"/>
                <w:sz w:val="16"/>
                <w:szCs w:val="16"/>
                <w:lang w:val="en-US"/>
              </w:rPr>
              <w:t>SLR using PRISMA methodology; 26 studies (2016–2024)</w:t>
            </w:r>
          </w:p>
        </w:tc>
        <w:tc>
          <w:tcPr>
            <w:tcW w:w="1134" w:type="dxa"/>
          </w:tcPr>
          <w:p w14:paraId="6DCCF0C9" w14:textId="326743F4" w:rsidR="00FF022F" w:rsidRPr="00153378" w:rsidRDefault="00FF022F" w:rsidP="001B4AFB">
            <w:pPr>
              <w:jc w:val="left"/>
              <w:rPr>
                <w:rFonts w:cstheme="minorHAnsi"/>
                <w:sz w:val="16"/>
                <w:szCs w:val="16"/>
                <w:lang w:val="en-US"/>
              </w:rPr>
            </w:pPr>
            <w:r w:rsidRPr="00153378">
              <w:rPr>
                <w:rFonts w:cstheme="minorHAnsi"/>
                <w:sz w:val="16"/>
                <w:szCs w:val="16"/>
                <w:lang w:val="en-US"/>
              </w:rPr>
              <w:t>Postgraduate (academic achievement</w:t>
            </w:r>
            <w:r w:rsidR="001B4AFB">
              <w:rPr>
                <w:rFonts w:cstheme="minorHAnsi"/>
                <w:sz w:val="16"/>
                <w:szCs w:val="16"/>
                <w:lang w:val="en-US"/>
              </w:rPr>
              <w:t>,</w:t>
            </w:r>
            <w:r w:rsidRPr="00153378">
              <w:rPr>
                <w:rFonts w:cstheme="minorHAnsi"/>
                <w:sz w:val="16"/>
                <w:szCs w:val="16"/>
                <w:lang w:val="en-US"/>
              </w:rPr>
              <w:t xml:space="preserve"> retention)</w:t>
            </w:r>
          </w:p>
        </w:tc>
        <w:tc>
          <w:tcPr>
            <w:tcW w:w="1560" w:type="dxa"/>
          </w:tcPr>
          <w:p w14:paraId="6A3E2F13" w14:textId="509CE38B" w:rsidR="00FF022F" w:rsidRPr="00153378" w:rsidRDefault="00FF022F" w:rsidP="0045109C">
            <w:pPr>
              <w:jc w:val="left"/>
              <w:rPr>
                <w:rFonts w:cstheme="minorHAnsi"/>
                <w:sz w:val="16"/>
                <w:szCs w:val="16"/>
                <w:lang w:val="en-US"/>
              </w:rPr>
            </w:pPr>
            <w:r w:rsidRPr="00153378">
              <w:rPr>
                <w:rFonts w:cstheme="minorHAnsi"/>
                <w:sz w:val="16"/>
                <w:szCs w:val="16"/>
                <w:lang w:val="en-US"/>
              </w:rPr>
              <w:t>Descriptive, Predictive, Prescriptive Analytics, ML, Social Network Analysis, Text Analytics, Data Visualization</w:t>
            </w:r>
          </w:p>
        </w:tc>
        <w:tc>
          <w:tcPr>
            <w:tcW w:w="4252" w:type="dxa"/>
          </w:tcPr>
          <w:p w14:paraId="6EA0E702" w14:textId="1B101B25" w:rsidR="00FF022F" w:rsidRPr="00153378" w:rsidRDefault="00FF022F" w:rsidP="0045109C">
            <w:pPr>
              <w:keepNext/>
              <w:jc w:val="left"/>
              <w:rPr>
                <w:rFonts w:cstheme="minorHAnsi"/>
                <w:sz w:val="16"/>
                <w:szCs w:val="16"/>
              </w:rPr>
            </w:pPr>
            <w:r w:rsidRPr="00153378">
              <w:rPr>
                <w:rFonts w:cstheme="minorHAnsi"/>
                <w:sz w:val="16"/>
                <w:szCs w:val="16"/>
              </w:rPr>
              <w:t>RQ1: Data analytics approaches used in postgraduate education. RQ2: Challenges in implementing data analytics. RQ3: Best practices for fostering a data-driven learning environment. Data analytics helps identify struggling students, personalize learning, and optimize teaching strategies. Predictive models aid in early intervention.</w:t>
            </w:r>
          </w:p>
        </w:tc>
      </w:tr>
    </w:tbl>
    <w:p w14:paraId="5156460C" w14:textId="401EDA0A" w:rsidR="00FA56E6" w:rsidRPr="00FA56E6" w:rsidRDefault="00FA56E6" w:rsidP="00FA56E6">
      <w:pPr>
        <w:pStyle w:val="Caption"/>
        <w:rPr>
          <w:lang w:val="en-US"/>
        </w:rPr>
      </w:pPr>
      <w:r>
        <w:t xml:space="preserve">Table </w:t>
      </w:r>
      <w:fldSimple w:instr=" SEQ Table \* ARABIC ">
        <w:r w:rsidR="000844EA">
          <w:rPr>
            <w:noProof/>
          </w:rPr>
          <w:t>2</w:t>
        </w:r>
      </w:fldSimple>
      <w:r>
        <w:t xml:space="preserve">: </w:t>
      </w:r>
      <w:r w:rsidR="001C65ED" w:rsidRPr="001C65ED">
        <w:t xml:space="preserve">Analysis of the </w:t>
      </w:r>
      <w:r w:rsidR="00696732">
        <w:t>3</w:t>
      </w:r>
      <w:r w:rsidR="00906B6A">
        <w:t>3</w:t>
      </w:r>
      <w:r w:rsidR="001C65ED" w:rsidRPr="001C65ED">
        <w:t xml:space="preserve"> review studies in the WOS</w:t>
      </w:r>
      <w:r w:rsidR="00E43C41">
        <w:t xml:space="preserve">, SCOPUS and </w:t>
      </w:r>
      <w:r w:rsidR="001C65ED" w:rsidRPr="001C65ED">
        <w:t xml:space="preserve">Taylor and Francis collection. Legend of abbreviations: AI (Artificial Intelligence), ANN (Artificial Neural Networks), AUC (Area Under the Curve), CNN (Convolutional Neural Networks), CT (Computational Thinking), DL (Deep Learning), DT (Decision Trees), EDM (Educational Data Mining), EDA (Educational Data Analytics), F1-score (F1-score), GPA (Grade Point Average), ITS (Intelligent Tutoring Systems), k-NN (k-Nearest </w:t>
      </w:r>
      <w:proofErr w:type="spellStart"/>
      <w:r w:rsidR="001C65ED" w:rsidRPr="001C65ED">
        <w:t>Neighbors</w:t>
      </w:r>
      <w:proofErr w:type="spellEnd"/>
      <w:r w:rsidR="001C65ED" w:rsidRPr="001C65ED">
        <w:t xml:space="preserve">), LGR (Logistic Regression), LMS (Learning Management System), LSTM (Long Short-Term Memory), ML (Machine Learning), MLP (Multilayer Perceptron), MOOC (Massive Open Online Course), NB (Naïve Bayes), NLP (Natural Language Processing), PRISMA (Preferred Reporting Items for Systematic Reviews and Meta-Analyses), Q-Learning (Q-Learning), RF (Random Forest), RNN (Recurrent Neural Networks), ROC (Receiver Operating Characteristic), SARSA (State-Action-Reward-State-Action), SCTAE (Soft Computing Technology Applications in Education), SLR (Systematic Literature Review), SMS (Student Management System), SVM (Support Vector Machine), WEKA (Waikato Environment for Knowledge Analysis), </w:t>
      </w:r>
      <w:proofErr w:type="spellStart"/>
      <w:r w:rsidR="001C65ED" w:rsidRPr="001C65ED">
        <w:t>XGBoost</w:t>
      </w:r>
      <w:proofErr w:type="spellEnd"/>
      <w:r w:rsidR="001C65ED" w:rsidRPr="001C65ED">
        <w:t xml:space="preserve"> (Extreme Gradient Boosting).</w:t>
      </w:r>
    </w:p>
    <w:sectPr w:rsidR="00FA56E6" w:rsidRPr="00FA56E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D33AF6" w14:textId="77777777" w:rsidR="009263D5" w:rsidRDefault="009263D5" w:rsidP="00334A8F">
      <w:pPr>
        <w:spacing w:after="0" w:line="240" w:lineRule="auto"/>
      </w:pPr>
      <w:r>
        <w:separator/>
      </w:r>
    </w:p>
  </w:endnote>
  <w:endnote w:type="continuationSeparator" w:id="0">
    <w:p w14:paraId="10BD18AF" w14:textId="77777777" w:rsidR="009263D5" w:rsidRDefault="009263D5"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742D61" w14:textId="77777777" w:rsidR="009263D5" w:rsidRDefault="009263D5" w:rsidP="00334A8F">
      <w:pPr>
        <w:spacing w:after="0" w:line="240" w:lineRule="auto"/>
      </w:pPr>
      <w:r>
        <w:separator/>
      </w:r>
    </w:p>
  </w:footnote>
  <w:footnote w:type="continuationSeparator" w:id="0">
    <w:p w14:paraId="76C3E3DD" w14:textId="77777777" w:rsidR="009263D5" w:rsidRDefault="009263D5"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67E0"/>
    <w:multiLevelType w:val="hybridMultilevel"/>
    <w:tmpl w:val="AF84D9E8"/>
    <w:lvl w:ilvl="0" w:tplc="C602E25E">
      <w:start w:val="1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BD05A6"/>
    <w:multiLevelType w:val="multilevel"/>
    <w:tmpl w:val="DF94E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041064A"/>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AB4C8A"/>
    <w:multiLevelType w:val="multilevel"/>
    <w:tmpl w:val="33F00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6"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915438933">
    <w:abstractNumId w:val="17"/>
  </w:num>
  <w:num w:numId="2" w16cid:durableId="638000580">
    <w:abstractNumId w:val="11"/>
  </w:num>
  <w:num w:numId="3" w16cid:durableId="1476919523">
    <w:abstractNumId w:val="12"/>
  </w:num>
  <w:num w:numId="4" w16cid:durableId="2117554880">
    <w:abstractNumId w:val="18"/>
  </w:num>
  <w:num w:numId="5" w16cid:durableId="415632768">
    <w:abstractNumId w:val="9"/>
  </w:num>
  <w:num w:numId="6" w16cid:durableId="1777944430">
    <w:abstractNumId w:val="1"/>
  </w:num>
  <w:num w:numId="7" w16cid:durableId="194079060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782180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15452677">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529688770">
    <w:abstractNumId w:val="16"/>
  </w:num>
  <w:num w:numId="11" w16cid:durableId="1001158077">
    <w:abstractNumId w:val="2"/>
  </w:num>
  <w:num w:numId="12" w16cid:durableId="991758042">
    <w:abstractNumId w:val="15"/>
  </w:num>
  <w:num w:numId="13" w16cid:durableId="1495804091">
    <w:abstractNumId w:val="13"/>
  </w:num>
  <w:num w:numId="14" w16cid:durableId="2064285546">
    <w:abstractNumId w:val="7"/>
  </w:num>
  <w:num w:numId="15" w16cid:durableId="553809769">
    <w:abstractNumId w:val="6"/>
  </w:num>
  <w:num w:numId="16" w16cid:durableId="634139810">
    <w:abstractNumId w:val="14"/>
  </w:num>
  <w:num w:numId="17" w16cid:durableId="1296791889">
    <w:abstractNumId w:val="5"/>
  </w:num>
  <w:num w:numId="18" w16cid:durableId="1750345309">
    <w:abstractNumId w:val="4"/>
  </w:num>
  <w:num w:numId="19" w16cid:durableId="1341926871">
    <w:abstractNumId w:val="10"/>
  </w:num>
  <w:num w:numId="20" w16cid:durableId="436558108">
    <w:abstractNumId w:val="0"/>
  </w:num>
  <w:num w:numId="21" w16cid:durableId="2003923563">
    <w:abstractNumId w:val="3"/>
  </w:num>
  <w:num w:numId="22" w16cid:durableId="207126570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4C31"/>
    <w:rsid w:val="00005376"/>
    <w:rsid w:val="000108C1"/>
    <w:rsid w:val="00011315"/>
    <w:rsid w:val="000120CB"/>
    <w:rsid w:val="0001252B"/>
    <w:rsid w:val="00012C5E"/>
    <w:rsid w:val="00014924"/>
    <w:rsid w:val="00016313"/>
    <w:rsid w:val="00017A43"/>
    <w:rsid w:val="00021A1D"/>
    <w:rsid w:val="0002468E"/>
    <w:rsid w:val="00025C41"/>
    <w:rsid w:val="0003111F"/>
    <w:rsid w:val="0003159E"/>
    <w:rsid w:val="00031D9F"/>
    <w:rsid w:val="000339D2"/>
    <w:rsid w:val="0003429D"/>
    <w:rsid w:val="000348BB"/>
    <w:rsid w:val="0003543E"/>
    <w:rsid w:val="00037337"/>
    <w:rsid w:val="00040D1B"/>
    <w:rsid w:val="00041E88"/>
    <w:rsid w:val="00042846"/>
    <w:rsid w:val="00045B79"/>
    <w:rsid w:val="00045F15"/>
    <w:rsid w:val="0004641A"/>
    <w:rsid w:val="00046752"/>
    <w:rsid w:val="00047A25"/>
    <w:rsid w:val="0005040E"/>
    <w:rsid w:val="000506A8"/>
    <w:rsid w:val="00050A24"/>
    <w:rsid w:val="00055824"/>
    <w:rsid w:val="00055CE5"/>
    <w:rsid w:val="00060795"/>
    <w:rsid w:val="000622EA"/>
    <w:rsid w:val="0006482E"/>
    <w:rsid w:val="00065762"/>
    <w:rsid w:val="00065B06"/>
    <w:rsid w:val="00066692"/>
    <w:rsid w:val="00070494"/>
    <w:rsid w:val="00074BB8"/>
    <w:rsid w:val="00077640"/>
    <w:rsid w:val="0008000E"/>
    <w:rsid w:val="0008195D"/>
    <w:rsid w:val="00082811"/>
    <w:rsid w:val="0008396B"/>
    <w:rsid w:val="00083FAF"/>
    <w:rsid w:val="000844EA"/>
    <w:rsid w:val="0008523D"/>
    <w:rsid w:val="00085879"/>
    <w:rsid w:val="00085A16"/>
    <w:rsid w:val="0008792E"/>
    <w:rsid w:val="00090170"/>
    <w:rsid w:val="0009238C"/>
    <w:rsid w:val="0009257C"/>
    <w:rsid w:val="00094CE8"/>
    <w:rsid w:val="00096075"/>
    <w:rsid w:val="00096082"/>
    <w:rsid w:val="00096CBF"/>
    <w:rsid w:val="00097DD5"/>
    <w:rsid w:val="000A0A40"/>
    <w:rsid w:val="000A2024"/>
    <w:rsid w:val="000A212B"/>
    <w:rsid w:val="000A5567"/>
    <w:rsid w:val="000A6906"/>
    <w:rsid w:val="000A6A4E"/>
    <w:rsid w:val="000B20A6"/>
    <w:rsid w:val="000B2FD0"/>
    <w:rsid w:val="000B6ED2"/>
    <w:rsid w:val="000B7B7C"/>
    <w:rsid w:val="000C0624"/>
    <w:rsid w:val="000C0ACA"/>
    <w:rsid w:val="000C10A4"/>
    <w:rsid w:val="000C2B1A"/>
    <w:rsid w:val="000C788F"/>
    <w:rsid w:val="000D004B"/>
    <w:rsid w:val="000D035A"/>
    <w:rsid w:val="000D0A4B"/>
    <w:rsid w:val="000D0E20"/>
    <w:rsid w:val="000D1A7C"/>
    <w:rsid w:val="000D22E1"/>
    <w:rsid w:val="000D2EEC"/>
    <w:rsid w:val="000D5E46"/>
    <w:rsid w:val="000D643C"/>
    <w:rsid w:val="000D66F7"/>
    <w:rsid w:val="000D690D"/>
    <w:rsid w:val="000D75BD"/>
    <w:rsid w:val="000E04CE"/>
    <w:rsid w:val="000E238E"/>
    <w:rsid w:val="000E3C04"/>
    <w:rsid w:val="000E60F3"/>
    <w:rsid w:val="000F06A6"/>
    <w:rsid w:val="000F0BA3"/>
    <w:rsid w:val="000F0EB1"/>
    <w:rsid w:val="000F2036"/>
    <w:rsid w:val="000F4D17"/>
    <w:rsid w:val="000F6D2C"/>
    <w:rsid w:val="001002C8"/>
    <w:rsid w:val="00100F24"/>
    <w:rsid w:val="00101D21"/>
    <w:rsid w:val="00111EF0"/>
    <w:rsid w:val="00112853"/>
    <w:rsid w:val="00113964"/>
    <w:rsid w:val="00113C60"/>
    <w:rsid w:val="00114949"/>
    <w:rsid w:val="00114F5B"/>
    <w:rsid w:val="001172F4"/>
    <w:rsid w:val="001172FA"/>
    <w:rsid w:val="00120DFE"/>
    <w:rsid w:val="001217F3"/>
    <w:rsid w:val="00121A8D"/>
    <w:rsid w:val="001220E0"/>
    <w:rsid w:val="00125729"/>
    <w:rsid w:val="001278B3"/>
    <w:rsid w:val="00127C86"/>
    <w:rsid w:val="0013014C"/>
    <w:rsid w:val="00130A43"/>
    <w:rsid w:val="00131F75"/>
    <w:rsid w:val="00133B32"/>
    <w:rsid w:val="00134973"/>
    <w:rsid w:val="00136A38"/>
    <w:rsid w:val="00136E55"/>
    <w:rsid w:val="001415EE"/>
    <w:rsid w:val="001428D9"/>
    <w:rsid w:val="00143EA3"/>
    <w:rsid w:val="0014629A"/>
    <w:rsid w:val="00146615"/>
    <w:rsid w:val="00146761"/>
    <w:rsid w:val="001522C4"/>
    <w:rsid w:val="00152EC0"/>
    <w:rsid w:val="00153378"/>
    <w:rsid w:val="00153B4E"/>
    <w:rsid w:val="00155728"/>
    <w:rsid w:val="00155FC5"/>
    <w:rsid w:val="00156853"/>
    <w:rsid w:val="00157D77"/>
    <w:rsid w:val="00160850"/>
    <w:rsid w:val="00163E55"/>
    <w:rsid w:val="00163E9A"/>
    <w:rsid w:val="00166601"/>
    <w:rsid w:val="001669AB"/>
    <w:rsid w:val="00167ABE"/>
    <w:rsid w:val="001702DE"/>
    <w:rsid w:val="00171941"/>
    <w:rsid w:val="00171D71"/>
    <w:rsid w:val="00172471"/>
    <w:rsid w:val="00177B0F"/>
    <w:rsid w:val="00180732"/>
    <w:rsid w:val="00181959"/>
    <w:rsid w:val="00181B9A"/>
    <w:rsid w:val="001845F6"/>
    <w:rsid w:val="00185E8C"/>
    <w:rsid w:val="001875E3"/>
    <w:rsid w:val="0019035B"/>
    <w:rsid w:val="00191A21"/>
    <w:rsid w:val="001924FB"/>
    <w:rsid w:val="001933D7"/>
    <w:rsid w:val="00193AA0"/>
    <w:rsid w:val="00193AC2"/>
    <w:rsid w:val="0019493B"/>
    <w:rsid w:val="00196187"/>
    <w:rsid w:val="00196455"/>
    <w:rsid w:val="0019700D"/>
    <w:rsid w:val="00197330"/>
    <w:rsid w:val="00197EFC"/>
    <w:rsid w:val="001A0747"/>
    <w:rsid w:val="001A35FB"/>
    <w:rsid w:val="001A4872"/>
    <w:rsid w:val="001A4C9C"/>
    <w:rsid w:val="001A62DC"/>
    <w:rsid w:val="001B19A4"/>
    <w:rsid w:val="001B1C85"/>
    <w:rsid w:val="001B2342"/>
    <w:rsid w:val="001B378A"/>
    <w:rsid w:val="001B3DBB"/>
    <w:rsid w:val="001B4AFB"/>
    <w:rsid w:val="001B4EB8"/>
    <w:rsid w:val="001B5F94"/>
    <w:rsid w:val="001B6641"/>
    <w:rsid w:val="001C014C"/>
    <w:rsid w:val="001C05CD"/>
    <w:rsid w:val="001C0AB9"/>
    <w:rsid w:val="001C1D41"/>
    <w:rsid w:val="001C3AD1"/>
    <w:rsid w:val="001C3CB0"/>
    <w:rsid w:val="001C4A4B"/>
    <w:rsid w:val="001C5030"/>
    <w:rsid w:val="001C50CD"/>
    <w:rsid w:val="001C5D45"/>
    <w:rsid w:val="001C5E9D"/>
    <w:rsid w:val="001C65ED"/>
    <w:rsid w:val="001C67FA"/>
    <w:rsid w:val="001D1007"/>
    <w:rsid w:val="001D3ACB"/>
    <w:rsid w:val="001D521F"/>
    <w:rsid w:val="001D6D3B"/>
    <w:rsid w:val="001D7507"/>
    <w:rsid w:val="001D76EF"/>
    <w:rsid w:val="001E1B6E"/>
    <w:rsid w:val="001E2AF3"/>
    <w:rsid w:val="001E2B13"/>
    <w:rsid w:val="001E349A"/>
    <w:rsid w:val="001E45F8"/>
    <w:rsid w:val="001E5E41"/>
    <w:rsid w:val="001E75C6"/>
    <w:rsid w:val="001F39D7"/>
    <w:rsid w:val="001F43B4"/>
    <w:rsid w:val="001F4844"/>
    <w:rsid w:val="001F5181"/>
    <w:rsid w:val="00200198"/>
    <w:rsid w:val="00201539"/>
    <w:rsid w:val="002025C4"/>
    <w:rsid w:val="00202EC3"/>
    <w:rsid w:val="00205556"/>
    <w:rsid w:val="00205AA2"/>
    <w:rsid w:val="00205CC6"/>
    <w:rsid w:val="00207BDD"/>
    <w:rsid w:val="00207C35"/>
    <w:rsid w:val="002100BA"/>
    <w:rsid w:val="00212FA8"/>
    <w:rsid w:val="002142EB"/>
    <w:rsid w:val="002165C4"/>
    <w:rsid w:val="00216BB9"/>
    <w:rsid w:val="002200BB"/>
    <w:rsid w:val="00221244"/>
    <w:rsid w:val="0022194A"/>
    <w:rsid w:val="002227FE"/>
    <w:rsid w:val="00224DC0"/>
    <w:rsid w:val="00225507"/>
    <w:rsid w:val="002258EE"/>
    <w:rsid w:val="00226019"/>
    <w:rsid w:val="00227490"/>
    <w:rsid w:val="00227550"/>
    <w:rsid w:val="00230DE8"/>
    <w:rsid w:val="002318AF"/>
    <w:rsid w:val="00231FF0"/>
    <w:rsid w:val="00233597"/>
    <w:rsid w:val="002357B2"/>
    <w:rsid w:val="00235C3C"/>
    <w:rsid w:val="00240CC7"/>
    <w:rsid w:val="00240D45"/>
    <w:rsid w:val="00242E7E"/>
    <w:rsid w:val="00243606"/>
    <w:rsid w:val="00243A7F"/>
    <w:rsid w:val="00243F4D"/>
    <w:rsid w:val="0024559C"/>
    <w:rsid w:val="00246158"/>
    <w:rsid w:val="002466E4"/>
    <w:rsid w:val="00247069"/>
    <w:rsid w:val="00247256"/>
    <w:rsid w:val="00247AFA"/>
    <w:rsid w:val="00252A24"/>
    <w:rsid w:val="00260BD9"/>
    <w:rsid w:val="00260FA1"/>
    <w:rsid w:val="00261780"/>
    <w:rsid w:val="00262B19"/>
    <w:rsid w:val="00262FBE"/>
    <w:rsid w:val="00262FEA"/>
    <w:rsid w:val="00263198"/>
    <w:rsid w:val="00264083"/>
    <w:rsid w:val="00265B8F"/>
    <w:rsid w:val="00267E2D"/>
    <w:rsid w:val="00270DCE"/>
    <w:rsid w:val="002719C8"/>
    <w:rsid w:val="00272692"/>
    <w:rsid w:val="00275EB6"/>
    <w:rsid w:val="002774CB"/>
    <w:rsid w:val="00277BAA"/>
    <w:rsid w:val="00281F16"/>
    <w:rsid w:val="0028732E"/>
    <w:rsid w:val="00290A3E"/>
    <w:rsid w:val="00291F68"/>
    <w:rsid w:val="00293F12"/>
    <w:rsid w:val="0029620F"/>
    <w:rsid w:val="002A2796"/>
    <w:rsid w:val="002A5AF2"/>
    <w:rsid w:val="002A64CC"/>
    <w:rsid w:val="002A6C57"/>
    <w:rsid w:val="002A709B"/>
    <w:rsid w:val="002A7BD8"/>
    <w:rsid w:val="002B0081"/>
    <w:rsid w:val="002B08F9"/>
    <w:rsid w:val="002B2D13"/>
    <w:rsid w:val="002B375A"/>
    <w:rsid w:val="002B551E"/>
    <w:rsid w:val="002B6168"/>
    <w:rsid w:val="002C0557"/>
    <w:rsid w:val="002C169B"/>
    <w:rsid w:val="002C1FB8"/>
    <w:rsid w:val="002C21AF"/>
    <w:rsid w:val="002C653F"/>
    <w:rsid w:val="002C6959"/>
    <w:rsid w:val="002C6B3A"/>
    <w:rsid w:val="002C7060"/>
    <w:rsid w:val="002D0F73"/>
    <w:rsid w:val="002D2CA3"/>
    <w:rsid w:val="002D61AE"/>
    <w:rsid w:val="002D7BCD"/>
    <w:rsid w:val="002E1057"/>
    <w:rsid w:val="002E15CA"/>
    <w:rsid w:val="002E1D9F"/>
    <w:rsid w:val="002E1E3B"/>
    <w:rsid w:val="002F13C8"/>
    <w:rsid w:val="002F39D7"/>
    <w:rsid w:val="002F3AC8"/>
    <w:rsid w:val="002F595E"/>
    <w:rsid w:val="003009ED"/>
    <w:rsid w:val="00301409"/>
    <w:rsid w:val="00304032"/>
    <w:rsid w:val="003062C8"/>
    <w:rsid w:val="00306FA0"/>
    <w:rsid w:val="003101C2"/>
    <w:rsid w:val="0031560D"/>
    <w:rsid w:val="003157E6"/>
    <w:rsid w:val="00315AE8"/>
    <w:rsid w:val="00316740"/>
    <w:rsid w:val="00316951"/>
    <w:rsid w:val="00321C2D"/>
    <w:rsid w:val="0032484A"/>
    <w:rsid w:val="00330FE7"/>
    <w:rsid w:val="00331855"/>
    <w:rsid w:val="00331974"/>
    <w:rsid w:val="00331E8D"/>
    <w:rsid w:val="003322D8"/>
    <w:rsid w:val="0033239A"/>
    <w:rsid w:val="00332454"/>
    <w:rsid w:val="00333407"/>
    <w:rsid w:val="003343AE"/>
    <w:rsid w:val="00334A8F"/>
    <w:rsid w:val="00334E38"/>
    <w:rsid w:val="00335379"/>
    <w:rsid w:val="003353C0"/>
    <w:rsid w:val="00336051"/>
    <w:rsid w:val="00337153"/>
    <w:rsid w:val="00337266"/>
    <w:rsid w:val="00337E0A"/>
    <w:rsid w:val="0034029B"/>
    <w:rsid w:val="00340ED8"/>
    <w:rsid w:val="00341D01"/>
    <w:rsid w:val="003436DF"/>
    <w:rsid w:val="00343C34"/>
    <w:rsid w:val="003452C7"/>
    <w:rsid w:val="003454BD"/>
    <w:rsid w:val="00346983"/>
    <w:rsid w:val="0034775A"/>
    <w:rsid w:val="0035540A"/>
    <w:rsid w:val="00356044"/>
    <w:rsid w:val="00357BED"/>
    <w:rsid w:val="00360F63"/>
    <w:rsid w:val="0036678D"/>
    <w:rsid w:val="00370315"/>
    <w:rsid w:val="00371197"/>
    <w:rsid w:val="003720EC"/>
    <w:rsid w:val="00372C2B"/>
    <w:rsid w:val="003730A3"/>
    <w:rsid w:val="00376A00"/>
    <w:rsid w:val="00380745"/>
    <w:rsid w:val="00380760"/>
    <w:rsid w:val="00381A9E"/>
    <w:rsid w:val="0038653F"/>
    <w:rsid w:val="00390FE7"/>
    <w:rsid w:val="003910D3"/>
    <w:rsid w:val="003911F5"/>
    <w:rsid w:val="00393C6E"/>
    <w:rsid w:val="0039451D"/>
    <w:rsid w:val="00394806"/>
    <w:rsid w:val="00396828"/>
    <w:rsid w:val="00396B8E"/>
    <w:rsid w:val="003974C2"/>
    <w:rsid w:val="003A0499"/>
    <w:rsid w:val="003A298D"/>
    <w:rsid w:val="003A311F"/>
    <w:rsid w:val="003A7301"/>
    <w:rsid w:val="003B2052"/>
    <w:rsid w:val="003B3CA4"/>
    <w:rsid w:val="003B59CB"/>
    <w:rsid w:val="003B6A70"/>
    <w:rsid w:val="003B7050"/>
    <w:rsid w:val="003B7537"/>
    <w:rsid w:val="003C0653"/>
    <w:rsid w:val="003C1C36"/>
    <w:rsid w:val="003C1F40"/>
    <w:rsid w:val="003C503C"/>
    <w:rsid w:val="003C604F"/>
    <w:rsid w:val="003C7B04"/>
    <w:rsid w:val="003D080D"/>
    <w:rsid w:val="003D0BA1"/>
    <w:rsid w:val="003D0BDC"/>
    <w:rsid w:val="003D174C"/>
    <w:rsid w:val="003D2306"/>
    <w:rsid w:val="003D5954"/>
    <w:rsid w:val="003D741C"/>
    <w:rsid w:val="003E077C"/>
    <w:rsid w:val="003E1445"/>
    <w:rsid w:val="003E3A3B"/>
    <w:rsid w:val="003E5137"/>
    <w:rsid w:val="003E7B22"/>
    <w:rsid w:val="003E7E02"/>
    <w:rsid w:val="003F05C4"/>
    <w:rsid w:val="003F0DE5"/>
    <w:rsid w:val="003F450A"/>
    <w:rsid w:val="003F6579"/>
    <w:rsid w:val="003F7DAC"/>
    <w:rsid w:val="00400A8D"/>
    <w:rsid w:val="00402117"/>
    <w:rsid w:val="00402600"/>
    <w:rsid w:val="00403594"/>
    <w:rsid w:val="00403AE2"/>
    <w:rsid w:val="00404797"/>
    <w:rsid w:val="004052F1"/>
    <w:rsid w:val="00406C04"/>
    <w:rsid w:val="0040713F"/>
    <w:rsid w:val="00410277"/>
    <w:rsid w:val="00411BA5"/>
    <w:rsid w:val="0041240D"/>
    <w:rsid w:val="00412B37"/>
    <w:rsid w:val="00413ACD"/>
    <w:rsid w:val="00414611"/>
    <w:rsid w:val="00415125"/>
    <w:rsid w:val="004208F5"/>
    <w:rsid w:val="0042163C"/>
    <w:rsid w:val="00421963"/>
    <w:rsid w:val="004225A7"/>
    <w:rsid w:val="004225B1"/>
    <w:rsid w:val="00423309"/>
    <w:rsid w:val="00423609"/>
    <w:rsid w:val="00424CEA"/>
    <w:rsid w:val="0042522B"/>
    <w:rsid w:val="00425AA9"/>
    <w:rsid w:val="004269B3"/>
    <w:rsid w:val="00430737"/>
    <w:rsid w:val="00430DF0"/>
    <w:rsid w:val="00431CE2"/>
    <w:rsid w:val="00432445"/>
    <w:rsid w:val="004337C7"/>
    <w:rsid w:val="00434996"/>
    <w:rsid w:val="0043569B"/>
    <w:rsid w:val="00436230"/>
    <w:rsid w:val="004410A1"/>
    <w:rsid w:val="004415BD"/>
    <w:rsid w:val="00441E70"/>
    <w:rsid w:val="004422CC"/>
    <w:rsid w:val="00443D76"/>
    <w:rsid w:val="0044420E"/>
    <w:rsid w:val="00444E87"/>
    <w:rsid w:val="00445839"/>
    <w:rsid w:val="00445D02"/>
    <w:rsid w:val="00447A0D"/>
    <w:rsid w:val="0045109C"/>
    <w:rsid w:val="00451D53"/>
    <w:rsid w:val="00452F2D"/>
    <w:rsid w:val="0045368D"/>
    <w:rsid w:val="00454CD4"/>
    <w:rsid w:val="004556DE"/>
    <w:rsid w:val="00456A80"/>
    <w:rsid w:val="00463753"/>
    <w:rsid w:val="004643E0"/>
    <w:rsid w:val="004648C5"/>
    <w:rsid w:val="004662AE"/>
    <w:rsid w:val="004678D0"/>
    <w:rsid w:val="00470729"/>
    <w:rsid w:val="0047374E"/>
    <w:rsid w:val="004769D2"/>
    <w:rsid w:val="00477B20"/>
    <w:rsid w:val="00480B4E"/>
    <w:rsid w:val="00481A6C"/>
    <w:rsid w:val="004827D0"/>
    <w:rsid w:val="00483D35"/>
    <w:rsid w:val="00483FDF"/>
    <w:rsid w:val="004854CC"/>
    <w:rsid w:val="004860AB"/>
    <w:rsid w:val="00487974"/>
    <w:rsid w:val="00490158"/>
    <w:rsid w:val="0049072B"/>
    <w:rsid w:val="00490C27"/>
    <w:rsid w:val="00491CB8"/>
    <w:rsid w:val="004934FC"/>
    <w:rsid w:val="00494070"/>
    <w:rsid w:val="00494E5E"/>
    <w:rsid w:val="00496189"/>
    <w:rsid w:val="00496BF7"/>
    <w:rsid w:val="00496CEA"/>
    <w:rsid w:val="00497B52"/>
    <w:rsid w:val="004A01FD"/>
    <w:rsid w:val="004A0F9D"/>
    <w:rsid w:val="004A39D7"/>
    <w:rsid w:val="004A3D16"/>
    <w:rsid w:val="004A603F"/>
    <w:rsid w:val="004B0CD2"/>
    <w:rsid w:val="004B3188"/>
    <w:rsid w:val="004B3646"/>
    <w:rsid w:val="004C108B"/>
    <w:rsid w:val="004C10B5"/>
    <w:rsid w:val="004C1300"/>
    <w:rsid w:val="004C44F7"/>
    <w:rsid w:val="004C47B8"/>
    <w:rsid w:val="004C4E26"/>
    <w:rsid w:val="004C6023"/>
    <w:rsid w:val="004D03AC"/>
    <w:rsid w:val="004D0E0F"/>
    <w:rsid w:val="004D131A"/>
    <w:rsid w:val="004D2D32"/>
    <w:rsid w:val="004D4505"/>
    <w:rsid w:val="004D53FB"/>
    <w:rsid w:val="004D5878"/>
    <w:rsid w:val="004D78C0"/>
    <w:rsid w:val="004E06AF"/>
    <w:rsid w:val="004E1393"/>
    <w:rsid w:val="004E3656"/>
    <w:rsid w:val="004E5C96"/>
    <w:rsid w:val="004E5E20"/>
    <w:rsid w:val="004E72CB"/>
    <w:rsid w:val="004F0F80"/>
    <w:rsid w:val="004F1F62"/>
    <w:rsid w:val="004F238E"/>
    <w:rsid w:val="004F3E13"/>
    <w:rsid w:val="004F4CEA"/>
    <w:rsid w:val="0050177E"/>
    <w:rsid w:val="00502042"/>
    <w:rsid w:val="00503B11"/>
    <w:rsid w:val="00507DD8"/>
    <w:rsid w:val="00511121"/>
    <w:rsid w:val="0051120F"/>
    <w:rsid w:val="0051135D"/>
    <w:rsid w:val="00513844"/>
    <w:rsid w:val="00514DDF"/>
    <w:rsid w:val="0052140B"/>
    <w:rsid w:val="00521888"/>
    <w:rsid w:val="00522D93"/>
    <w:rsid w:val="00523895"/>
    <w:rsid w:val="00525EC2"/>
    <w:rsid w:val="00532ECF"/>
    <w:rsid w:val="00532FD8"/>
    <w:rsid w:val="0053494D"/>
    <w:rsid w:val="00534BB6"/>
    <w:rsid w:val="005359E8"/>
    <w:rsid w:val="00540997"/>
    <w:rsid w:val="00541875"/>
    <w:rsid w:val="00544CCD"/>
    <w:rsid w:val="00545508"/>
    <w:rsid w:val="005473DB"/>
    <w:rsid w:val="00550064"/>
    <w:rsid w:val="005500CF"/>
    <w:rsid w:val="0055036E"/>
    <w:rsid w:val="00551E52"/>
    <w:rsid w:val="00552A22"/>
    <w:rsid w:val="00554C26"/>
    <w:rsid w:val="00555054"/>
    <w:rsid w:val="00555396"/>
    <w:rsid w:val="00555482"/>
    <w:rsid w:val="00557746"/>
    <w:rsid w:val="00560D61"/>
    <w:rsid w:val="005611AA"/>
    <w:rsid w:val="00562AB7"/>
    <w:rsid w:val="00563C0E"/>
    <w:rsid w:val="005640D3"/>
    <w:rsid w:val="005679E2"/>
    <w:rsid w:val="00567D6B"/>
    <w:rsid w:val="00572AF3"/>
    <w:rsid w:val="00573B0C"/>
    <w:rsid w:val="0057402D"/>
    <w:rsid w:val="005805E7"/>
    <w:rsid w:val="00581C96"/>
    <w:rsid w:val="005834B6"/>
    <w:rsid w:val="00583D3D"/>
    <w:rsid w:val="00585560"/>
    <w:rsid w:val="0058562F"/>
    <w:rsid w:val="00585AB2"/>
    <w:rsid w:val="00585C14"/>
    <w:rsid w:val="005873CE"/>
    <w:rsid w:val="00587506"/>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2B6D"/>
    <w:rsid w:val="005B53FB"/>
    <w:rsid w:val="005B66A5"/>
    <w:rsid w:val="005C06CB"/>
    <w:rsid w:val="005C1114"/>
    <w:rsid w:val="005C1A2D"/>
    <w:rsid w:val="005C324A"/>
    <w:rsid w:val="005C46BE"/>
    <w:rsid w:val="005C5699"/>
    <w:rsid w:val="005D03D9"/>
    <w:rsid w:val="005D3C6C"/>
    <w:rsid w:val="005D3D65"/>
    <w:rsid w:val="005D59C1"/>
    <w:rsid w:val="005E020A"/>
    <w:rsid w:val="005E0F33"/>
    <w:rsid w:val="005E105E"/>
    <w:rsid w:val="005E14B0"/>
    <w:rsid w:val="005E232A"/>
    <w:rsid w:val="005E32B1"/>
    <w:rsid w:val="005E50FD"/>
    <w:rsid w:val="005E55B6"/>
    <w:rsid w:val="005F0567"/>
    <w:rsid w:val="005F1862"/>
    <w:rsid w:val="005F3D62"/>
    <w:rsid w:val="005F3FE5"/>
    <w:rsid w:val="005F5801"/>
    <w:rsid w:val="005F6BAE"/>
    <w:rsid w:val="005F6C73"/>
    <w:rsid w:val="005F7E89"/>
    <w:rsid w:val="0060154A"/>
    <w:rsid w:val="006024AE"/>
    <w:rsid w:val="00602DB1"/>
    <w:rsid w:val="00604EA6"/>
    <w:rsid w:val="00606F45"/>
    <w:rsid w:val="006109F3"/>
    <w:rsid w:val="006118C8"/>
    <w:rsid w:val="0061192E"/>
    <w:rsid w:val="00611D02"/>
    <w:rsid w:val="0061289B"/>
    <w:rsid w:val="00613570"/>
    <w:rsid w:val="00613989"/>
    <w:rsid w:val="00613AA3"/>
    <w:rsid w:val="00616657"/>
    <w:rsid w:val="006169F9"/>
    <w:rsid w:val="006234E9"/>
    <w:rsid w:val="00624157"/>
    <w:rsid w:val="00625392"/>
    <w:rsid w:val="0063059F"/>
    <w:rsid w:val="00634E84"/>
    <w:rsid w:val="00635747"/>
    <w:rsid w:val="00635767"/>
    <w:rsid w:val="00636521"/>
    <w:rsid w:val="00636DC7"/>
    <w:rsid w:val="00641315"/>
    <w:rsid w:val="00641E89"/>
    <w:rsid w:val="00642AC4"/>
    <w:rsid w:val="0064351A"/>
    <w:rsid w:val="00643F3C"/>
    <w:rsid w:val="00646F66"/>
    <w:rsid w:val="006477D7"/>
    <w:rsid w:val="00651937"/>
    <w:rsid w:val="0065266E"/>
    <w:rsid w:val="00653083"/>
    <w:rsid w:val="00653110"/>
    <w:rsid w:val="00653EDE"/>
    <w:rsid w:val="00655DE0"/>
    <w:rsid w:val="00657E2B"/>
    <w:rsid w:val="00660360"/>
    <w:rsid w:val="006619C3"/>
    <w:rsid w:val="00662024"/>
    <w:rsid w:val="0066292C"/>
    <w:rsid w:val="006649D4"/>
    <w:rsid w:val="00664E35"/>
    <w:rsid w:val="006652B3"/>
    <w:rsid w:val="00665B66"/>
    <w:rsid w:val="00666F91"/>
    <w:rsid w:val="006675BC"/>
    <w:rsid w:val="00667DCA"/>
    <w:rsid w:val="00667DD4"/>
    <w:rsid w:val="00672535"/>
    <w:rsid w:val="0067511B"/>
    <w:rsid w:val="0068183F"/>
    <w:rsid w:val="00681951"/>
    <w:rsid w:val="006920AC"/>
    <w:rsid w:val="0069218B"/>
    <w:rsid w:val="00696732"/>
    <w:rsid w:val="00696909"/>
    <w:rsid w:val="006A182C"/>
    <w:rsid w:val="006A331D"/>
    <w:rsid w:val="006A40E7"/>
    <w:rsid w:val="006A4143"/>
    <w:rsid w:val="006A4C9F"/>
    <w:rsid w:val="006A4D27"/>
    <w:rsid w:val="006A6289"/>
    <w:rsid w:val="006B00E4"/>
    <w:rsid w:val="006B095E"/>
    <w:rsid w:val="006B2E4E"/>
    <w:rsid w:val="006B3DA8"/>
    <w:rsid w:val="006B435B"/>
    <w:rsid w:val="006C1234"/>
    <w:rsid w:val="006C16A4"/>
    <w:rsid w:val="006C20C8"/>
    <w:rsid w:val="006C2966"/>
    <w:rsid w:val="006C40C3"/>
    <w:rsid w:val="006D24D4"/>
    <w:rsid w:val="006D25B5"/>
    <w:rsid w:val="006D3772"/>
    <w:rsid w:val="006D403F"/>
    <w:rsid w:val="006E1B2A"/>
    <w:rsid w:val="006E1E18"/>
    <w:rsid w:val="006E56FF"/>
    <w:rsid w:val="006E7FF8"/>
    <w:rsid w:val="006F0EFC"/>
    <w:rsid w:val="006F1100"/>
    <w:rsid w:val="006F353E"/>
    <w:rsid w:val="006F3AFB"/>
    <w:rsid w:val="006F5D30"/>
    <w:rsid w:val="006F5EBB"/>
    <w:rsid w:val="006F680A"/>
    <w:rsid w:val="006F79F5"/>
    <w:rsid w:val="0070052E"/>
    <w:rsid w:val="00703406"/>
    <w:rsid w:val="007038ED"/>
    <w:rsid w:val="0070623B"/>
    <w:rsid w:val="007072C7"/>
    <w:rsid w:val="007076A0"/>
    <w:rsid w:val="00707A93"/>
    <w:rsid w:val="00707A9C"/>
    <w:rsid w:val="00710040"/>
    <w:rsid w:val="00711BFD"/>
    <w:rsid w:val="00712829"/>
    <w:rsid w:val="00712AD1"/>
    <w:rsid w:val="00714EE6"/>
    <w:rsid w:val="00715072"/>
    <w:rsid w:val="00720EAF"/>
    <w:rsid w:val="007228F6"/>
    <w:rsid w:val="007237B9"/>
    <w:rsid w:val="00723F04"/>
    <w:rsid w:val="00725089"/>
    <w:rsid w:val="00725AFF"/>
    <w:rsid w:val="007264BF"/>
    <w:rsid w:val="00727138"/>
    <w:rsid w:val="00727543"/>
    <w:rsid w:val="007302DA"/>
    <w:rsid w:val="00730D17"/>
    <w:rsid w:val="00733124"/>
    <w:rsid w:val="00733CE0"/>
    <w:rsid w:val="007346E8"/>
    <w:rsid w:val="0073483D"/>
    <w:rsid w:val="00735660"/>
    <w:rsid w:val="0073685F"/>
    <w:rsid w:val="00741303"/>
    <w:rsid w:val="00741BAA"/>
    <w:rsid w:val="007448CF"/>
    <w:rsid w:val="007448E1"/>
    <w:rsid w:val="0074524E"/>
    <w:rsid w:val="0074553B"/>
    <w:rsid w:val="00746B5E"/>
    <w:rsid w:val="007473BF"/>
    <w:rsid w:val="007509BF"/>
    <w:rsid w:val="00750F51"/>
    <w:rsid w:val="007511E9"/>
    <w:rsid w:val="00753085"/>
    <w:rsid w:val="007546AB"/>
    <w:rsid w:val="007549F1"/>
    <w:rsid w:val="00754E2C"/>
    <w:rsid w:val="007555E4"/>
    <w:rsid w:val="00755824"/>
    <w:rsid w:val="00756385"/>
    <w:rsid w:val="00765B63"/>
    <w:rsid w:val="00766081"/>
    <w:rsid w:val="00767E8E"/>
    <w:rsid w:val="00771492"/>
    <w:rsid w:val="007724DF"/>
    <w:rsid w:val="007724F6"/>
    <w:rsid w:val="007728C4"/>
    <w:rsid w:val="00772DDA"/>
    <w:rsid w:val="00782A4C"/>
    <w:rsid w:val="00782B62"/>
    <w:rsid w:val="007831C5"/>
    <w:rsid w:val="00784A55"/>
    <w:rsid w:val="007851A1"/>
    <w:rsid w:val="00786CB0"/>
    <w:rsid w:val="00790D28"/>
    <w:rsid w:val="00791502"/>
    <w:rsid w:val="00791836"/>
    <w:rsid w:val="00791D5D"/>
    <w:rsid w:val="007935FD"/>
    <w:rsid w:val="00793985"/>
    <w:rsid w:val="007943DF"/>
    <w:rsid w:val="00794560"/>
    <w:rsid w:val="00794F26"/>
    <w:rsid w:val="00795AA1"/>
    <w:rsid w:val="00796807"/>
    <w:rsid w:val="007A1B05"/>
    <w:rsid w:val="007A607D"/>
    <w:rsid w:val="007A7785"/>
    <w:rsid w:val="007A7B2C"/>
    <w:rsid w:val="007A7D54"/>
    <w:rsid w:val="007B23AA"/>
    <w:rsid w:val="007B4BBE"/>
    <w:rsid w:val="007C0130"/>
    <w:rsid w:val="007C1B63"/>
    <w:rsid w:val="007C3198"/>
    <w:rsid w:val="007C3914"/>
    <w:rsid w:val="007C71F4"/>
    <w:rsid w:val="007D042D"/>
    <w:rsid w:val="007D2EA4"/>
    <w:rsid w:val="007D3642"/>
    <w:rsid w:val="007E355B"/>
    <w:rsid w:val="007E4F0B"/>
    <w:rsid w:val="007E58B0"/>
    <w:rsid w:val="007E6002"/>
    <w:rsid w:val="007F1284"/>
    <w:rsid w:val="007F12D2"/>
    <w:rsid w:val="007F15BE"/>
    <w:rsid w:val="007F1BFE"/>
    <w:rsid w:val="007F29BC"/>
    <w:rsid w:val="007F2D5B"/>
    <w:rsid w:val="007F4BFA"/>
    <w:rsid w:val="007F5356"/>
    <w:rsid w:val="007F6B2C"/>
    <w:rsid w:val="007F7FA3"/>
    <w:rsid w:val="00800DAF"/>
    <w:rsid w:val="00803AE6"/>
    <w:rsid w:val="00803F8D"/>
    <w:rsid w:val="008049D8"/>
    <w:rsid w:val="00805CC0"/>
    <w:rsid w:val="008063D7"/>
    <w:rsid w:val="00810F87"/>
    <w:rsid w:val="008111FB"/>
    <w:rsid w:val="008112A8"/>
    <w:rsid w:val="00812CAE"/>
    <w:rsid w:val="00813E61"/>
    <w:rsid w:val="00813FDD"/>
    <w:rsid w:val="00814F26"/>
    <w:rsid w:val="0081591C"/>
    <w:rsid w:val="00816B33"/>
    <w:rsid w:val="0081705A"/>
    <w:rsid w:val="008173E6"/>
    <w:rsid w:val="00821A6A"/>
    <w:rsid w:val="00825257"/>
    <w:rsid w:val="00830DA8"/>
    <w:rsid w:val="0083183E"/>
    <w:rsid w:val="0083207E"/>
    <w:rsid w:val="008360A3"/>
    <w:rsid w:val="00840080"/>
    <w:rsid w:val="00840691"/>
    <w:rsid w:val="00840B39"/>
    <w:rsid w:val="008412DE"/>
    <w:rsid w:val="00842741"/>
    <w:rsid w:val="008445FB"/>
    <w:rsid w:val="008450CC"/>
    <w:rsid w:val="00847EC5"/>
    <w:rsid w:val="0085369A"/>
    <w:rsid w:val="00855165"/>
    <w:rsid w:val="00856E10"/>
    <w:rsid w:val="00857551"/>
    <w:rsid w:val="0086077D"/>
    <w:rsid w:val="00860EFF"/>
    <w:rsid w:val="0086184A"/>
    <w:rsid w:val="00864F10"/>
    <w:rsid w:val="008707CB"/>
    <w:rsid w:val="00870DCB"/>
    <w:rsid w:val="008731F3"/>
    <w:rsid w:val="00875AF2"/>
    <w:rsid w:val="0087618F"/>
    <w:rsid w:val="0087666A"/>
    <w:rsid w:val="008809F6"/>
    <w:rsid w:val="00880BC7"/>
    <w:rsid w:val="00883A02"/>
    <w:rsid w:val="0088520C"/>
    <w:rsid w:val="008911FF"/>
    <w:rsid w:val="00892150"/>
    <w:rsid w:val="00894913"/>
    <w:rsid w:val="00894D44"/>
    <w:rsid w:val="00895354"/>
    <w:rsid w:val="00896308"/>
    <w:rsid w:val="008979F3"/>
    <w:rsid w:val="008A0427"/>
    <w:rsid w:val="008A08BC"/>
    <w:rsid w:val="008A1F9C"/>
    <w:rsid w:val="008A3436"/>
    <w:rsid w:val="008A3F03"/>
    <w:rsid w:val="008A4790"/>
    <w:rsid w:val="008A4D30"/>
    <w:rsid w:val="008A5283"/>
    <w:rsid w:val="008A6582"/>
    <w:rsid w:val="008B0F10"/>
    <w:rsid w:val="008B189F"/>
    <w:rsid w:val="008B6C7E"/>
    <w:rsid w:val="008C0A87"/>
    <w:rsid w:val="008C3573"/>
    <w:rsid w:val="008C3C14"/>
    <w:rsid w:val="008C4EFB"/>
    <w:rsid w:val="008C5BC5"/>
    <w:rsid w:val="008D0571"/>
    <w:rsid w:val="008D2BD9"/>
    <w:rsid w:val="008D42F2"/>
    <w:rsid w:val="008E13D6"/>
    <w:rsid w:val="008E2808"/>
    <w:rsid w:val="008E3749"/>
    <w:rsid w:val="008E3CBE"/>
    <w:rsid w:val="008E3E17"/>
    <w:rsid w:val="008E3FD3"/>
    <w:rsid w:val="008E4EF2"/>
    <w:rsid w:val="008E67DC"/>
    <w:rsid w:val="008E7276"/>
    <w:rsid w:val="008F19B0"/>
    <w:rsid w:val="008F6ADB"/>
    <w:rsid w:val="00900E5E"/>
    <w:rsid w:val="00902C67"/>
    <w:rsid w:val="00902CFA"/>
    <w:rsid w:val="00904A02"/>
    <w:rsid w:val="0090549F"/>
    <w:rsid w:val="00906B6A"/>
    <w:rsid w:val="0090783C"/>
    <w:rsid w:val="009133D7"/>
    <w:rsid w:val="0091673A"/>
    <w:rsid w:val="0092360C"/>
    <w:rsid w:val="009236B9"/>
    <w:rsid w:val="00924D3B"/>
    <w:rsid w:val="00925EF7"/>
    <w:rsid w:val="009263D5"/>
    <w:rsid w:val="00926BD1"/>
    <w:rsid w:val="00932E29"/>
    <w:rsid w:val="009345A5"/>
    <w:rsid w:val="00937D8E"/>
    <w:rsid w:val="0094063B"/>
    <w:rsid w:val="00940BB7"/>
    <w:rsid w:val="00944EB8"/>
    <w:rsid w:val="00945896"/>
    <w:rsid w:val="00946BE7"/>
    <w:rsid w:val="00946C19"/>
    <w:rsid w:val="00946FFB"/>
    <w:rsid w:val="009478EF"/>
    <w:rsid w:val="00950079"/>
    <w:rsid w:val="00950212"/>
    <w:rsid w:val="009514DC"/>
    <w:rsid w:val="00951AD1"/>
    <w:rsid w:val="00952F56"/>
    <w:rsid w:val="00956845"/>
    <w:rsid w:val="00956A64"/>
    <w:rsid w:val="009605A5"/>
    <w:rsid w:val="00961940"/>
    <w:rsid w:val="0096577B"/>
    <w:rsid w:val="0096693D"/>
    <w:rsid w:val="00966DC1"/>
    <w:rsid w:val="0097024D"/>
    <w:rsid w:val="00970912"/>
    <w:rsid w:val="00970FB0"/>
    <w:rsid w:val="00972920"/>
    <w:rsid w:val="00973748"/>
    <w:rsid w:val="00974CB9"/>
    <w:rsid w:val="009764B7"/>
    <w:rsid w:val="0097680E"/>
    <w:rsid w:val="00977F41"/>
    <w:rsid w:val="00981A43"/>
    <w:rsid w:val="0098490E"/>
    <w:rsid w:val="00984BC9"/>
    <w:rsid w:val="0098579F"/>
    <w:rsid w:val="0098623D"/>
    <w:rsid w:val="00987746"/>
    <w:rsid w:val="009930BE"/>
    <w:rsid w:val="009934CF"/>
    <w:rsid w:val="009937F3"/>
    <w:rsid w:val="00993F05"/>
    <w:rsid w:val="00993F9F"/>
    <w:rsid w:val="0099435D"/>
    <w:rsid w:val="00995F04"/>
    <w:rsid w:val="00997875"/>
    <w:rsid w:val="009A014D"/>
    <w:rsid w:val="009A015B"/>
    <w:rsid w:val="009A0533"/>
    <w:rsid w:val="009A0F2A"/>
    <w:rsid w:val="009A33DE"/>
    <w:rsid w:val="009A50AC"/>
    <w:rsid w:val="009A5194"/>
    <w:rsid w:val="009A56BF"/>
    <w:rsid w:val="009A6124"/>
    <w:rsid w:val="009A70B4"/>
    <w:rsid w:val="009B31E0"/>
    <w:rsid w:val="009B38D3"/>
    <w:rsid w:val="009B4218"/>
    <w:rsid w:val="009B7355"/>
    <w:rsid w:val="009B7704"/>
    <w:rsid w:val="009B775D"/>
    <w:rsid w:val="009C16F3"/>
    <w:rsid w:val="009C3F68"/>
    <w:rsid w:val="009C46A2"/>
    <w:rsid w:val="009C4A32"/>
    <w:rsid w:val="009C7BF5"/>
    <w:rsid w:val="009D1706"/>
    <w:rsid w:val="009D20B0"/>
    <w:rsid w:val="009D3AAD"/>
    <w:rsid w:val="009D3CE1"/>
    <w:rsid w:val="009D3ECB"/>
    <w:rsid w:val="009D6362"/>
    <w:rsid w:val="009D6C07"/>
    <w:rsid w:val="009D7439"/>
    <w:rsid w:val="009D7D4C"/>
    <w:rsid w:val="009E150F"/>
    <w:rsid w:val="009E406F"/>
    <w:rsid w:val="009E49EA"/>
    <w:rsid w:val="009E4A3B"/>
    <w:rsid w:val="009F0099"/>
    <w:rsid w:val="009F3EA7"/>
    <w:rsid w:val="009F5527"/>
    <w:rsid w:val="009F5983"/>
    <w:rsid w:val="009F6BB7"/>
    <w:rsid w:val="009F6C36"/>
    <w:rsid w:val="009F6F2B"/>
    <w:rsid w:val="009F7068"/>
    <w:rsid w:val="009F78F7"/>
    <w:rsid w:val="00A02149"/>
    <w:rsid w:val="00A059A6"/>
    <w:rsid w:val="00A05F04"/>
    <w:rsid w:val="00A07667"/>
    <w:rsid w:val="00A13BA6"/>
    <w:rsid w:val="00A13C48"/>
    <w:rsid w:val="00A150CA"/>
    <w:rsid w:val="00A21B31"/>
    <w:rsid w:val="00A236C2"/>
    <w:rsid w:val="00A24D62"/>
    <w:rsid w:val="00A2596E"/>
    <w:rsid w:val="00A25AC8"/>
    <w:rsid w:val="00A2619A"/>
    <w:rsid w:val="00A2678E"/>
    <w:rsid w:val="00A3077E"/>
    <w:rsid w:val="00A30D89"/>
    <w:rsid w:val="00A36A0A"/>
    <w:rsid w:val="00A37635"/>
    <w:rsid w:val="00A378BF"/>
    <w:rsid w:val="00A37DB5"/>
    <w:rsid w:val="00A40253"/>
    <w:rsid w:val="00A43E17"/>
    <w:rsid w:val="00A4447D"/>
    <w:rsid w:val="00A45E9D"/>
    <w:rsid w:val="00A540D2"/>
    <w:rsid w:val="00A54500"/>
    <w:rsid w:val="00A55D0C"/>
    <w:rsid w:val="00A57B84"/>
    <w:rsid w:val="00A63408"/>
    <w:rsid w:val="00A6451B"/>
    <w:rsid w:val="00A64754"/>
    <w:rsid w:val="00A64D6E"/>
    <w:rsid w:val="00A65484"/>
    <w:rsid w:val="00A66FE6"/>
    <w:rsid w:val="00A702B2"/>
    <w:rsid w:val="00A71209"/>
    <w:rsid w:val="00A7203A"/>
    <w:rsid w:val="00A7271F"/>
    <w:rsid w:val="00A72E08"/>
    <w:rsid w:val="00A73ADB"/>
    <w:rsid w:val="00A749E1"/>
    <w:rsid w:val="00A7514C"/>
    <w:rsid w:val="00A821B0"/>
    <w:rsid w:val="00A83661"/>
    <w:rsid w:val="00A83B1D"/>
    <w:rsid w:val="00A85397"/>
    <w:rsid w:val="00A86675"/>
    <w:rsid w:val="00A8700E"/>
    <w:rsid w:val="00A9102F"/>
    <w:rsid w:val="00A911AD"/>
    <w:rsid w:val="00A930DB"/>
    <w:rsid w:val="00A93A11"/>
    <w:rsid w:val="00A94BE2"/>
    <w:rsid w:val="00A94F3C"/>
    <w:rsid w:val="00A9572D"/>
    <w:rsid w:val="00A95ABF"/>
    <w:rsid w:val="00A963E5"/>
    <w:rsid w:val="00AA0D0A"/>
    <w:rsid w:val="00AA0FBF"/>
    <w:rsid w:val="00AA20F0"/>
    <w:rsid w:val="00AA23B2"/>
    <w:rsid w:val="00AA2918"/>
    <w:rsid w:val="00AA3588"/>
    <w:rsid w:val="00AA471E"/>
    <w:rsid w:val="00AB0DD8"/>
    <w:rsid w:val="00AB1234"/>
    <w:rsid w:val="00AB17FC"/>
    <w:rsid w:val="00AB1B50"/>
    <w:rsid w:val="00AB1DBA"/>
    <w:rsid w:val="00AB2AD3"/>
    <w:rsid w:val="00AB375E"/>
    <w:rsid w:val="00AB5138"/>
    <w:rsid w:val="00AB7D96"/>
    <w:rsid w:val="00AC4045"/>
    <w:rsid w:val="00AC4FE6"/>
    <w:rsid w:val="00AC6DAC"/>
    <w:rsid w:val="00AC7D71"/>
    <w:rsid w:val="00AD188B"/>
    <w:rsid w:val="00AD2710"/>
    <w:rsid w:val="00AD28D0"/>
    <w:rsid w:val="00AD3037"/>
    <w:rsid w:val="00AD45C7"/>
    <w:rsid w:val="00AD4B1B"/>
    <w:rsid w:val="00AD622F"/>
    <w:rsid w:val="00AD6863"/>
    <w:rsid w:val="00AE01E5"/>
    <w:rsid w:val="00AE09F5"/>
    <w:rsid w:val="00AE11AE"/>
    <w:rsid w:val="00AE3603"/>
    <w:rsid w:val="00AE6C2F"/>
    <w:rsid w:val="00AF252A"/>
    <w:rsid w:val="00AF373D"/>
    <w:rsid w:val="00AF6075"/>
    <w:rsid w:val="00B026D6"/>
    <w:rsid w:val="00B04921"/>
    <w:rsid w:val="00B0666F"/>
    <w:rsid w:val="00B0670F"/>
    <w:rsid w:val="00B11582"/>
    <w:rsid w:val="00B116A7"/>
    <w:rsid w:val="00B1184F"/>
    <w:rsid w:val="00B11B70"/>
    <w:rsid w:val="00B13197"/>
    <w:rsid w:val="00B15E50"/>
    <w:rsid w:val="00B16223"/>
    <w:rsid w:val="00B2104A"/>
    <w:rsid w:val="00B21C55"/>
    <w:rsid w:val="00B21CFB"/>
    <w:rsid w:val="00B22CB3"/>
    <w:rsid w:val="00B24F6B"/>
    <w:rsid w:val="00B26A12"/>
    <w:rsid w:val="00B26C90"/>
    <w:rsid w:val="00B26D1C"/>
    <w:rsid w:val="00B26F00"/>
    <w:rsid w:val="00B30411"/>
    <w:rsid w:val="00B309E8"/>
    <w:rsid w:val="00B32087"/>
    <w:rsid w:val="00B36BAA"/>
    <w:rsid w:val="00B42788"/>
    <w:rsid w:val="00B518EF"/>
    <w:rsid w:val="00B533AD"/>
    <w:rsid w:val="00B5398D"/>
    <w:rsid w:val="00B550E1"/>
    <w:rsid w:val="00B5544E"/>
    <w:rsid w:val="00B562BC"/>
    <w:rsid w:val="00B56DAF"/>
    <w:rsid w:val="00B6039A"/>
    <w:rsid w:val="00B61E08"/>
    <w:rsid w:val="00B626A1"/>
    <w:rsid w:val="00B632D4"/>
    <w:rsid w:val="00B641B5"/>
    <w:rsid w:val="00B649AC"/>
    <w:rsid w:val="00B6562C"/>
    <w:rsid w:val="00B714B2"/>
    <w:rsid w:val="00B71809"/>
    <w:rsid w:val="00B71B88"/>
    <w:rsid w:val="00B739D5"/>
    <w:rsid w:val="00B743F6"/>
    <w:rsid w:val="00B74650"/>
    <w:rsid w:val="00B81A4A"/>
    <w:rsid w:val="00B83862"/>
    <w:rsid w:val="00B9179A"/>
    <w:rsid w:val="00B9388F"/>
    <w:rsid w:val="00B9795C"/>
    <w:rsid w:val="00BA1D1A"/>
    <w:rsid w:val="00BA574E"/>
    <w:rsid w:val="00BA772B"/>
    <w:rsid w:val="00BB2D07"/>
    <w:rsid w:val="00BB39DF"/>
    <w:rsid w:val="00BB60A6"/>
    <w:rsid w:val="00BB7BC7"/>
    <w:rsid w:val="00BC2F08"/>
    <w:rsid w:val="00BC40C9"/>
    <w:rsid w:val="00BC4F9C"/>
    <w:rsid w:val="00BC730C"/>
    <w:rsid w:val="00BD17B0"/>
    <w:rsid w:val="00BD23FD"/>
    <w:rsid w:val="00BD4A48"/>
    <w:rsid w:val="00BE302A"/>
    <w:rsid w:val="00BE32BB"/>
    <w:rsid w:val="00BE4990"/>
    <w:rsid w:val="00BE4F36"/>
    <w:rsid w:val="00BE6309"/>
    <w:rsid w:val="00BF0397"/>
    <w:rsid w:val="00BF2C83"/>
    <w:rsid w:val="00BF3AE1"/>
    <w:rsid w:val="00BF3B38"/>
    <w:rsid w:val="00BF4838"/>
    <w:rsid w:val="00BF61B7"/>
    <w:rsid w:val="00BF65E5"/>
    <w:rsid w:val="00BF6797"/>
    <w:rsid w:val="00BF7878"/>
    <w:rsid w:val="00C0052E"/>
    <w:rsid w:val="00C00DFB"/>
    <w:rsid w:val="00C01ACC"/>
    <w:rsid w:val="00C01D52"/>
    <w:rsid w:val="00C03FDF"/>
    <w:rsid w:val="00C04332"/>
    <w:rsid w:val="00C057B4"/>
    <w:rsid w:val="00C07605"/>
    <w:rsid w:val="00C12B8D"/>
    <w:rsid w:val="00C12D7A"/>
    <w:rsid w:val="00C14318"/>
    <w:rsid w:val="00C14C57"/>
    <w:rsid w:val="00C16C53"/>
    <w:rsid w:val="00C21951"/>
    <w:rsid w:val="00C229CC"/>
    <w:rsid w:val="00C23FA3"/>
    <w:rsid w:val="00C2547E"/>
    <w:rsid w:val="00C255D3"/>
    <w:rsid w:val="00C2570A"/>
    <w:rsid w:val="00C26B1B"/>
    <w:rsid w:val="00C26FA5"/>
    <w:rsid w:val="00C270CD"/>
    <w:rsid w:val="00C305A2"/>
    <w:rsid w:val="00C324F5"/>
    <w:rsid w:val="00C34445"/>
    <w:rsid w:val="00C36C37"/>
    <w:rsid w:val="00C36C8C"/>
    <w:rsid w:val="00C43348"/>
    <w:rsid w:val="00C4343E"/>
    <w:rsid w:val="00C44759"/>
    <w:rsid w:val="00C4628E"/>
    <w:rsid w:val="00C46C67"/>
    <w:rsid w:val="00C4724E"/>
    <w:rsid w:val="00C4766F"/>
    <w:rsid w:val="00C55221"/>
    <w:rsid w:val="00C57A1E"/>
    <w:rsid w:val="00C60649"/>
    <w:rsid w:val="00C617C1"/>
    <w:rsid w:val="00C6237F"/>
    <w:rsid w:val="00C64238"/>
    <w:rsid w:val="00C64B13"/>
    <w:rsid w:val="00C7107E"/>
    <w:rsid w:val="00C737A9"/>
    <w:rsid w:val="00C75966"/>
    <w:rsid w:val="00C8059F"/>
    <w:rsid w:val="00C82440"/>
    <w:rsid w:val="00C8335B"/>
    <w:rsid w:val="00C837A7"/>
    <w:rsid w:val="00C8395E"/>
    <w:rsid w:val="00C845D3"/>
    <w:rsid w:val="00C84D42"/>
    <w:rsid w:val="00C92D19"/>
    <w:rsid w:val="00C952A0"/>
    <w:rsid w:val="00C968E4"/>
    <w:rsid w:val="00CA271E"/>
    <w:rsid w:val="00CA47C8"/>
    <w:rsid w:val="00CB0057"/>
    <w:rsid w:val="00CB0601"/>
    <w:rsid w:val="00CB1FF6"/>
    <w:rsid w:val="00CB33BB"/>
    <w:rsid w:val="00CB367F"/>
    <w:rsid w:val="00CB41C1"/>
    <w:rsid w:val="00CB4856"/>
    <w:rsid w:val="00CB50EB"/>
    <w:rsid w:val="00CB5567"/>
    <w:rsid w:val="00CB64B7"/>
    <w:rsid w:val="00CC26B9"/>
    <w:rsid w:val="00CC29F7"/>
    <w:rsid w:val="00CC42DF"/>
    <w:rsid w:val="00CC4934"/>
    <w:rsid w:val="00CC6CFB"/>
    <w:rsid w:val="00CD1BA1"/>
    <w:rsid w:val="00CD1DC4"/>
    <w:rsid w:val="00CD2A98"/>
    <w:rsid w:val="00CD34C1"/>
    <w:rsid w:val="00CD4EDB"/>
    <w:rsid w:val="00CD5C30"/>
    <w:rsid w:val="00CD6BD3"/>
    <w:rsid w:val="00CE0A21"/>
    <w:rsid w:val="00CE5E34"/>
    <w:rsid w:val="00CE6EF4"/>
    <w:rsid w:val="00CF2542"/>
    <w:rsid w:val="00CF327D"/>
    <w:rsid w:val="00CF7A82"/>
    <w:rsid w:val="00CF7C79"/>
    <w:rsid w:val="00D108BF"/>
    <w:rsid w:val="00D120D4"/>
    <w:rsid w:val="00D127CF"/>
    <w:rsid w:val="00D12971"/>
    <w:rsid w:val="00D13DE6"/>
    <w:rsid w:val="00D14AFB"/>
    <w:rsid w:val="00D15650"/>
    <w:rsid w:val="00D16BFA"/>
    <w:rsid w:val="00D2053F"/>
    <w:rsid w:val="00D23195"/>
    <w:rsid w:val="00D236A5"/>
    <w:rsid w:val="00D23EE3"/>
    <w:rsid w:val="00D266C9"/>
    <w:rsid w:val="00D27479"/>
    <w:rsid w:val="00D3072A"/>
    <w:rsid w:val="00D31B05"/>
    <w:rsid w:val="00D326D0"/>
    <w:rsid w:val="00D34284"/>
    <w:rsid w:val="00D36395"/>
    <w:rsid w:val="00D3693F"/>
    <w:rsid w:val="00D40FDF"/>
    <w:rsid w:val="00D41C25"/>
    <w:rsid w:val="00D41C8E"/>
    <w:rsid w:val="00D41F7A"/>
    <w:rsid w:val="00D41FC8"/>
    <w:rsid w:val="00D45104"/>
    <w:rsid w:val="00D45249"/>
    <w:rsid w:val="00D45FDA"/>
    <w:rsid w:val="00D469A5"/>
    <w:rsid w:val="00D50B31"/>
    <w:rsid w:val="00D51002"/>
    <w:rsid w:val="00D5155F"/>
    <w:rsid w:val="00D57514"/>
    <w:rsid w:val="00D57A87"/>
    <w:rsid w:val="00D615E4"/>
    <w:rsid w:val="00D61ADB"/>
    <w:rsid w:val="00D632E1"/>
    <w:rsid w:val="00D633B8"/>
    <w:rsid w:val="00D64E3E"/>
    <w:rsid w:val="00D64EAD"/>
    <w:rsid w:val="00D65953"/>
    <w:rsid w:val="00D65C38"/>
    <w:rsid w:val="00D67057"/>
    <w:rsid w:val="00D67BE6"/>
    <w:rsid w:val="00D751E0"/>
    <w:rsid w:val="00D80E44"/>
    <w:rsid w:val="00D8102A"/>
    <w:rsid w:val="00D86D77"/>
    <w:rsid w:val="00D90361"/>
    <w:rsid w:val="00D9537F"/>
    <w:rsid w:val="00D953F5"/>
    <w:rsid w:val="00D969BD"/>
    <w:rsid w:val="00D973B4"/>
    <w:rsid w:val="00DA25E5"/>
    <w:rsid w:val="00DA2FEB"/>
    <w:rsid w:val="00DA3248"/>
    <w:rsid w:val="00DB317B"/>
    <w:rsid w:val="00DB4188"/>
    <w:rsid w:val="00DB4CB9"/>
    <w:rsid w:val="00DB5B09"/>
    <w:rsid w:val="00DC2A2B"/>
    <w:rsid w:val="00DC4FB0"/>
    <w:rsid w:val="00DC5150"/>
    <w:rsid w:val="00DD1153"/>
    <w:rsid w:val="00DD285E"/>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E6B36"/>
    <w:rsid w:val="00DF0F3F"/>
    <w:rsid w:val="00DF45A0"/>
    <w:rsid w:val="00DF4742"/>
    <w:rsid w:val="00DF4DC7"/>
    <w:rsid w:val="00E00DEF"/>
    <w:rsid w:val="00E03283"/>
    <w:rsid w:val="00E04B5A"/>
    <w:rsid w:val="00E05269"/>
    <w:rsid w:val="00E07B1C"/>
    <w:rsid w:val="00E10407"/>
    <w:rsid w:val="00E10539"/>
    <w:rsid w:val="00E10E16"/>
    <w:rsid w:val="00E11393"/>
    <w:rsid w:val="00E153D3"/>
    <w:rsid w:val="00E204A6"/>
    <w:rsid w:val="00E22CED"/>
    <w:rsid w:val="00E24329"/>
    <w:rsid w:val="00E27449"/>
    <w:rsid w:val="00E278DF"/>
    <w:rsid w:val="00E30419"/>
    <w:rsid w:val="00E31527"/>
    <w:rsid w:val="00E319E1"/>
    <w:rsid w:val="00E32160"/>
    <w:rsid w:val="00E32C0D"/>
    <w:rsid w:val="00E32F40"/>
    <w:rsid w:val="00E35248"/>
    <w:rsid w:val="00E36DB5"/>
    <w:rsid w:val="00E37D52"/>
    <w:rsid w:val="00E414E4"/>
    <w:rsid w:val="00E42DB8"/>
    <w:rsid w:val="00E43C41"/>
    <w:rsid w:val="00E450BD"/>
    <w:rsid w:val="00E53276"/>
    <w:rsid w:val="00E53D19"/>
    <w:rsid w:val="00E541ED"/>
    <w:rsid w:val="00E57438"/>
    <w:rsid w:val="00E57502"/>
    <w:rsid w:val="00E604DA"/>
    <w:rsid w:val="00E606BB"/>
    <w:rsid w:val="00E61442"/>
    <w:rsid w:val="00E617C5"/>
    <w:rsid w:val="00E61DD1"/>
    <w:rsid w:val="00E63640"/>
    <w:rsid w:val="00E71856"/>
    <w:rsid w:val="00E741DF"/>
    <w:rsid w:val="00E7583B"/>
    <w:rsid w:val="00E76DB2"/>
    <w:rsid w:val="00E76F8B"/>
    <w:rsid w:val="00E805ED"/>
    <w:rsid w:val="00E80901"/>
    <w:rsid w:val="00E8123E"/>
    <w:rsid w:val="00E819AD"/>
    <w:rsid w:val="00E826AA"/>
    <w:rsid w:val="00E8378C"/>
    <w:rsid w:val="00E84914"/>
    <w:rsid w:val="00E8566F"/>
    <w:rsid w:val="00E911A2"/>
    <w:rsid w:val="00E91CC1"/>
    <w:rsid w:val="00E9282F"/>
    <w:rsid w:val="00E92C65"/>
    <w:rsid w:val="00E93730"/>
    <w:rsid w:val="00E94E6B"/>
    <w:rsid w:val="00E95C59"/>
    <w:rsid w:val="00E95CFA"/>
    <w:rsid w:val="00EA142A"/>
    <w:rsid w:val="00EA2533"/>
    <w:rsid w:val="00EA284B"/>
    <w:rsid w:val="00EA4185"/>
    <w:rsid w:val="00EA43F9"/>
    <w:rsid w:val="00EA6DF7"/>
    <w:rsid w:val="00EA72F9"/>
    <w:rsid w:val="00EA7901"/>
    <w:rsid w:val="00EA7BA9"/>
    <w:rsid w:val="00EA7D74"/>
    <w:rsid w:val="00EB2DCB"/>
    <w:rsid w:val="00EB3DFF"/>
    <w:rsid w:val="00EB6134"/>
    <w:rsid w:val="00EB68E2"/>
    <w:rsid w:val="00EB6915"/>
    <w:rsid w:val="00EB7F74"/>
    <w:rsid w:val="00EC26F5"/>
    <w:rsid w:val="00EC35E4"/>
    <w:rsid w:val="00EC5143"/>
    <w:rsid w:val="00EC5CDA"/>
    <w:rsid w:val="00EC5D64"/>
    <w:rsid w:val="00ED0447"/>
    <w:rsid w:val="00ED2610"/>
    <w:rsid w:val="00ED3F15"/>
    <w:rsid w:val="00ED5A33"/>
    <w:rsid w:val="00ED6A94"/>
    <w:rsid w:val="00ED70DD"/>
    <w:rsid w:val="00EE0523"/>
    <w:rsid w:val="00EE065E"/>
    <w:rsid w:val="00EE1174"/>
    <w:rsid w:val="00EE17E6"/>
    <w:rsid w:val="00EE1CFE"/>
    <w:rsid w:val="00EE2B60"/>
    <w:rsid w:val="00EF062C"/>
    <w:rsid w:val="00EF10FB"/>
    <w:rsid w:val="00EF35CA"/>
    <w:rsid w:val="00EF381D"/>
    <w:rsid w:val="00EF6BAB"/>
    <w:rsid w:val="00F00209"/>
    <w:rsid w:val="00F100D6"/>
    <w:rsid w:val="00F10777"/>
    <w:rsid w:val="00F11DE3"/>
    <w:rsid w:val="00F121B9"/>
    <w:rsid w:val="00F141A2"/>
    <w:rsid w:val="00F16C51"/>
    <w:rsid w:val="00F2153D"/>
    <w:rsid w:val="00F21B9D"/>
    <w:rsid w:val="00F22638"/>
    <w:rsid w:val="00F22893"/>
    <w:rsid w:val="00F26F2E"/>
    <w:rsid w:val="00F27096"/>
    <w:rsid w:val="00F27BA8"/>
    <w:rsid w:val="00F30D17"/>
    <w:rsid w:val="00F31573"/>
    <w:rsid w:val="00F375BC"/>
    <w:rsid w:val="00F42B9A"/>
    <w:rsid w:val="00F46806"/>
    <w:rsid w:val="00F50966"/>
    <w:rsid w:val="00F50DCA"/>
    <w:rsid w:val="00F50E8A"/>
    <w:rsid w:val="00F52BD3"/>
    <w:rsid w:val="00F5530B"/>
    <w:rsid w:val="00F56120"/>
    <w:rsid w:val="00F60C54"/>
    <w:rsid w:val="00F63348"/>
    <w:rsid w:val="00F647AF"/>
    <w:rsid w:val="00F64DA9"/>
    <w:rsid w:val="00F7005D"/>
    <w:rsid w:val="00F702AC"/>
    <w:rsid w:val="00F70F3C"/>
    <w:rsid w:val="00F732B4"/>
    <w:rsid w:val="00F74226"/>
    <w:rsid w:val="00F7476E"/>
    <w:rsid w:val="00F76FD9"/>
    <w:rsid w:val="00F77886"/>
    <w:rsid w:val="00F77A7C"/>
    <w:rsid w:val="00F806C5"/>
    <w:rsid w:val="00F859F0"/>
    <w:rsid w:val="00F87A03"/>
    <w:rsid w:val="00F87CF4"/>
    <w:rsid w:val="00F90C23"/>
    <w:rsid w:val="00F91508"/>
    <w:rsid w:val="00F920B5"/>
    <w:rsid w:val="00F93D8F"/>
    <w:rsid w:val="00F96431"/>
    <w:rsid w:val="00F972D3"/>
    <w:rsid w:val="00F9760D"/>
    <w:rsid w:val="00F97E9F"/>
    <w:rsid w:val="00FA1581"/>
    <w:rsid w:val="00FA2844"/>
    <w:rsid w:val="00FA333C"/>
    <w:rsid w:val="00FA40DA"/>
    <w:rsid w:val="00FA56E6"/>
    <w:rsid w:val="00FA63F2"/>
    <w:rsid w:val="00FA7A55"/>
    <w:rsid w:val="00FB1188"/>
    <w:rsid w:val="00FB20F6"/>
    <w:rsid w:val="00FB237B"/>
    <w:rsid w:val="00FB53FA"/>
    <w:rsid w:val="00FB5612"/>
    <w:rsid w:val="00FB641F"/>
    <w:rsid w:val="00FB6879"/>
    <w:rsid w:val="00FD0303"/>
    <w:rsid w:val="00FD0659"/>
    <w:rsid w:val="00FD41D8"/>
    <w:rsid w:val="00FD438E"/>
    <w:rsid w:val="00FD5848"/>
    <w:rsid w:val="00FE08B5"/>
    <w:rsid w:val="00FE09EA"/>
    <w:rsid w:val="00FE0E98"/>
    <w:rsid w:val="00FE1040"/>
    <w:rsid w:val="00FE4D0D"/>
    <w:rsid w:val="00FE6DDF"/>
    <w:rsid w:val="00FE6E53"/>
    <w:rsid w:val="00FE6E5E"/>
    <w:rsid w:val="00FF022F"/>
    <w:rsid w:val="00FF08D3"/>
    <w:rsid w:val="00FF11FC"/>
    <w:rsid w:val="00FF14F8"/>
    <w:rsid w:val="00FF2A17"/>
    <w:rsid w:val="00FF3AF3"/>
    <w:rsid w:val="00FF44AF"/>
    <w:rsid w:val="00FF4E84"/>
    <w:rsid w:val="00FF59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6E6"/>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customStyle="1" w:styleId="UnresolvedMention6">
    <w:name w:val="Unresolved Mention6"/>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94788042">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46089990">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399714804">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36290653">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483393595">
      <w:bodyDiv w:val="1"/>
      <w:marLeft w:val="0"/>
      <w:marRight w:val="0"/>
      <w:marTop w:val="0"/>
      <w:marBottom w:val="0"/>
      <w:divBdr>
        <w:top w:val="none" w:sz="0" w:space="0" w:color="auto"/>
        <w:left w:val="none" w:sz="0" w:space="0" w:color="auto"/>
        <w:bottom w:val="none" w:sz="0" w:space="0" w:color="auto"/>
        <w:right w:val="none" w:sz="0" w:space="0" w:color="auto"/>
      </w:divBdr>
    </w:div>
    <w:div w:id="513106019">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69137058">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20732273">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43155166">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265746">
      <w:bodyDiv w:val="1"/>
      <w:marLeft w:val="0"/>
      <w:marRight w:val="0"/>
      <w:marTop w:val="0"/>
      <w:marBottom w:val="0"/>
      <w:divBdr>
        <w:top w:val="none" w:sz="0" w:space="0" w:color="auto"/>
        <w:left w:val="none" w:sz="0" w:space="0" w:color="auto"/>
        <w:bottom w:val="none" w:sz="0" w:space="0" w:color="auto"/>
        <w:right w:val="none" w:sz="0" w:space="0" w:color="auto"/>
      </w:divBdr>
    </w:div>
    <w:div w:id="1070300965">
      <w:bodyDiv w:val="1"/>
      <w:marLeft w:val="0"/>
      <w:marRight w:val="0"/>
      <w:marTop w:val="0"/>
      <w:marBottom w:val="0"/>
      <w:divBdr>
        <w:top w:val="none" w:sz="0" w:space="0" w:color="auto"/>
        <w:left w:val="none" w:sz="0" w:space="0" w:color="auto"/>
        <w:bottom w:val="none" w:sz="0" w:space="0" w:color="auto"/>
        <w:right w:val="none" w:sz="0" w:space="0" w:color="auto"/>
      </w:divBdr>
    </w:div>
    <w:div w:id="1091005762">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06411175">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0921068">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587030979">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67144830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28013049">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70147083">
      <w:bodyDiv w:val="1"/>
      <w:marLeft w:val="0"/>
      <w:marRight w:val="0"/>
      <w:marTop w:val="0"/>
      <w:marBottom w:val="0"/>
      <w:divBdr>
        <w:top w:val="none" w:sz="0" w:space="0" w:color="auto"/>
        <w:left w:val="none" w:sz="0" w:space="0" w:color="auto"/>
        <w:bottom w:val="none" w:sz="0" w:space="0" w:color="auto"/>
        <w:right w:val="none" w:sz="0" w:space="0" w:color="auto"/>
      </w:divBdr>
    </w:div>
    <w:div w:id="187631132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10267803">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741679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07974335">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24wmr/?view_only=5dffcb1a58d946a2be437b88dcbbc2d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9420E-9D83-43B4-87FA-088661EE0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21</Pages>
  <Words>27854</Words>
  <Characters>158770</Characters>
  <Application>Microsoft Office Word</Application>
  <DocSecurity>0</DocSecurity>
  <Lines>1323</Lines>
  <Paragraphs>372</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8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7</cp:revision>
  <cp:lastPrinted>2025-08-04T08:01:00Z</cp:lastPrinted>
  <dcterms:created xsi:type="dcterms:W3CDTF">2025-03-05T12:21:00Z</dcterms:created>
  <dcterms:modified xsi:type="dcterms:W3CDTF">2025-08-0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7tGTrp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